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78D9B" w14:textId="77777777" w:rsidR="00D04B08" w:rsidRPr="00036D62" w:rsidRDefault="00D04B08" w:rsidP="0027514F">
      <w:pPr>
        <w:spacing w:line="480" w:lineRule="auto"/>
        <w:jc w:val="both"/>
        <w:rPr>
          <w:rFonts w:asciiTheme="majorHAnsi" w:hAnsiTheme="majorHAnsi" w:cstheme="majorHAnsi"/>
          <w:b/>
          <w:sz w:val="36"/>
          <w:szCs w:val="24"/>
        </w:rPr>
      </w:pPr>
      <w:r w:rsidRPr="00036D62">
        <w:rPr>
          <w:rFonts w:asciiTheme="majorHAnsi" w:hAnsiTheme="majorHAnsi" w:cstheme="majorHAnsi"/>
          <w:b/>
          <w:sz w:val="36"/>
          <w:szCs w:val="24"/>
        </w:rPr>
        <w:t>Value Co-Creation and Co-Destruction Behaviour: Relationship with Basic Human Values and Personality Traits</w:t>
      </w:r>
    </w:p>
    <w:p w14:paraId="26176017" w14:textId="5205A5DA" w:rsidR="00A77FC2" w:rsidRPr="00036D62" w:rsidRDefault="00A77FC2" w:rsidP="00D95A43">
      <w:pPr>
        <w:spacing w:line="480" w:lineRule="auto"/>
        <w:jc w:val="both"/>
        <w:rPr>
          <w:rFonts w:asciiTheme="majorHAnsi" w:hAnsiTheme="majorHAnsi" w:cstheme="majorHAnsi"/>
          <w:b/>
          <w:sz w:val="36"/>
          <w:szCs w:val="24"/>
        </w:rPr>
      </w:pPr>
    </w:p>
    <w:p w14:paraId="3DB87237" w14:textId="34359770" w:rsidR="00A30932" w:rsidRPr="00036D62" w:rsidRDefault="00A30932" w:rsidP="00D95A43">
      <w:pPr>
        <w:spacing w:line="480" w:lineRule="auto"/>
        <w:jc w:val="both"/>
        <w:rPr>
          <w:rFonts w:asciiTheme="majorHAnsi" w:hAnsiTheme="majorHAnsi" w:cstheme="majorHAnsi"/>
          <w:b/>
          <w:sz w:val="36"/>
          <w:szCs w:val="24"/>
        </w:rPr>
      </w:pPr>
    </w:p>
    <w:p w14:paraId="06FF633B" w14:textId="0E8E831D" w:rsidR="00A30932" w:rsidRPr="00036D62" w:rsidRDefault="00A30932" w:rsidP="00D95A43">
      <w:pPr>
        <w:spacing w:line="480" w:lineRule="auto"/>
        <w:jc w:val="both"/>
        <w:rPr>
          <w:rFonts w:asciiTheme="majorHAnsi" w:hAnsiTheme="majorHAnsi" w:cstheme="majorHAnsi"/>
          <w:b/>
          <w:sz w:val="36"/>
          <w:szCs w:val="24"/>
        </w:rPr>
      </w:pPr>
    </w:p>
    <w:p w14:paraId="0C489740" w14:textId="57DF3011" w:rsidR="00A30932" w:rsidRPr="00036D62" w:rsidRDefault="00A30932" w:rsidP="00D95A43">
      <w:pPr>
        <w:spacing w:line="480" w:lineRule="auto"/>
        <w:jc w:val="both"/>
        <w:rPr>
          <w:rFonts w:asciiTheme="majorHAnsi" w:hAnsiTheme="majorHAnsi" w:cstheme="majorHAnsi"/>
          <w:b/>
          <w:sz w:val="36"/>
          <w:szCs w:val="24"/>
        </w:rPr>
      </w:pPr>
    </w:p>
    <w:p w14:paraId="2843D066" w14:textId="4C9E92D3" w:rsidR="00A30932" w:rsidRPr="00036D62" w:rsidRDefault="00A30932" w:rsidP="00D95A43">
      <w:pPr>
        <w:spacing w:line="480" w:lineRule="auto"/>
        <w:jc w:val="both"/>
        <w:rPr>
          <w:rFonts w:asciiTheme="majorHAnsi" w:hAnsiTheme="majorHAnsi" w:cstheme="majorHAnsi"/>
          <w:b/>
          <w:sz w:val="36"/>
          <w:szCs w:val="24"/>
        </w:rPr>
      </w:pPr>
    </w:p>
    <w:p w14:paraId="7A738436" w14:textId="3CA40A79" w:rsidR="00A30932" w:rsidRPr="00036D62" w:rsidRDefault="00A30932" w:rsidP="00D95A43">
      <w:pPr>
        <w:spacing w:line="480" w:lineRule="auto"/>
        <w:jc w:val="both"/>
        <w:rPr>
          <w:rFonts w:asciiTheme="majorHAnsi" w:hAnsiTheme="majorHAnsi" w:cstheme="majorHAnsi"/>
          <w:b/>
          <w:sz w:val="36"/>
          <w:szCs w:val="24"/>
        </w:rPr>
      </w:pPr>
    </w:p>
    <w:p w14:paraId="7C328B5C" w14:textId="3A194C99" w:rsidR="00A30932" w:rsidRPr="00036D62" w:rsidRDefault="00A30932" w:rsidP="00D95A43">
      <w:pPr>
        <w:spacing w:line="480" w:lineRule="auto"/>
        <w:jc w:val="both"/>
        <w:rPr>
          <w:rFonts w:asciiTheme="majorHAnsi" w:hAnsiTheme="majorHAnsi" w:cstheme="majorHAnsi"/>
          <w:b/>
          <w:sz w:val="36"/>
          <w:szCs w:val="24"/>
        </w:rPr>
      </w:pPr>
    </w:p>
    <w:p w14:paraId="779C4CF1" w14:textId="42409EB4" w:rsidR="00A30932" w:rsidRPr="00036D62" w:rsidRDefault="00A30932" w:rsidP="00D95A43">
      <w:pPr>
        <w:spacing w:line="480" w:lineRule="auto"/>
        <w:jc w:val="both"/>
        <w:rPr>
          <w:rFonts w:asciiTheme="majorHAnsi" w:hAnsiTheme="majorHAnsi" w:cstheme="majorHAnsi"/>
          <w:b/>
          <w:sz w:val="36"/>
          <w:szCs w:val="24"/>
        </w:rPr>
      </w:pPr>
    </w:p>
    <w:p w14:paraId="4415419F" w14:textId="7E834F9E" w:rsidR="00A30932" w:rsidRPr="00036D62" w:rsidRDefault="00A30932" w:rsidP="00D95A43">
      <w:pPr>
        <w:spacing w:line="480" w:lineRule="auto"/>
        <w:jc w:val="both"/>
        <w:rPr>
          <w:rFonts w:asciiTheme="majorHAnsi" w:hAnsiTheme="majorHAnsi" w:cstheme="majorHAnsi"/>
          <w:b/>
          <w:sz w:val="36"/>
          <w:szCs w:val="24"/>
        </w:rPr>
      </w:pPr>
    </w:p>
    <w:p w14:paraId="0E925EF5" w14:textId="2051888A" w:rsidR="00A30932" w:rsidRPr="00036D62" w:rsidRDefault="00A30932" w:rsidP="00D95A43">
      <w:pPr>
        <w:spacing w:line="480" w:lineRule="auto"/>
        <w:jc w:val="both"/>
        <w:rPr>
          <w:rFonts w:asciiTheme="majorHAnsi" w:hAnsiTheme="majorHAnsi" w:cstheme="majorHAnsi"/>
          <w:b/>
          <w:sz w:val="36"/>
          <w:szCs w:val="24"/>
        </w:rPr>
      </w:pPr>
    </w:p>
    <w:p w14:paraId="72EFDE10" w14:textId="7726F409" w:rsidR="00A30932" w:rsidRPr="00036D62" w:rsidRDefault="00A30932" w:rsidP="00D95A43">
      <w:pPr>
        <w:spacing w:line="480" w:lineRule="auto"/>
        <w:jc w:val="both"/>
        <w:rPr>
          <w:rFonts w:asciiTheme="majorHAnsi" w:hAnsiTheme="majorHAnsi" w:cstheme="majorHAnsi"/>
          <w:b/>
          <w:sz w:val="36"/>
          <w:szCs w:val="24"/>
        </w:rPr>
      </w:pPr>
    </w:p>
    <w:p w14:paraId="2C6CF096" w14:textId="6A5672F2" w:rsidR="00A30932" w:rsidRPr="00036D62" w:rsidRDefault="00A30932" w:rsidP="00D95A43">
      <w:pPr>
        <w:spacing w:line="480" w:lineRule="auto"/>
        <w:jc w:val="both"/>
        <w:rPr>
          <w:rFonts w:asciiTheme="majorHAnsi" w:hAnsiTheme="majorHAnsi" w:cstheme="majorHAnsi"/>
          <w:b/>
          <w:sz w:val="36"/>
          <w:szCs w:val="24"/>
        </w:rPr>
      </w:pPr>
    </w:p>
    <w:p w14:paraId="4C9155B1" w14:textId="17D6CA30" w:rsidR="000F2651" w:rsidRPr="00036D62" w:rsidRDefault="000F2651" w:rsidP="00D95A43">
      <w:pPr>
        <w:spacing w:line="480" w:lineRule="auto"/>
        <w:contextualSpacing/>
        <w:jc w:val="both"/>
        <w:rPr>
          <w:rFonts w:asciiTheme="majorHAnsi" w:hAnsiTheme="majorHAnsi" w:cstheme="majorHAnsi"/>
          <w:b/>
          <w:sz w:val="36"/>
          <w:szCs w:val="24"/>
        </w:rPr>
      </w:pPr>
      <w:r w:rsidRPr="00036D62">
        <w:rPr>
          <w:rFonts w:asciiTheme="majorHAnsi" w:hAnsiTheme="majorHAnsi" w:cstheme="majorHAnsi"/>
          <w:b/>
          <w:sz w:val="36"/>
          <w:szCs w:val="24"/>
        </w:rPr>
        <w:lastRenderedPageBreak/>
        <w:t xml:space="preserve">Abstract </w:t>
      </w:r>
    </w:p>
    <w:p w14:paraId="3BEA39A3" w14:textId="25E10FE8" w:rsidR="00733C73" w:rsidRPr="00036D62" w:rsidRDefault="003C41D4" w:rsidP="00D95A43">
      <w:pPr>
        <w:spacing w:line="480" w:lineRule="auto"/>
      </w:pPr>
      <w:r w:rsidRPr="00036D62">
        <w:t>S</w:t>
      </w:r>
      <w:r w:rsidR="00061F10" w:rsidRPr="00036D62">
        <w:t>ervice system</w:t>
      </w:r>
      <w:r w:rsidR="002F7858" w:rsidRPr="00036D62">
        <w:t>s</w:t>
      </w:r>
      <w:r w:rsidR="00061F10" w:rsidRPr="00036D62">
        <w:t xml:space="preserve"> </w:t>
      </w:r>
      <w:r w:rsidR="00B75D1D" w:rsidRPr="00036D62">
        <w:t xml:space="preserve">create value </w:t>
      </w:r>
      <w:r w:rsidR="001F75B9" w:rsidRPr="00036D62">
        <w:t xml:space="preserve">when actors exhibit </w:t>
      </w:r>
      <w:r w:rsidR="003A7FD0" w:rsidRPr="00036D62">
        <w:t>behaviours expected to facilitate resource integration</w:t>
      </w:r>
      <w:r w:rsidR="00D34F7E" w:rsidRPr="00036D62">
        <w:t xml:space="preserve"> and could </w:t>
      </w:r>
      <w:r w:rsidR="003A7FD0" w:rsidRPr="00036D62">
        <w:t>destroy</w:t>
      </w:r>
      <w:r w:rsidR="00B75D1D" w:rsidRPr="00036D62">
        <w:t xml:space="preserve"> value</w:t>
      </w:r>
      <w:r w:rsidR="003A7FD0" w:rsidRPr="00036D62">
        <w:t xml:space="preserve"> when actors do not exhibit the expected set of behaviours. </w:t>
      </w:r>
      <w:r w:rsidR="00DC413B" w:rsidRPr="00036D62">
        <w:t>This s</w:t>
      </w:r>
      <w:r w:rsidR="0019550D" w:rsidRPr="00036D62">
        <w:t xml:space="preserve">tudy seeks to </w:t>
      </w:r>
      <w:r w:rsidR="002C119F" w:rsidRPr="00036D62">
        <w:t xml:space="preserve">determine </w:t>
      </w:r>
      <w:r w:rsidR="00727C5D" w:rsidRPr="00036D62">
        <w:t xml:space="preserve">which groups of </w:t>
      </w:r>
      <w:r w:rsidR="00053DD1" w:rsidRPr="00036D62">
        <w:t xml:space="preserve">values and </w:t>
      </w:r>
      <w:r w:rsidR="00727C5D" w:rsidRPr="00036D62">
        <w:t xml:space="preserve">individual </w:t>
      </w:r>
      <w:r w:rsidR="00053DD1" w:rsidRPr="00036D62">
        <w:t>traits</w:t>
      </w:r>
      <w:r w:rsidR="00E90DE2" w:rsidRPr="00036D62">
        <w:t xml:space="preserve"> </w:t>
      </w:r>
      <w:r w:rsidR="005334C6" w:rsidRPr="00036D62">
        <w:t xml:space="preserve">facilitate </w:t>
      </w:r>
      <w:r w:rsidR="005B0D04" w:rsidRPr="00036D62">
        <w:t xml:space="preserve">consumer </w:t>
      </w:r>
      <w:r w:rsidR="005334C6" w:rsidRPr="00036D62">
        <w:t xml:space="preserve">co-creation </w:t>
      </w:r>
      <w:r w:rsidR="005B0D04" w:rsidRPr="00036D62">
        <w:t xml:space="preserve">and co-destruction behaviours. </w:t>
      </w:r>
      <w:r w:rsidR="00D2166E" w:rsidRPr="00036D62">
        <w:t>A d</w:t>
      </w:r>
      <w:r w:rsidR="00733C73" w:rsidRPr="00036D62">
        <w:t xml:space="preserve">ata </w:t>
      </w:r>
      <w:r w:rsidR="00D2166E" w:rsidRPr="00036D62">
        <w:t xml:space="preserve">set of </w:t>
      </w:r>
      <w:r w:rsidR="00733C73" w:rsidRPr="00036D62">
        <w:t>390</w:t>
      </w:r>
      <w:r w:rsidR="00D2166E" w:rsidRPr="00036D62">
        <w:t xml:space="preserve"> online survey </w:t>
      </w:r>
      <w:r w:rsidR="008972F1" w:rsidRPr="00036D62">
        <w:t>respon</w:t>
      </w:r>
      <w:r w:rsidR="00D2166E" w:rsidRPr="00036D62">
        <w:t>ses from consumers in the United States</w:t>
      </w:r>
      <w:r w:rsidR="00733C73" w:rsidRPr="00036D62">
        <w:t xml:space="preserve"> </w:t>
      </w:r>
      <w:r w:rsidR="00D2166E" w:rsidRPr="00036D62">
        <w:t xml:space="preserve">was </w:t>
      </w:r>
      <w:r w:rsidR="00733C73" w:rsidRPr="00036D62">
        <w:t xml:space="preserve">analysed using </w:t>
      </w:r>
      <w:r w:rsidR="00963490" w:rsidRPr="00036D62">
        <w:t>multiple regression</w:t>
      </w:r>
      <w:r w:rsidR="00733C73" w:rsidRPr="00036D62">
        <w:t>.</w:t>
      </w:r>
      <w:r w:rsidR="00095106" w:rsidRPr="00036D62">
        <w:t xml:space="preserve"> </w:t>
      </w:r>
      <w:r w:rsidR="00D2166E" w:rsidRPr="00036D62">
        <w:t xml:space="preserve">The analysis suggests </w:t>
      </w:r>
      <w:r w:rsidR="00733C73" w:rsidRPr="00036D62">
        <w:t xml:space="preserve">that values which express self-enhancement and openness-to-change </w:t>
      </w:r>
      <w:r w:rsidR="00EB5570" w:rsidRPr="00036D62">
        <w:t xml:space="preserve">are most likely to facilitate </w:t>
      </w:r>
      <w:r w:rsidR="005334C6" w:rsidRPr="00036D62">
        <w:t>co-destruction behaviour</w:t>
      </w:r>
      <w:r w:rsidR="00D2166E" w:rsidRPr="00036D62">
        <w:t>,</w:t>
      </w:r>
      <w:r w:rsidR="005334C6" w:rsidRPr="00036D62">
        <w:t xml:space="preserve"> while values which express self-transcendence and conservation are most likely to facilitate co-creation behaviour. With regards to traits, we find that </w:t>
      </w:r>
      <w:r w:rsidR="00733C73" w:rsidRPr="00036D62">
        <w:t xml:space="preserve">neurotic traits </w:t>
      </w:r>
      <w:r w:rsidR="005334C6" w:rsidRPr="00036D62">
        <w:t xml:space="preserve">are </w:t>
      </w:r>
      <w:r w:rsidR="00733C73" w:rsidRPr="00036D62">
        <w:t xml:space="preserve">most likely to facilitate </w:t>
      </w:r>
      <w:r w:rsidR="00894067" w:rsidRPr="00036D62">
        <w:t xml:space="preserve">co-destruction behaviour </w:t>
      </w:r>
      <w:r w:rsidR="00C95BCC" w:rsidRPr="00036D62">
        <w:t xml:space="preserve">and least likely to facilitate </w:t>
      </w:r>
      <w:r w:rsidR="0083790B" w:rsidRPr="00036D62">
        <w:t>co-creation behaviours. C</w:t>
      </w:r>
      <w:r w:rsidR="00733C73" w:rsidRPr="00036D62">
        <w:t>onscientious and agreeable traits are least likely to facilitate co-</w:t>
      </w:r>
      <w:r w:rsidR="00311211" w:rsidRPr="00036D62">
        <w:t>destruction</w:t>
      </w:r>
      <w:r w:rsidR="00733C73" w:rsidRPr="00036D62">
        <w:t xml:space="preserve"> behaviours</w:t>
      </w:r>
      <w:r w:rsidR="00D2166E" w:rsidRPr="00036D62">
        <w:t>,</w:t>
      </w:r>
      <w:r w:rsidR="0083790B" w:rsidRPr="00036D62">
        <w:t xml:space="preserve"> while e</w:t>
      </w:r>
      <w:r w:rsidR="00733C73" w:rsidRPr="00036D62">
        <w:t xml:space="preserve">xtraversion and openness traits are most likely to </w:t>
      </w:r>
      <w:r w:rsidR="00311211" w:rsidRPr="00036D62">
        <w:t>facilitate</w:t>
      </w:r>
      <w:r w:rsidR="00733C73" w:rsidRPr="00036D62">
        <w:t xml:space="preserve"> co-creation</w:t>
      </w:r>
      <w:r w:rsidR="00694CC7" w:rsidRPr="00036D62">
        <w:t xml:space="preserve"> behaviours</w:t>
      </w:r>
      <w:r w:rsidR="00753EF0" w:rsidRPr="00036D62">
        <w:t xml:space="preserve">. </w:t>
      </w:r>
      <w:r w:rsidR="00733C73" w:rsidRPr="00036D62">
        <w:t>This study contributes to the literature by providing a better understanding</w:t>
      </w:r>
      <w:r w:rsidR="002E14D2" w:rsidRPr="00036D62">
        <w:t xml:space="preserve"> of</w:t>
      </w:r>
      <w:r w:rsidR="0034190D" w:rsidRPr="00036D62">
        <w:t xml:space="preserve"> </w:t>
      </w:r>
      <w:r w:rsidR="00CD6EED" w:rsidRPr="00036D62">
        <w:t xml:space="preserve">the </w:t>
      </w:r>
      <w:r w:rsidR="00CB4621" w:rsidRPr="00036D62">
        <w:t>consumer values and traits</w:t>
      </w:r>
      <w:r w:rsidR="00DD6B30" w:rsidRPr="00036D62">
        <w:t xml:space="preserve"> which facilitate co-destruction and co-creation behaviour</w:t>
      </w:r>
      <w:r w:rsidR="008C33D4" w:rsidRPr="00036D62">
        <w:t xml:space="preserve">. This </w:t>
      </w:r>
      <w:r w:rsidR="000955B1" w:rsidRPr="00036D62">
        <w:t xml:space="preserve">study </w:t>
      </w:r>
      <w:r w:rsidR="008C33D4" w:rsidRPr="00036D62">
        <w:t xml:space="preserve">also </w:t>
      </w:r>
      <w:r w:rsidR="000955B1" w:rsidRPr="00036D62">
        <w:t xml:space="preserve">shows </w:t>
      </w:r>
      <w:r w:rsidR="00733C73" w:rsidRPr="00036D62">
        <w:t xml:space="preserve">that the basic human values circumplex structure can be divided to reflect co-destruction </w:t>
      </w:r>
      <w:r w:rsidR="00944A16" w:rsidRPr="00036D62">
        <w:t xml:space="preserve">and co-creation </w:t>
      </w:r>
      <w:r w:rsidR="00733C73" w:rsidRPr="00036D62">
        <w:t>values</w:t>
      </w:r>
      <w:r w:rsidR="00706930" w:rsidRPr="00036D62">
        <w:t xml:space="preserve">. </w:t>
      </w:r>
      <w:r w:rsidR="00733C73" w:rsidRPr="00036D62">
        <w:t xml:space="preserve"> </w:t>
      </w:r>
      <w:r w:rsidR="0034190D" w:rsidRPr="00036D62">
        <w:t>T</w:t>
      </w:r>
      <w:r w:rsidR="004623A1" w:rsidRPr="00036D62">
        <w:t xml:space="preserve">he polar opposites of the big five personality traits </w:t>
      </w:r>
      <w:r w:rsidR="00733C73" w:rsidRPr="00036D62">
        <w:t>can be classified based on their tendencies to co-destroy or co-create value.</w:t>
      </w:r>
    </w:p>
    <w:p w14:paraId="5101C560" w14:textId="3314A3A6" w:rsidR="00733C73" w:rsidRPr="00036D62" w:rsidRDefault="00733C73" w:rsidP="00D95A43">
      <w:pPr>
        <w:spacing w:line="480" w:lineRule="auto"/>
        <w:rPr>
          <w:i/>
        </w:rPr>
      </w:pPr>
      <w:r w:rsidRPr="00036D62">
        <w:rPr>
          <w:b/>
          <w:i/>
        </w:rPr>
        <w:t>Keywords</w:t>
      </w:r>
      <w:r w:rsidRPr="00036D62">
        <w:rPr>
          <w:i/>
        </w:rPr>
        <w:t>: co-creation, co-destruction, values, traits, value,</w:t>
      </w:r>
      <w:r w:rsidR="00753EF0" w:rsidRPr="00036D62">
        <w:rPr>
          <w:i/>
        </w:rPr>
        <w:t xml:space="preserve"> service systems</w:t>
      </w:r>
    </w:p>
    <w:p w14:paraId="5258C11D" w14:textId="28103DFB" w:rsidR="00733C73" w:rsidRPr="00036D62" w:rsidRDefault="00733C73" w:rsidP="00D95A43">
      <w:pPr>
        <w:spacing w:line="480" w:lineRule="auto"/>
      </w:pPr>
    </w:p>
    <w:p w14:paraId="12268A39" w14:textId="470514D5" w:rsidR="00A30932" w:rsidRPr="00036D62" w:rsidRDefault="00A30932" w:rsidP="00D95A43">
      <w:pPr>
        <w:spacing w:line="480" w:lineRule="auto"/>
      </w:pPr>
    </w:p>
    <w:p w14:paraId="28FD1309" w14:textId="77777777" w:rsidR="00FA1373" w:rsidRPr="00036D62" w:rsidRDefault="00FA1373" w:rsidP="00D95A43">
      <w:pPr>
        <w:spacing w:line="480" w:lineRule="auto"/>
      </w:pPr>
    </w:p>
    <w:p w14:paraId="42BC4167" w14:textId="421FD09A" w:rsidR="00A30932" w:rsidRPr="00036D62" w:rsidRDefault="00A30932" w:rsidP="00D95A43">
      <w:pPr>
        <w:spacing w:line="480" w:lineRule="auto"/>
      </w:pPr>
    </w:p>
    <w:p w14:paraId="59926CC6" w14:textId="6163D70C" w:rsidR="00F57EFD" w:rsidRPr="00036D62" w:rsidRDefault="00F57EFD" w:rsidP="00D95A43">
      <w:pPr>
        <w:spacing w:line="480" w:lineRule="auto"/>
      </w:pPr>
    </w:p>
    <w:p w14:paraId="52AC9195" w14:textId="0120E828" w:rsidR="00EB0FCE" w:rsidRPr="00036D62" w:rsidRDefault="00EB0FCE" w:rsidP="00FC61C2">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lastRenderedPageBreak/>
        <w:t>Introduction</w:t>
      </w:r>
    </w:p>
    <w:p w14:paraId="6290F917" w14:textId="5CB310EE" w:rsidR="00F138C9" w:rsidRPr="00036D62" w:rsidRDefault="006729F9" w:rsidP="00D95A43">
      <w:pPr>
        <w:spacing w:line="480" w:lineRule="auto"/>
      </w:pPr>
      <w:r w:rsidRPr="00036D62">
        <w:t>T</w:t>
      </w:r>
      <w:r w:rsidR="00AE0D23" w:rsidRPr="00036D62">
        <w:t>he service-dominant logic (SD logic)</w:t>
      </w:r>
      <w:r w:rsidRPr="00036D62">
        <w:t xml:space="preserve"> </w:t>
      </w:r>
      <w:r w:rsidR="00AE0D23" w:rsidRPr="00036D62">
        <w:t xml:space="preserve">introduced services as the fundamental unit of exchange, as opposed to goods under the goods dominant logic (GD logic) </w:t>
      </w:r>
      <w:r w:rsidR="00AE0D23" w:rsidRPr="00036D62">
        <w:fldChar w:fldCharType="begin"/>
      </w:r>
      <w:r w:rsidR="00CE587F" w:rsidRPr="00036D62">
        <w:instrText xml:space="preserve"> ADDIN EN.CITE &lt;EndNote&gt;&lt;Cite&gt;&lt;Author&gt;Vargo&lt;/Author&gt;&lt;Year&gt;2004&lt;/Year&gt;&lt;RecNum&gt;77&lt;/RecNum&gt;&lt;DisplayText&gt;(Vargo &amp;amp; Lusch, 2004)&lt;/DisplayText&gt;&lt;record&gt;&lt;rec-number&gt;77&lt;/rec-number&gt;&lt;foreign-keys&gt;&lt;key app="EN" db-id="sdrxvfpvj0xv0heseds555f4s0wrs00dp0tr" timestamp="1633734663"&gt;77&lt;/key&gt;&lt;/foreign-keys&gt;&lt;ref-type name="Journal Article"&gt;17&lt;/ref-type&gt;&lt;contributors&gt;&lt;authors&gt;&lt;author&gt;Vargo, Stephen L.&lt;/author&gt;&lt;author&gt;Lusch, Robert F.&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related-urls&gt;&lt;url&gt;https://journals.sagepub.com/doi/abs/10.1509/jmkg.68.1.1.24036&lt;/url&gt;&lt;/related-urls&gt;&lt;/urls&gt;&lt;electronic-resource-num&gt;10.1509/jmkg.68.1.1.24036&lt;/electronic-resource-num&gt;&lt;/record&gt;&lt;/Cite&gt;&lt;/EndNote&gt;</w:instrText>
      </w:r>
      <w:r w:rsidR="00AE0D23" w:rsidRPr="00036D62">
        <w:fldChar w:fldCharType="separate"/>
      </w:r>
      <w:r w:rsidR="00CE587F" w:rsidRPr="00036D62">
        <w:rPr>
          <w:noProof/>
        </w:rPr>
        <w:t>(Vargo &amp; Lusch, 2004)</w:t>
      </w:r>
      <w:r w:rsidR="00AE0D23" w:rsidRPr="00036D62">
        <w:fldChar w:fldCharType="end"/>
      </w:r>
      <w:r w:rsidR="00AE0D23" w:rsidRPr="00036D62">
        <w:t xml:space="preserve">. </w:t>
      </w:r>
      <w:r w:rsidR="006E4993" w:rsidRPr="00036D62">
        <w:t>T</w:t>
      </w:r>
      <w:r w:rsidR="00AE0D23" w:rsidRPr="00036D62">
        <w:t xml:space="preserve">he </w:t>
      </w:r>
      <w:r w:rsidR="006E4993" w:rsidRPr="00036D62">
        <w:t xml:space="preserve">SD logic ushered in </w:t>
      </w:r>
      <w:r w:rsidR="0034190D" w:rsidRPr="00036D62">
        <w:t>the</w:t>
      </w:r>
      <w:r w:rsidR="00AF5595" w:rsidRPr="00036D62">
        <w:t xml:space="preserve"> practice </w:t>
      </w:r>
      <w:r w:rsidR="0034190D" w:rsidRPr="00036D62">
        <w:t xml:space="preserve">of </w:t>
      </w:r>
      <w:r w:rsidR="00AF5595" w:rsidRPr="00036D62">
        <w:t>conceiv</w:t>
      </w:r>
      <w:r w:rsidR="0034190D" w:rsidRPr="00036D62">
        <w:t>ing</w:t>
      </w:r>
      <w:r w:rsidR="00AF5595" w:rsidRPr="00036D62">
        <w:t xml:space="preserve"> consumers not as passive</w:t>
      </w:r>
      <w:r w:rsidR="006B1226" w:rsidRPr="00036D62">
        <w:t>,</w:t>
      </w:r>
      <w:r w:rsidR="00AF5595" w:rsidRPr="00036D62">
        <w:t xml:space="preserve"> but </w:t>
      </w:r>
      <w:r w:rsidR="005B5F02" w:rsidRPr="00036D62">
        <w:t>rather</w:t>
      </w:r>
      <w:r w:rsidR="006B1226" w:rsidRPr="00036D62">
        <w:t xml:space="preserve"> as</w:t>
      </w:r>
      <w:r w:rsidR="005B5F02" w:rsidRPr="00036D62">
        <w:t xml:space="preserve"> active</w:t>
      </w:r>
      <w:r w:rsidR="00C71CBF" w:rsidRPr="00036D62">
        <w:t>,</w:t>
      </w:r>
      <w:r w:rsidR="005B5F02" w:rsidRPr="00036D62">
        <w:t xml:space="preserve"> players who </w:t>
      </w:r>
      <w:r w:rsidRPr="00036D62">
        <w:t>co-create value with firms</w:t>
      </w:r>
      <w:r w:rsidR="00A71412" w:rsidRPr="00036D62">
        <w:t xml:space="preserve"> </w:t>
      </w:r>
      <w:r w:rsidR="00CF2412" w:rsidRPr="00036D62">
        <w:fldChar w:fldCharType="begin"/>
      </w:r>
      <w:r w:rsidR="00E61887">
        <w:instrText xml:space="preserve"> ADDIN EN.CITE &lt;EndNote&gt;&lt;Cite&gt;&lt;Author&gt;Prahalad&lt;/Author&gt;&lt;Year&gt;2004&lt;/Year&gt;&lt;RecNum&gt;57&lt;/RecNum&gt;&lt;DisplayText&gt;(Prahalad &amp;amp; Ramaswamy, 2004)&lt;/DisplayText&gt;&lt;record&gt;&lt;rec-number&gt;57&lt;/rec-number&gt;&lt;foreign-keys&gt;&lt;key app="EN" db-id="sdrxvfpvj0xv0heseds555f4s0wrs00dp0tr" timestamp="1633733289"&gt;57&lt;/key&gt;&lt;/foreign-keys&gt;&lt;ref-type name="Journal Article"&gt;17&lt;/ref-type&gt;&lt;contributors&gt;&lt;authors&gt;&lt;author&gt;Prahalad, C. K.&lt;/author&gt;&lt;author&gt;Ramaswamy, Venkat&lt;/author&gt;&lt;/authors&gt;&lt;/contributors&gt;&lt;titles&gt;&lt;title&gt;Co‐creating unique value with customers&lt;/title&gt;&lt;secondary-title&gt;Strategy &amp;amp; Leadership&lt;/secondary-title&gt;&lt;/titles&gt;&lt;periodical&gt;&lt;full-title&gt;Strategy &amp;amp; Leadership&lt;/full-title&gt;&lt;/periodical&gt;&lt;pages&gt;4-9&lt;/pages&gt;&lt;volume&gt;32&lt;/volume&gt;&lt;number&gt;3&lt;/number&gt;&lt;dates&gt;&lt;year&gt;2004&lt;/year&gt;&lt;/dates&gt;&lt;publisher&gt;Emerald Group Publishing Limited&lt;/publisher&gt;&lt;isbn&gt;1087-8572&lt;/isbn&gt;&lt;urls&gt;&lt;related-urls&gt;&lt;url&gt;https://doi.org/10.1108/10878570410699249&lt;/url&gt;&lt;/related-urls&gt;&lt;/urls&gt;&lt;electronic-resource-num&gt;10.1108/10878570410699249&lt;/electronic-resource-num&gt;&lt;access-date&gt;2021/10/08&lt;/access-date&gt;&lt;/record&gt;&lt;/Cite&gt;&lt;/EndNote&gt;</w:instrText>
      </w:r>
      <w:r w:rsidR="00CF2412" w:rsidRPr="00036D62">
        <w:fldChar w:fldCharType="separate"/>
      </w:r>
      <w:r w:rsidR="00CE587F" w:rsidRPr="00036D62">
        <w:rPr>
          <w:noProof/>
        </w:rPr>
        <w:t>(Prahalad &amp; Ramaswamy, 2004)</w:t>
      </w:r>
      <w:r w:rsidR="00CF2412" w:rsidRPr="00036D62">
        <w:fldChar w:fldCharType="end"/>
      </w:r>
      <w:r w:rsidR="00CF2412" w:rsidRPr="00036D62">
        <w:t xml:space="preserve">. </w:t>
      </w:r>
      <w:r w:rsidR="003A5A9A" w:rsidRPr="00036D62">
        <w:t>Following the introduction of the SD logic and</w:t>
      </w:r>
      <w:r w:rsidR="00F42A9D" w:rsidRPr="00036D62">
        <w:t xml:space="preserve"> </w:t>
      </w:r>
      <w:r w:rsidR="003A5A9A" w:rsidRPr="00036D62">
        <w:t>observing the changing role of the firm and the increasing importance of the consumer</w:t>
      </w:r>
      <w:r w:rsidR="00F42A9D" w:rsidRPr="00036D62">
        <w:t xml:space="preserve">s in the creation of service outcomes </w:t>
      </w:r>
      <w:r w:rsidR="00E21565" w:rsidRPr="00036D62">
        <w:fldChar w:fldCharType="begin">
          <w:fldData xml:space="preserve">PEVuZE5vdGU+PENpdGU+PEF1dGhvcj5KbyBCaXRuZXI8L0F1dGhvcj48WWVhcj4xOTk3PC9ZZWFy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</w:fldData>
        </w:fldChar>
      </w:r>
      <w:r w:rsidR="00E61887">
        <w:instrText xml:space="preserve"> ADDIN EN.CITE </w:instrText>
      </w:r>
      <w:r w:rsidR="00E61887">
        <w:fldChar w:fldCharType="begin">
          <w:fldData xml:space="preserve">PEVuZE5vdGU+PENpdGU+PEF1dGhvcj5KbyBCaXRuZXI8L0F1dGhvcj48WWVhcj4xOTk3PC9ZZWFy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</w:fldData>
        </w:fldChar>
      </w:r>
      <w:r w:rsidR="00E61887">
        <w:instrText xml:space="preserve"> ADDIN EN.CITE.DATA </w:instrText>
      </w:r>
      <w:r w:rsidR="00E61887">
        <w:fldChar w:fldCharType="end"/>
      </w:r>
      <w:r w:rsidR="00E21565" w:rsidRPr="00036D62">
        <w:fldChar w:fldCharType="separate"/>
      </w:r>
      <w:r w:rsidR="00A5156E" w:rsidRPr="00036D62">
        <w:rPr>
          <w:noProof/>
        </w:rPr>
        <w:t>(Jo Bitner et al., 1997; Ramírez, 1999)</w:t>
      </w:r>
      <w:r w:rsidR="00E21565" w:rsidRPr="00036D62">
        <w:fldChar w:fldCharType="end"/>
      </w:r>
      <w:r w:rsidR="003A5A9A" w:rsidRPr="00036D62">
        <w:t xml:space="preserve">, </w:t>
      </w:r>
      <w:r w:rsidR="003A5A9A" w:rsidRPr="00036D62">
        <w:fldChar w:fldCharType="begin"/>
      </w:r>
      <w:r w:rsidR="00E61887">
        <w:instrText xml:space="preserve"> ADDIN EN.CITE &lt;EndNote&gt;&lt;Cite AuthorYear="1"&gt;&lt;Author&gt;Prahalad&lt;/Author&gt;&lt;Year&gt;2004&lt;/Year&gt;&lt;RecNum&gt;57&lt;/RecNum&gt;&lt;DisplayText&gt;Prahalad and Ramaswamy (2004)&lt;/DisplayText&gt;&lt;record&gt;&lt;rec-number&gt;57&lt;/rec-number&gt;&lt;foreign-keys&gt;&lt;key app="EN" db-id="sdrxvfpvj0xv0heseds555f4s0wrs00dp0tr" timestamp="1633733289"&gt;57&lt;/key&gt;&lt;/foreign-keys&gt;&lt;ref-type name="Journal Article"&gt;17&lt;/ref-type&gt;&lt;contributors&gt;&lt;authors&gt;&lt;author&gt;Prahalad, C. K.&lt;/author&gt;&lt;author&gt;Ramaswamy, Venkat&lt;/author&gt;&lt;/authors&gt;&lt;/contributors&gt;&lt;titles&gt;&lt;title&gt;Co‐creating unique value with customers&lt;/title&gt;&lt;secondary-title&gt;Strategy &amp;amp; Leadership&lt;/secondary-title&gt;&lt;/titles&gt;&lt;periodical&gt;&lt;full-title&gt;Strategy &amp;amp; Leadership&lt;/full-title&gt;&lt;/periodical&gt;&lt;pages&gt;4-9&lt;/pages&gt;&lt;volume&gt;32&lt;/volume&gt;&lt;number&gt;3&lt;/number&gt;&lt;dates&gt;&lt;year&gt;2004&lt;/year&gt;&lt;/dates&gt;&lt;publisher&gt;Emerald Group Publishing Limited&lt;/publisher&gt;&lt;isbn&gt;1087-8572&lt;/isbn&gt;&lt;urls&gt;&lt;related-urls&gt;&lt;url&gt;https://doi.org/10.1108/10878570410699249&lt;/url&gt;&lt;/related-urls&gt;&lt;/urls&gt;&lt;electronic-resource-num&gt;10.1108/10878570410699249&lt;/electronic-resource-num&gt;&lt;access-date&gt;2021/10/08&lt;/access-date&gt;&lt;/record&gt;&lt;/Cite&gt;&lt;/EndNote&gt;</w:instrText>
      </w:r>
      <w:r w:rsidR="003A5A9A" w:rsidRPr="00036D62">
        <w:fldChar w:fldCharType="separate"/>
      </w:r>
      <w:r w:rsidR="003A5A9A" w:rsidRPr="00036D62">
        <w:rPr>
          <w:noProof/>
        </w:rPr>
        <w:t>Prahalad and Ramaswamy (2004)</w:t>
      </w:r>
      <w:r w:rsidR="003A5A9A" w:rsidRPr="00036D62">
        <w:fldChar w:fldCharType="end"/>
      </w:r>
      <w:r w:rsidR="003A5A9A" w:rsidRPr="00036D62">
        <w:t xml:space="preserve"> introduced co-creation as a process </w:t>
      </w:r>
      <w:r w:rsidR="006B1226" w:rsidRPr="00036D62">
        <w:t xml:space="preserve">during which </w:t>
      </w:r>
      <w:r w:rsidR="003A5A9A" w:rsidRPr="00036D62">
        <w:t>parties join forces to interact, learn and share information to create value.</w:t>
      </w:r>
      <w:r w:rsidR="001B6B0E" w:rsidRPr="00036D62">
        <w:t xml:space="preserve"> </w:t>
      </w:r>
      <w:r w:rsidR="00AF0D5A" w:rsidRPr="00036D62">
        <w:t xml:space="preserve">This </w:t>
      </w:r>
      <w:r w:rsidR="006147FA" w:rsidRPr="00036D62">
        <w:t xml:space="preserve">led to a surge in publications on interactive value formation </w:t>
      </w:r>
      <w:r w:rsidR="00F138C9" w:rsidRPr="00036D62">
        <w:t>between firm</w:t>
      </w:r>
      <w:r w:rsidR="0046535D" w:rsidRPr="00036D62">
        <w:t>s</w:t>
      </w:r>
      <w:r w:rsidR="00F138C9" w:rsidRPr="00036D62">
        <w:t xml:space="preserve"> and consumer</w:t>
      </w:r>
      <w:r w:rsidR="0046535D" w:rsidRPr="00036D62">
        <w:t>s</w:t>
      </w:r>
      <w:r w:rsidR="00F138C9" w:rsidRPr="00036D62">
        <w:t xml:space="preserve"> </w:t>
      </w:r>
      <w:r w:rsidR="008364A4" w:rsidRPr="00036D62">
        <w:fldChar w:fldCharType="begin">
          <w:fldData xml:space="preserve">PEVuZE5vdGU+PENpdGU+PEF1dGhvcj5Sb2JlcnRzPC9BdXRob3I+PFllYXI+MjAxNDwvWWVhcj48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Q0Mi00NTc8L3BhZ2VzPjx2b2x1bWU+Nzwvdm9sdW1lPjxudW1iZXI+NDwv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</w:fldData>
        </w:fldChar>
      </w:r>
      <w:r w:rsidR="00E61887">
        <w:instrText xml:space="preserve"> ADDIN EN.CITE </w:instrText>
      </w:r>
      <w:r w:rsidR="00E61887">
        <w:fldChar w:fldCharType="begin">
          <w:fldData xml:space="preserve">PEVuZE5vdGU+PENpdGU+PEF1dGhvcj5Sb2JlcnRzPC9BdXRob3I+PFllYXI+MjAxNDwvWWVhcj48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</w:fldData>
        </w:fldChar>
      </w:r>
      <w:r w:rsidR="00E61887">
        <w:instrText xml:space="preserve"> ADDIN EN.CITE.DATA </w:instrText>
      </w:r>
      <w:r w:rsidR="00E61887">
        <w:fldChar w:fldCharType="end"/>
      </w:r>
      <w:r w:rsidR="008364A4" w:rsidRPr="00036D62">
        <w:fldChar w:fldCharType="separate"/>
      </w:r>
      <w:r w:rsidR="00CE587F" w:rsidRPr="00036D62">
        <w:rPr>
          <w:noProof/>
        </w:rPr>
        <w:t>(Roberts et al., 2014; Säwe &amp; Thelander, 2015; Sthapit &amp; Jiménez-Barreto, 2019)</w:t>
      </w:r>
      <w:r w:rsidR="008364A4" w:rsidRPr="00036D62">
        <w:fldChar w:fldCharType="end"/>
      </w:r>
      <w:r w:rsidR="001830F8" w:rsidRPr="00036D62">
        <w:t xml:space="preserve">, </w:t>
      </w:r>
      <w:r w:rsidR="00F138C9" w:rsidRPr="00036D62">
        <w:t xml:space="preserve">interactive value formation between firms </w:t>
      </w:r>
      <w:r w:rsidR="00F138C9" w:rsidRPr="00036D62">
        <w:fldChar w:fldCharType="begin">
          <w:fldData xml:space="preserve">PEVuZE5vdGU+PENpdGU+PEF1dGhvcj5CZWNrZXI8L0F1dGhvcj48WWVhcj4yMDE1PC9ZZWFyPjxS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</w:fldData>
        </w:fldChar>
      </w:r>
      <w:r w:rsidR="00E61887">
        <w:instrText xml:space="preserve"> ADDIN EN.CITE </w:instrText>
      </w:r>
      <w:r w:rsidR="00E61887">
        <w:fldChar w:fldCharType="begin">
          <w:fldData xml:space="preserve">PEVuZE5vdGU+PENpdGU+PEF1dGhvcj5CZWNrZXI8L0F1dGhvcj48WWVhcj4yMDE1PC9ZZWFyPjxS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</w:fldData>
        </w:fldChar>
      </w:r>
      <w:r w:rsidR="00E61887">
        <w:instrText xml:space="preserve"> ADDIN EN.CITE.DATA </w:instrText>
      </w:r>
      <w:r w:rsidR="00E61887">
        <w:fldChar w:fldCharType="end"/>
      </w:r>
      <w:r w:rsidR="00F138C9" w:rsidRPr="00036D62">
        <w:fldChar w:fldCharType="separate"/>
      </w:r>
      <w:r w:rsidR="00CE587F" w:rsidRPr="00036D62">
        <w:rPr>
          <w:noProof/>
        </w:rPr>
        <w:t>(Becker et al., 2015; Vafeas et al., 2016)</w:t>
      </w:r>
      <w:r w:rsidR="00F138C9" w:rsidRPr="00036D62">
        <w:fldChar w:fldCharType="end"/>
      </w:r>
      <w:r w:rsidR="00F138C9" w:rsidRPr="00036D62">
        <w:t xml:space="preserve"> and consumer behaviour during interaction</w:t>
      </w:r>
      <w:r w:rsidR="000D49E7" w:rsidRPr="00036D62">
        <w:t>s</w:t>
      </w:r>
      <w:r w:rsidR="00F138C9" w:rsidRPr="00036D62">
        <w:t xml:space="preserve"> with firms </w:t>
      </w:r>
      <w:r w:rsidR="00F138C9" w:rsidRPr="00036D62">
        <w:fldChar w:fldCharType="begin">
          <w:fldData xml:space="preserve">PEVuZE5vdGU+PENpdGU+PEF1dGhvcj5ZaTwvQXV0aG9yPjxZZWFyPjIwMTM8L1llYXI+PFJlY051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</w:fldData>
        </w:fldChar>
      </w:r>
      <w:r w:rsidR="00E61887">
        <w:instrText xml:space="preserve"> ADDIN EN.CITE </w:instrText>
      </w:r>
      <w:r w:rsidR="00E61887">
        <w:fldChar w:fldCharType="begin">
          <w:fldData xml:space="preserve">PEVuZE5vdGU+PENpdGU+PEF1dGhvcj5ZaTwvQXV0aG9yPjxZZWFyPjIwMTM8L1llYXI+PFJlY051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</w:fldData>
        </w:fldChar>
      </w:r>
      <w:r w:rsidR="00E61887">
        <w:instrText xml:space="preserve"> ADDIN EN.CITE.DATA </w:instrText>
      </w:r>
      <w:r w:rsidR="00E61887">
        <w:fldChar w:fldCharType="end"/>
      </w:r>
      <w:r w:rsidR="00F138C9" w:rsidRPr="00036D62">
        <w:fldChar w:fldCharType="separate"/>
      </w:r>
      <w:r w:rsidR="00CE587F" w:rsidRPr="00036D62">
        <w:rPr>
          <w:noProof/>
        </w:rPr>
        <w:t>(Paulssen et al., 2019; Yi &amp; Gong, 2013)</w:t>
      </w:r>
      <w:r w:rsidR="00F138C9" w:rsidRPr="00036D62">
        <w:fldChar w:fldCharType="end"/>
      </w:r>
      <w:r w:rsidR="00F138C9" w:rsidRPr="00036D62">
        <w:t xml:space="preserve">. </w:t>
      </w:r>
      <w:r w:rsidR="001852F6" w:rsidRPr="00036D62">
        <w:t xml:space="preserve"> </w:t>
      </w:r>
      <w:r w:rsidR="00F138C9" w:rsidRPr="00036D62">
        <w:t>These publications have focused on interactions with positive outcomes, during which value is created. There are</w:t>
      </w:r>
      <w:r w:rsidR="000D49E7" w:rsidRPr="00036D62">
        <w:t>,</w:t>
      </w:r>
      <w:r w:rsidR="00F138C9" w:rsidRPr="00036D62">
        <w:t xml:space="preserve"> however</w:t>
      </w:r>
      <w:r w:rsidR="000D49E7" w:rsidRPr="00036D62">
        <w:t>,</w:t>
      </w:r>
      <w:r w:rsidR="00F138C9" w:rsidRPr="00036D62">
        <w:t xml:space="preserve"> other types of interactions</w:t>
      </w:r>
      <w:r w:rsidR="00032027" w:rsidRPr="00036D62">
        <w:t xml:space="preserve"> that</w:t>
      </w:r>
      <w:r w:rsidR="00F138C9" w:rsidRPr="00036D62">
        <w:t xml:space="preserve"> could have neutral outcomes or negative outcomes. </w:t>
      </w:r>
      <w:r w:rsidR="00032027" w:rsidRPr="00036D62">
        <w:t xml:space="preserve">Such interactions have received less attention </w:t>
      </w:r>
      <w:r w:rsidR="0034190D" w:rsidRPr="00036D62">
        <w:t xml:space="preserve">in </w:t>
      </w:r>
      <w:r w:rsidR="00032027" w:rsidRPr="00036D62">
        <w:t xml:space="preserve">the literature. </w:t>
      </w:r>
      <w:r w:rsidR="00F138C9" w:rsidRPr="00036D62">
        <w:t>Interactions between firms and consumers where value is neither created nor destroyed result in value no-creation</w:t>
      </w:r>
      <w:r w:rsidR="00B6344F" w:rsidRPr="00036D62">
        <w:t xml:space="preserve"> </w:t>
      </w:r>
      <w:r w:rsidR="004258AD"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 </w:instrText>
      </w:r>
      <w:r w:rsidR="00CE587F"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DATA </w:instrText>
      </w:r>
      <w:r w:rsidR="00CE587F" w:rsidRPr="00036D62">
        <w:fldChar w:fldCharType="end"/>
      </w:r>
      <w:r w:rsidR="004258AD" w:rsidRPr="00036D62">
        <w:fldChar w:fldCharType="separate"/>
      </w:r>
      <w:r w:rsidR="00CE587F" w:rsidRPr="00036D62">
        <w:rPr>
          <w:noProof/>
        </w:rPr>
        <w:t>(Makkonen &amp; Olkkonen, 2017; Sthapit &amp; Björk, 2020)</w:t>
      </w:r>
      <w:r w:rsidR="004258AD" w:rsidRPr="00036D62">
        <w:fldChar w:fldCharType="end"/>
      </w:r>
      <w:r w:rsidR="004258AD" w:rsidRPr="00036D62">
        <w:t>.</w:t>
      </w:r>
      <w:r w:rsidR="00721583" w:rsidRPr="00036D62">
        <w:t xml:space="preserve"> </w:t>
      </w:r>
      <w:r w:rsidR="00F138C9" w:rsidRPr="00036D62">
        <w:t xml:space="preserve">Where value is destroyed for both or either party, this leads to value co-destruction </w:t>
      </w:r>
      <w:r w:rsidR="00F138C9"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F138C9" w:rsidRPr="00036D62">
        <w:fldChar w:fldCharType="separate"/>
      </w:r>
      <w:r w:rsidR="00A5156E" w:rsidRPr="00036D62">
        <w:rPr>
          <w:noProof/>
        </w:rPr>
        <w:t>(Plé &amp; Chumpitaz Cáceres, 2010)</w:t>
      </w:r>
      <w:r w:rsidR="00F138C9" w:rsidRPr="00036D62">
        <w:fldChar w:fldCharType="end"/>
      </w:r>
      <w:r w:rsidR="00F138C9" w:rsidRPr="00036D62">
        <w:t xml:space="preserve">. Value </w:t>
      </w:r>
      <w:r w:rsidR="009B5055" w:rsidRPr="00036D62">
        <w:t>co</w:t>
      </w:r>
      <w:r w:rsidR="00F138C9" w:rsidRPr="00036D62">
        <w:t>-destruction, defined as “</w:t>
      </w:r>
      <w:r w:rsidR="00F138C9" w:rsidRPr="00036D62">
        <w:rPr>
          <w:i/>
          <w:iCs/>
        </w:rPr>
        <w:t>an interactional process between service systems that results in a decline in at least one of the system’</w:t>
      </w:r>
      <w:r w:rsidR="005A2F7C" w:rsidRPr="00036D62">
        <w:rPr>
          <w:i/>
          <w:iCs/>
        </w:rPr>
        <w:t>s</w:t>
      </w:r>
      <w:r w:rsidR="00F138C9" w:rsidRPr="00036D62">
        <w:rPr>
          <w:i/>
          <w:iCs/>
        </w:rPr>
        <w:t xml:space="preserve"> well-being</w:t>
      </w:r>
      <w:r w:rsidR="00F138C9" w:rsidRPr="00036D62">
        <w:t xml:space="preserve">” </w:t>
      </w:r>
      <w:r w:rsidR="00F138C9"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F138C9" w:rsidRPr="00036D62">
        <w:fldChar w:fldCharType="separate"/>
      </w:r>
      <w:r w:rsidR="00A5156E" w:rsidRPr="00036D62">
        <w:rPr>
          <w:noProof/>
        </w:rPr>
        <w:t>(Plé &amp; Chumpitaz Cáceres, 2010)</w:t>
      </w:r>
      <w:r w:rsidR="00F138C9" w:rsidRPr="00036D62">
        <w:fldChar w:fldCharType="end"/>
      </w:r>
      <w:r w:rsidR="00C71CBF" w:rsidRPr="00036D62">
        <w:t>,</w:t>
      </w:r>
      <w:r w:rsidR="00F138C9" w:rsidRPr="00036D62">
        <w:t xml:space="preserve"> denotes all forms of interactions between firms and consumers with negative outcomes.  </w:t>
      </w:r>
    </w:p>
    <w:p w14:paraId="26D162DE" w14:textId="593FB9C3" w:rsidR="00434BAC" w:rsidRPr="00036D62" w:rsidRDefault="00F138C9" w:rsidP="00013AE9">
      <w:pPr>
        <w:spacing w:line="480" w:lineRule="auto"/>
      </w:pPr>
      <w:r w:rsidRPr="00036D62">
        <w:t>Anticipating potential consumer behaviours during interaction without understanding the determinants of behaviour</w:t>
      </w:r>
      <w:r w:rsidR="00032027" w:rsidRPr="00036D62">
        <w:t xml:space="preserve"> is not possible</w:t>
      </w:r>
      <w:r w:rsidRPr="00036D62">
        <w:t xml:space="preserve">. Values </w:t>
      </w:r>
      <w:r w:rsidR="00004C24" w:rsidRPr="00036D62">
        <w:t xml:space="preserve">and traits </w:t>
      </w:r>
      <w:r w:rsidRPr="00036D62">
        <w:t>have been identified as important determinants of behaviour</w:t>
      </w:r>
      <w:r w:rsidR="00DB4B67" w:rsidRPr="00036D62">
        <w:t xml:space="preserve"> </w:t>
      </w:r>
      <w:r w:rsidR="00112171" w:rsidRPr="00036D62">
        <w:fldChar w:fldCharType="begin">
          <w:fldData xml:space="preserve">PEVuZE5vdGU+PENpdGU+PEF1dGhvcj5CYXJkaTwvQXV0aG9yPjxZZWFyPjIwMDM8L1llYXI+PFJl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==
</w:fldData>
        </w:fldChar>
      </w:r>
      <w:r w:rsidR="00E61887">
        <w:instrText xml:space="preserve"> ADDIN EN.CITE </w:instrText>
      </w:r>
      <w:r w:rsidR="00E61887">
        <w:fldChar w:fldCharType="begin">
          <w:fldData xml:space="preserve">PEVuZE5vdGU+PENpdGU+PEF1dGhvcj5CYXJkaTwvQXV0aG9yPjxZZWFyPjIwMDM8L1llYXI+PFJl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==
</w:fldData>
        </w:fldChar>
      </w:r>
      <w:r w:rsidR="00E61887">
        <w:instrText xml:space="preserve"> ADDIN EN.CITE.DATA </w:instrText>
      </w:r>
      <w:r w:rsidR="00E61887">
        <w:fldChar w:fldCharType="end"/>
      </w:r>
      <w:r w:rsidR="00112171" w:rsidRPr="00036D62">
        <w:fldChar w:fldCharType="separate"/>
      </w:r>
      <w:r w:rsidR="00CE587F" w:rsidRPr="00036D62">
        <w:rPr>
          <w:noProof/>
        </w:rPr>
        <w:t>(Bardi &amp; Schwartz, 2003; Myszkowski &amp; Storme, 2012; Parks-Leduc et al., 2014)</w:t>
      </w:r>
      <w:r w:rsidR="00112171" w:rsidRPr="00036D62">
        <w:fldChar w:fldCharType="end"/>
      </w:r>
      <w:r w:rsidR="009E23A3" w:rsidRPr="00036D62">
        <w:t>.</w:t>
      </w:r>
    </w:p>
    <w:p w14:paraId="78771D41" w14:textId="26E5388D" w:rsidR="004E7C77" w:rsidRPr="00036D62" w:rsidRDefault="00140100" w:rsidP="00013AE9">
      <w:pPr>
        <w:spacing w:line="480" w:lineRule="auto"/>
      </w:pPr>
      <w:r w:rsidRPr="00036D62">
        <w:lastRenderedPageBreak/>
        <w:t xml:space="preserve">Both have been used to explain consumer behaviour in relationships </w:t>
      </w:r>
      <w:r w:rsidRPr="00036D62">
        <w:fldChar w:fldCharType="begin"/>
      </w:r>
      <w:r w:rsidR="00E61887">
        <w:instrText xml:space="preserve"> ADDIN EN.CITE &lt;EndNote&gt;&lt;Cite&gt;&lt;Author&gt;Leikas&lt;/Author&gt;&lt;Year&gt;2018&lt;/Year&gt;&lt;RecNum&gt;34&lt;/RecNum&gt;&lt;DisplayText&gt;(Leikas et al., 2018)&lt;/DisplayText&gt;&lt;record&gt;&lt;rec-number&gt;34&lt;/rec-number&gt;&lt;foreign-keys&gt;&lt;key app="EN" db-id="sdrxvfpvj0xv0heseds555f4s0wrs00dp0tr" timestamp="1633731266"&gt;34&lt;/key&gt;&lt;/foreign-keys&gt;&lt;ref-type name="Journal Article"&gt;17&lt;/ref-type&gt;&lt;contributors&gt;&lt;authors&gt;&lt;author&gt;Leikas, Sointu&lt;/author&gt;&lt;author&gt;Ilmarinen, Ville-Juhani&lt;/author&gt;&lt;author&gt;Verkasalo, Markku&lt;/author&gt;&lt;author&gt;Vartiainen, Hanna-Leena&lt;/author&gt;&lt;author&gt;Lönnqvist, Jan-Erik&lt;/author&gt;&lt;/authors&gt;&lt;/contributors&gt;&lt;titles&gt;&lt;title&gt;Relationship satisfaction and similarity of personality traits, personal values, and attitudes&lt;/title&gt;&lt;secondary-title&gt;Personality and Individual Differences&lt;/secondary-title&gt;&lt;/titles&gt;&lt;periodical&gt;&lt;full-title&gt;Personality and Individual Differences&lt;/full-title&gt;&lt;/periodical&gt;&lt;pages&gt;191-198&lt;/pages&gt;&lt;volume&gt;123&lt;/volume&gt;&lt;keywords&gt;&lt;keyword&gt;Personality traits&lt;/keyword&gt;&lt;keyword&gt;Personal values&lt;/keyword&gt;&lt;keyword&gt;Political attitudes&lt;/keyword&gt;&lt;keyword&gt;Relationship satisfaction&lt;/keyword&gt;&lt;keyword&gt;Human mate selection&lt;/keyword&gt;&lt;/keywords&gt;&lt;dates&gt;&lt;year&gt;2018&lt;/year&gt;&lt;pub-dates&gt;&lt;date&gt;2018/03/01/&lt;/date&gt;&lt;/pub-dates&gt;&lt;/dates&gt;&lt;isbn&gt;0191-8869&lt;/isbn&gt;&lt;urls&gt;&lt;related-urls&gt;&lt;url&gt;https://www.sciencedirect.com/science/article/pii/S0191886917306815&lt;/url&gt;&lt;/related-urls&gt;&lt;/urls&gt;&lt;electronic-resource-num&gt;https://doi.org/10.1016/j.paid.2017.11.024&lt;/electronic-resource-num&gt;&lt;/record&gt;&lt;/Cite&gt;&lt;/EndNote&gt;</w:instrText>
      </w:r>
      <w:r w:rsidRPr="00036D62">
        <w:fldChar w:fldCharType="separate"/>
      </w:r>
      <w:r w:rsidRPr="00036D62">
        <w:rPr>
          <w:noProof/>
        </w:rPr>
        <w:t>(Leikas et al., 2018)</w:t>
      </w:r>
      <w:r w:rsidRPr="00036D62">
        <w:fldChar w:fldCharType="end"/>
      </w:r>
      <w:r w:rsidRPr="00036D62">
        <w:t xml:space="preserve">, entrepreneurial intention </w:t>
      </w:r>
      <w:r w:rsidRPr="00036D62">
        <w:fldChar w:fldCharType="begin"/>
      </w:r>
      <w:r w:rsidR="00A5156E" w:rsidRPr="00036D62">
        <w:instrText xml:space="preserve"> ADDIN EN.CITE &lt;EndNote&gt;&lt;Cite&gt;&lt;Author&gt;Espíritu-Olmos&lt;/Author&gt;&lt;Year&gt;2015&lt;/Year&gt;&lt;RecNum&gt;22&lt;/RecNum&gt;&lt;DisplayText&gt;(Espíritu-Olmos &amp;amp; Sastre-Castillo, 2015)&lt;/DisplayText&gt;&lt;record&gt;&lt;rec-number&gt;22&lt;/rec-number&gt;&lt;foreign-keys&gt;&lt;key app="EN" db-id="sdrxvfpvj0xv0heseds555f4s0wrs00dp0tr" timestamp="1633730314"&gt;22&lt;/key&gt;&lt;/foreign-keys&gt;&lt;ref-type name="Journal Article"&gt;17&lt;/ref-type&gt;&lt;contributors&gt;&lt;authors&gt;&lt;author&gt;Espíritu-Olmos, Roberto&lt;/author&gt;&lt;author&gt;Sastre-Castillo, Miguel A.&lt;/author&gt;&lt;/authors&gt;&lt;/contributors&gt;&lt;titles&gt;&lt;title&gt;Personality traits versus work values: Comparing psychological theories on entrepreneurial intention&lt;/title&gt;&lt;secondary-title&gt;Journal of Business Research&lt;/secondary-title&gt;&lt;/titles&gt;&lt;periodical&gt;&lt;full-title&gt;Journal of Business Research&lt;/full-title&gt;&lt;/periodical&gt;&lt;pages&gt;1595-1598&lt;/pages&gt;&lt;volume&gt;68&lt;/volume&gt;&lt;number&gt;7&lt;/number&gt;&lt;keywords&gt;&lt;keyword&gt;Entrepreneurial intention&lt;/keyword&gt;&lt;keyword&gt;Entrepreneurship&lt;/keyword&gt;&lt;keyword&gt;Personality traits&lt;/keyword&gt;&lt;keyword&gt;Work values&lt;/keyword&gt;&lt;/keywords&gt;&lt;dates&gt;&lt;year&gt;2015&lt;/year&gt;&lt;pub-dates&gt;&lt;date&gt;2015/07/01/&lt;/date&gt;&lt;/pub-dates&gt;&lt;/dates&gt;&lt;isbn&gt;0148-2963&lt;/isbn&gt;&lt;urls&gt;&lt;related-urls&gt;&lt;url&gt;https://www.sciencedirect.com/science/article/pii/S0148296315000739&lt;/url&gt;&lt;/related-urls&gt;&lt;/urls&gt;&lt;electronic-resource-num&gt;https://doi.org/10.1016/j.jbusres.2015.02.001&lt;/electronic-resource-num&gt;&lt;/record&gt;&lt;/Cite&gt;&lt;/EndNote&gt;</w:instrText>
      </w:r>
      <w:r w:rsidRPr="00036D62">
        <w:fldChar w:fldCharType="separate"/>
      </w:r>
      <w:r w:rsidR="00CE587F" w:rsidRPr="00036D62">
        <w:rPr>
          <w:noProof/>
        </w:rPr>
        <w:t>(Espíritu-Olmos &amp; Sastre-Castillo, 2015)</w:t>
      </w:r>
      <w:r w:rsidRPr="00036D62">
        <w:fldChar w:fldCharType="end"/>
      </w:r>
      <w:r w:rsidRPr="00036D62">
        <w:t xml:space="preserve">, political choice </w:t>
      </w:r>
      <w:r w:rsidRPr="00036D62">
        <w:fldChar w:fldCharType="begin"/>
      </w:r>
      <w:r w:rsidR="00E61887">
        <w:instrText xml:space="preserve"> ADDIN EN.CITE &lt;EndNote&gt;&lt;Cite&gt;&lt;Author&gt;Caprara&lt;/Author&gt;&lt;Year&gt;2006&lt;/Year&gt;&lt;RecNum&gt;12&lt;/RecNum&gt;&lt;DisplayText&gt;(Caprara et al., 2006)&lt;/DisplayText&gt;&lt;record&gt;&lt;rec-number&gt;12&lt;/rec-number&gt;&lt;foreign-keys&gt;&lt;key app="EN" db-id="sdrxvfpvj0xv0heseds555f4s0wrs00dp0tr" timestamp="1633729639"&gt;12&lt;/key&gt;&lt;/foreign-keys&gt;&lt;ref-type name="Journal Article"&gt;17&lt;/ref-type&gt;&lt;contributors&gt;&lt;authors&gt;&lt;author&gt;Caprara, Gian Vittorio&lt;/author&gt;&lt;author&gt;Schwartz, Shalom&lt;/author&gt;&lt;author&gt;Capanna, Cristina&lt;/author&gt;&lt;author&gt;Vecchione, Michele&lt;/author&gt;&lt;author&gt;Barbaranelli, Claudio&lt;/author&gt;&lt;/authors&gt;&lt;/contributors&gt;&lt;titles&gt;&lt;title&gt;Personality and Politics: Values, Traits, and Political Choice&lt;/title&gt;&lt;secondary-title&gt;Political Psychology&lt;/secondary-title&gt;&lt;/titles&gt;&lt;periodical&gt;&lt;full-title&gt;Political Psychology&lt;/full-title&gt;&lt;/periodical&gt;&lt;pages&gt;1-28&lt;/pages&gt;&lt;volume&gt;27&lt;/volume&gt;&lt;number&gt;1&lt;/number&gt;&lt;keywords&gt;&lt;keyword&gt;Personality&lt;/keyword&gt;&lt;keyword&gt;Values&lt;/keyword&gt;&lt;keyword&gt;Traits&lt;/keyword&gt;&lt;keyword&gt;Voting&lt;/keyword&gt;&lt;keyword&gt;Political Choice&lt;/keyword&gt;&lt;keyword&gt;Five Factor Model&lt;/keyword&gt;&lt;/keywords&gt;&lt;dates&gt;&lt;year&gt;2006&lt;/year&gt;&lt;pub-dates&gt;&lt;date&gt;2006/02/01&lt;/date&gt;&lt;/pub-dates&gt;&lt;/dates&gt;&lt;publisher&gt;John Wiley &amp;amp; Sons, Ltd&lt;/publisher&gt;&lt;isbn&gt;0162-895X&lt;/isbn&gt;&lt;work-type&gt;https://doi.org/10.1111/j.1467-9221.2006.00447.x&lt;/work-type&gt;&lt;urls&gt;&lt;related-urls&gt;&lt;url&gt;https://doi.org/10.1111/j.1467-9221.2006.00447.x&lt;/url&gt;&lt;/related-urls&gt;&lt;/urls&gt;&lt;electronic-resource-num&gt;https://doi.org/10.1111/j.1467-9221.2006.00447.x&lt;/electronic-resource-num&gt;&lt;access-date&gt;2021/10/08&lt;/access-date&gt;&lt;/record&gt;&lt;/Cite&gt;&lt;/EndNote&gt;</w:instrText>
      </w:r>
      <w:r w:rsidRPr="00036D62">
        <w:fldChar w:fldCharType="separate"/>
      </w:r>
      <w:r w:rsidRPr="00036D62">
        <w:rPr>
          <w:noProof/>
        </w:rPr>
        <w:t>(Caprara et al., 2006)</w:t>
      </w:r>
      <w:r w:rsidRPr="00036D62">
        <w:fldChar w:fldCharType="end"/>
      </w:r>
      <w:r w:rsidRPr="00036D62">
        <w:t xml:space="preserve"> and </w:t>
      </w:r>
      <w:proofErr w:type="spellStart"/>
      <w:r w:rsidRPr="00036D62">
        <w:t>prosociality</w:t>
      </w:r>
      <w:proofErr w:type="spellEnd"/>
      <w:r w:rsidRPr="00036D62">
        <w:t xml:space="preserve"> </w:t>
      </w:r>
      <w:r w:rsidRPr="00036D62">
        <w:fldChar w:fldCharType="begin"/>
      </w:r>
      <w:r w:rsidR="00A5156E" w:rsidRPr="00036D62">
        <w:instrText xml:space="preserve"> ADDIN EN.CITE &lt;EndNote&gt;&lt;Cite&gt;&lt;Author&gt;Caprara&lt;/Author&gt;&lt;Year&gt;2012&lt;/Year&gt;&lt;RecNum&gt;10&lt;/RecNum&gt;&lt;DisplayText&gt;(Caprara et al., 2012)&lt;/DisplayText&gt;&lt;record&gt;&lt;rec-number&gt;10&lt;/rec-number&gt;&lt;foreign-keys&gt;&lt;key app="EN" db-id="sdrxvfpvj0xv0heseds555f4s0wrs00dp0tr" timestamp="1633729416"&gt;10&lt;/key&gt;&lt;/foreign-keys&gt;&lt;ref-type name="Journal Article"&gt;17&lt;/ref-type&gt;&lt;contributors&gt;&lt;authors&gt;&lt;author&gt;Caprara, Gian Vittorio&lt;/author&gt;&lt;author&gt;Alessandri, Guido&lt;/author&gt;&lt;author&gt;Eisenberg, Nancy&lt;/author&gt;&lt;/authors&gt;&lt;/contributors&gt;&lt;auth-address&gt;Caprara, Gian Vittorio: Department of Psychology, Sapienza University of Rome, Via dei Marsi 78, Rome, Italy, 00185, gianvittorio.caprara@uniroma1.it&lt;/auth-address&gt;&lt;titles&gt;&lt;title&gt;Prosociality: The contribution of traits, values, and self-efficacy beliefs&lt;/title&gt;&lt;secondary-title&gt;Journal of Personality and Social Psychology&lt;/secondary-title&gt;&lt;/titles&gt;&lt;periodical&gt;&lt;full-title&gt;Journal of personality and social psychology&lt;/full-title&gt;&lt;/periodical&gt;&lt;pages&gt;1289-1303&lt;/pages&gt;&lt;volume&gt;102&lt;/volume&gt;&lt;number&gt;6&lt;/number&gt;&lt;keywords&gt;&lt;keyword&gt;*Agreeableness&lt;/keyword&gt;&lt;keyword&gt;*Empathy&lt;/keyword&gt;&lt;keyword&gt;*Prosocial Behavior&lt;/keyword&gt;&lt;keyword&gt;*Self-Efficacy&lt;/keyword&gt;&lt;keyword&gt;Values&lt;/keyword&gt;&lt;/keywords&gt;&lt;dates&gt;&lt;year&gt;2012&lt;/year&gt;&lt;/dates&gt;&lt;pub-location&gt;US&lt;/pub-location&gt;&lt;publisher&gt;American Psychological Association&lt;/publisher&gt;&lt;isbn&gt;1939-1315(Electronic),0022-3514(Print)&lt;/isbn&gt;&lt;urls&gt;&lt;/urls&gt;&lt;electronic-resource-num&gt;10.1037/a0025626&lt;/electronic-resource-num&gt;&lt;/record&gt;&lt;/Cite&gt;&lt;/EndNote&gt;</w:instrText>
      </w:r>
      <w:r w:rsidRPr="00036D62">
        <w:fldChar w:fldCharType="separate"/>
      </w:r>
      <w:r w:rsidRPr="00036D62">
        <w:rPr>
          <w:noProof/>
        </w:rPr>
        <w:t>(Caprara et al., 2012)</w:t>
      </w:r>
      <w:r w:rsidRPr="00036D62">
        <w:fldChar w:fldCharType="end"/>
      </w:r>
      <w:r w:rsidRPr="00036D62">
        <w:t xml:space="preserve">, </w:t>
      </w:r>
      <w:r w:rsidR="00B00017" w:rsidRPr="00036D62">
        <w:t>to name a few</w:t>
      </w:r>
      <w:r w:rsidRPr="00036D62">
        <w:t xml:space="preserve">. Understanding values and traits and their relation to behaviour is therefore crucial if firms are to understand consumer co-destruction behaviours. On one hand, traits are descriptions of people in terms of relatively stable patterns of behaviour, thoughts, and emotions </w:t>
      </w:r>
      <w:r w:rsidRPr="00036D62">
        <w:fldChar w:fldCharType="begin"/>
      </w:r>
      <w:r w:rsidR="00A5156E" w:rsidRPr="00036D62">
        <w:instrText xml:space="preserve"> ADDIN EN.CITE &lt;EndNote&gt;&lt;Cite&gt;&lt;Author&gt;McCrae&lt;/Author&gt;&lt;Year&gt;1990&lt;/Year&gt;&lt;RecNum&gt;41&lt;/RecNum&gt;&lt;DisplayText&gt;(McCrae &amp;amp; Costa Jr, 1990)&lt;/DisplayText&gt;&lt;record&gt;&lt;rec-number&gt;41&lt;/rec-number&gt;&lt;foreign-keys&gt;&lt;key app="EN" db-id="sdrxvfpvj0xv0heseds555f4s0wrs00dp0tr" timestamp="1633732054"&gt;41&lt;/key&gt;&lt;/foreign-keys&gt;&lt;ref-type name="Book"&gt;6&lt;/ref-type&gt;&lt;contributors&gt;&lt;authors&gt;&lt;author&gt;McCrae, Robert R.&lt;/author&gt;&lt;author&gt;Costa Jr, Paul T.&lt;/author&gt;&lt;/authors&gt;&lt;/contributors&gt;&lt;titles&gt;&lt;title&gt;Personality in adulthood&lt;/title&gt;&lt;secondary-title&gt;Personality in adulthood.&lt;/secondary-title&gt;&lt;/titles&gt;&lt;pages&gt;x, 198-x, 198&lt;/pages&gt;&lt;keywords&gt;&lt;keyword&gt;*Adult Development&lt;/keyword&gt;&lt;keyword&gt;*Personality Change&lt;/keyword&gt;&lt;keyword&gt;*Physiological Aging&lt;/keyword&gt;&lt;keyword&gt;Interviews&lt;/keyword&gt;&lt;keyword&gt;Personality Measures&lt;/keyword&gt;&lt;keyword&gt;Personality Traits&lt;/keyword&gt;&lt;/keywords&gt;&lt;dates&gt;&lt;year&gt;1990&lt;/year&gt;&lt;/dates&gt;&lt;pub-location&gt;New York, NY, US&lt;/pub-location&gt;&lt;publisher&gt;Guilford Press&lt;/publisher&gt;&lt;isbn&gt;0-89862-429-0 (Hardcover); 0-89862-528-9 (Paperback)&lt;/isbn&gt;&lt;urls&gt;&lt;/urls&gt;&lt;/record&gt;&lt;/Cite&gt;&lt;/EndNote&gt;</w:instrText>
      </w:r>
      <w:r w:rsidRPr="00036D62">
        <w:fldChar w:fldCharType="separate"/>
      </w:r>
      <w:r w:rsidR="00A5156E" w:rsidRPr="00036D62">
        <w:rPr>
          <w:noProof/>
        </w:rPr>
        <w:t>(McCrae &amp; Costa Jr, 1990)</w:t>
      </w:r>
      <w:r w:rsidRPr="00036D62">
        <w:fldChar w:fldCharType="end"/>
      </w:r>
      <w:r w:rsidRPr="00036D62">
        <w:t xml:space="preserve">. Traits describe what people are and serve as standards for judging the behaviour of oneself and others </w:t>
      </w:r>
      <w:r w:rsidRPr="00036D62">
        <w:fldChar w:fldCharType="begin"/>
      </w:r>
      <w:r w:rsidR="00A5156E"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Pr="00036D62">
        <w:fldChar w:fldCharType="separate"/>
      </w:r>
      <w:r w:rsidRPr="00036D62">
        <w:rPr>
          <w:noProof/>
        </w:rPr>
        <w:t>(Roccas et al., 2002)</w:t>
      </w:r>
      <w:r w:rsidRPr="00036D62">
        <w:fldChar w:fldCharType="end"/>
      </w:r>
      <w:r w:rsidRPr="00036D62">
        <w:t xml:space="preserve">. Traits are likely to determine behaviours as consumers interact with firms across various touchpoints. Values, on the other hand, are motivational constructs. </w:t>
      </w:r>
      <w:r w:rsidR="005F271F" w:rsidRPr="00036D62">
        <w:t xml:space="preserve">Values </w:t>
      </w:r>
      <w:r w:rsidRPr="00036D62">
        <w:t xml:space="preserve">influence behaviour and can be grouped based on conflicts and congruities </w:t>
      </w:r>
      <w:r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Pr="00036D62">
        <w:fldChar w:fldCharType="separate"/>
      </w:r>
      <w:r w:rsidR="00C3122C" w:rsidRPr="00036D62">
        <w:rPr>
          <w:noProof/>
        </w:rPr>
        <w:t>(Schwartz, 1992)</w:t>
      </w:r>
      <w:r w:rsidRPr="00036D62">
        <w:fldChar w:fldCharType="end"/>
      </w:r>
      <w:r w:rsidRPr="00036D62">
        <w:t xml:space="preserve">. Although the expression of values is stronger in some domains than in others, consumers typically behave in ways that express their values </w:t>
      </w:r>
      <w:r w:rsidR="000853A5" w:rsidRPr="00036D62">
        <w:fldChar w:fldCharType="begin"/>
      </w:r>
      <w:r w:rsidR="00CE587F" w:rsidRPr="00036D62">
        <w:instrText xml:space="preserve"> ADDIN EN.CITE &lt;EndNote&gt;&lt;Cite&gt;&lt;Author&gt;Bardi&lt;/Author&gt;&lt;Year&gt;2003&lt;/Year&gt;&lt;RecNum&gt;2&lt;/RecNum&gt;&lt;DisplayText&gt;(Bardi &amp;amp; Schwartz, 2003)&lt;/DisplayText&gt;&lt;record&gt;&lt;rec-number&gt;2&lt;/rec-number&gt;&lt;foreign-keys&gt;&lt;key app="EN" db-id="sdrxvfpvj0xv0heseds555f4s0wrs00dp0tr" timestamp="1633727389"&gt;2&lt;/key&gt;&lt;/foreign-keys&gt;&lt;ref-type name="Journal Article"&gt;17&lt;/ref-type&gt;&lt;contributors&gt;&lt;authors&gt;&lt;author&gt;Bardi, Anat&lt;/author&gt;&lt;author&gt;Schwartz, Shalom H.&lt;/author&gt;&lt;/authors&gt;&lt;/contributors&gt;&lt;titles&gt;&lt;title&gt;Values and Behavior: Strength and Structure of Relations&lt;/title&gt;&lt;secondary-title&gt;Personality and Social Psychology Bulletin&lt;/secondary-title&gt;&lt;/titles&gt;&lt;periodical&gt;&lt;full-title&gt;Personality and Social Psychology Bulletin&lt;/full-title&gt;&lt;/periodical&gt;&lt;pages&gt;1207-1220&lt;/pages&gt;&lt;volume&gt;29&lt;/volume&gt;&lt;number&gt;10&lt;/number&gt;&lt;dates&gt;&lt;year&gt;2003&lt;/year&gt;&lt;pub-dates&gt;&lt;date&gt;2003/10/01&lt;/date&gt;&lt;/pub-dates&gt;&lt;/dates&gt;&lt;publisher&gt;SAGE Publications Inc&lt;/publisher&gt;&lt;isbn&gt;0146-1672&lt;/isbn&gt;&lt;urls&gt;&lt;related-urls&gt;&lt;url&gt;https://doi.org/10.1177/0146167203254602&lt;/url&gt;&lt;/related-urls&gt;&lt;/urls&gt;&lt;electronic-resource-num&gt;10.1177/0146167203254602&lt;/electronic-resource-num&gt;&lt;access-date&gt;2021/10/08&lt;/access-date&gt;&lt;/record&gt;&lt;/Cite&gt;&lt;/EndNote&gt;</w:instrText>
      </w:r>
      <w:r w:rsidR="000853A5" w:rsidRPr="00036D62">
        <w:fldChar w:fldCharType="separate"/>
      </w:r>
      <w:r w:rsidR="00CE587F" w:rsidRPr="00036D62">
        <w:rPr>
          <w:noProof/>
        </w:rPr>
        <w:t>(Bardi &amp; Schwartz, 2003)</w:t>
      </w:r>
      <w:r w:rsidR="000853A5" w:rsidRPr="00036D62">
        <w:fldChar w:fldCharType="end"/>
      </w:r>
      <w:r w:rsidR="000853A5" w:rsidRPr="00036D62">
        <w:t>.</w:t>
      </w:r>
      <w:r w:rsidR="004D26BE" w:rsidRPr="00036D62">
        <w:t xml:space="preserve"> </w:t>
      </w:r>
      <w:r w:rsidRPr="00036D62">
        <w:t>Values will therefore influence consumer behaviours when they interact with firms.</w:t>
      </w:r>
      <w:r w:rsidR="00F40C8A" w:rsidRPr="00036D62">
        <w:t xml:space="preserve"> </w:t>
      </w:r>
      <w:r w:rsidR="00300D68" w:rsidRPr="00036D62">
        <w:t xml:space="preserve">Although people may explain behaviour by referring to </w:t>
      </w:r>
      <w:r w:rsidR="00207FE5" w:rsidRPr="00036D62">
        <w:t xml:space="preserve">values and traits, most behaviours can express </w:t>
      </w:r>
      <w:r w:rsidR="00B7394D" w:rsidRPr="00036D62">
        <w:t>multiple</w:t>
      </w:r>
      <w:r w:rsidR="00207FE5" w:rsidRPr="00036D62">
        <w:t xml:space="preserve"> value</w:t>
      </w:r>
      <w:r w:rsidR="00B7394D" w:rsidRPr="00036D62">
        <w:t>s</w:t>
      </w:r>
      <w:r w:rsidR="004D26BE" w:rsidRPr="00036D62">
        <w:t xml:space="preserve"> </w:t>
      </w:r>
      <w:r w:rsidR="001463EC" w:rsidRPr="00036D62">
        <w:fldChar w:fldCharType="begin"/>
      </w:r>
      <w:r w:rsidR="00CE587F" w:rsidRPr="00036D62">
        <w:instrText xml:space="preserve"> ADDIN EN.CITE &lt;EndNote&gt;&lt;Cite&gt;&lt;Author&gt;Bardi&lt;/Author&gt;&lt;Year&gt;2003&lt;/Year&gt;&lt;RecNum&gt;2&lt;/RecNum&gt;&lt;DisplayText&gt;(Bardi &amp;amp; Schwartz, 2003)&lt;/DisplayText&gt;&lt;record&gt;&lt;rec-number&gt;2&lt;/rec-number&gt;&lt;foreign-keys&gt;&lt;key app="EN" db-id="sdrxvfpvj0xv0heseds555f4s0wrs00dp0tr" timestamp="1633727389"&gt;2&lt;/key&gt;&lt;/foreign-keys&gt;&lt;ref-type name="Journal Article"&gt;17&lt;/ref-type&gt;&lt;contributors&gt;&lt;authors&gt;&lt;author&gt;Bardi, Anat&lt;/author&gt;&lt;author&gt;Schwartz, Shalom H.&lt;/author&gt;&lt;/authors&gt;&lt;/contributors&gt;&lt;titles&gt;&lt;title&gt;Values and Behavior: Strength and Structure of Relations&lt;/title&gt;&lt;secondary-title&gt;Personality and Social Psychology Bulletin&lt;/secondary-title&gt;&lt;/titles&gt;&lt;periodical&gt;&lt;full-title&gt;Personality and Social Psychology Bulletin&lt;/full-title&gt;&lt;/periodical&gt;&lt;pages&gt;1207-1220&lt;/pages&gt;&lt;volume&gt;29&lt;/volume&gt;&lt;number&gt;10&lt;/number&gt;&lt;dates&gt;&lt;year&gt;2003&lt;/year&gt;&lt;pub-dates&gt;&lt;date&gt;2003/10/01&lt;/date&gt;&lt;/pub-dates&gt;&lt;/dates&gt;&lt;publisher&gt;SAGE Publications Inc&lt;/publisher&gt;&lt;isbn&gt;0146-1672&lt;/isbn&gt;&lt;urls&gt;&lt;related-urls&gt;&lt;url&gt;https://doi.org/10.1177/0146167203254602&lt;/url&gt;&lt;/related-urls&gt;&lt;/urls&gt;&lt;electronic-resource-num&gt;10.1177/0146167203254602&lt;/electronic-resource-num&gt;&lt;access-date&gt;2021/10/08&lt;/access-date&gt;&lt;/record&gt;&lt;/Cite&gt;&lt;/EndNote&gt;</w:instrText>
      </w:r>
      <w:r w:rsidR="001463EC" w:rsidRPr="00036D62">
        <w:fldChar w:fldCharType="separate"/>
      </w:r>
      <w:r w:rsidR="00CE587F" w:rsidRPr="00036D62">
        <w:rPr>
          <w:noProof/>
        </w:rPr>
        <w:t>(Bardi &amp; Schwartz, 2003)</w:t>
      </w:r>
      <w:r w:rsidR="001463EC" w:rsidRPr="00036D62">
        <w:fldChar w:fldCharType="end"/>
      </w:r>
      <w:r w:rsidR="00C71CBF" w:rsidRPr="00036D62">
        <w:t>,</w:t>
      </w:r>
      <w:r w:rsidR="006D355A" w:rsidRPr="00036D62">
        <w:t xml:space="preserve"> while each </w:t>
      </w:r>
      <w:r w:rsidR="00682BB9" w:rsidRPr="00036D62">
        <w:t xml:space="preserve">trait </w:t>
      </w:r>
      <w:r w:rsidR="006D355A" w:rsidRPr="00036D62">
        <w:t xml:space="preserve">is </w:t>
      </w:r>
      <w:r w:rsidR="0060562D" w:rsidRPr="00036D62">
        <w:t>seen as</w:t>
      </w:r>
      <w:r w:rsidR="00065342" w:rsidRPr="00036D62">
        <w:t xml:space="preserve"> </w:t>
      </w:r>
      <w:r w:rsidR="006D355A" w:rsidRPr="00036D62">
        <w:t>an</w:t>
      </w:r>
      <w:r w:rsidR="00682BB9" w:rsidRPr="00036D62">
        <w:t xml:space="preserve"> observed patte</w:t>
      </w:r>
      <w:r w:rsidR="00C56BFE" w:rsidRPr="00036D62">
        <w:t>r</w:t>
      </w:r>
      <w:r w:rsidR="00682BB9" w:rsidRPr="00036D62">
        <w:t>n</w:t>
      </w:r>
      <w:r w:rsidR="00B513FD" w:rsidRPr="00036D62">
        <w:t xml:space="preserve"> </w:t>
      </w:r>
      <w:r w:rsidR="00682BB9" w:rsidRPr="00036D62">
        <w:t xml:space="preserve">of behaviour </w:t>
      </w:r>
      <w:r w:rsidR="009F435B" w:rsidRPr="00036D62">
        <w:fldChar w:fldCharType="begin"/>
      </w:r>
      <w:r w:rsidR="00A5156E" w:rsidRPr="00036D62">
        <w:instrText xml:space="preserve"> ADDIN EN.CITE &lt;EndNote&gt;&lt;Cite&gt;&lt;Author&gt;Bilsky&lt;/Author&gt;&lt;Year&gt;1994&lt;/Year&gt;&lt;RecNum&gt;7&lt;/RecNum&gt;&lt;DisplayText&gt;(Bilsky &amp;amp; Schwartz, 1994)&lt;/DisplayText&gt;&lt;record&gt;&lt;rec-number&gt;7&lt;/rec-number&gt;&lt;foreign-keys&gt;&lt;key app="EN" db-id="sdrxvfpvj0xv0heseds555f4s0wrs00dp0tr" timestamp="1633729158"&gt;7&lt;/key&gt;&lt;/foreign-keys&gt;&lt;ref-type name="Journal Article"&gt;17&lt;/ref-type&gt;&lt;contributors&gt;&lt;authors&gt;&lt;author&gt;Bilsky, Wolfgang&lt;/author&gt;&lt;author&gt;Schwartz, Shalom H.&lt;/author&gt;&lt;/authors&gt;&lt;/contributors&gt;&lt;titles&gt;&lt;title&gt;Values and personality&lt;/title&gt;&lt;secondary-title&gt;European Journal of Personality&lt;/secondary-title&gt;&lt;/titles&gt;&lt;periodical&gt;&lt;full-title&gt;European Journal of Personality&lt;/full-title&gt;&lt;/periodical&gt;&lt;pages&gt;163-181&lt;/pages&gt;&lt;volume&gt;8&lt;/volume&gt;&lt;number&gt;3&lt;/number&gt;&lt;dates&gt;&lt;year&gt;1994&lt;/year&gt;&lt;pub-dates&gt;&lt;date&gt;1994/09/01&lt;/date&gt;&lt;/pub-dates&gt;&lt;/dates&gt;&lt;publisher&gt;John Wiley &amp;amp; Sons, Ltd&lt;/publisher&gt;&lt;isbn&gt;0890-2070&lt;/isbn&gt;&lt;work-type&gt;https://doi.org/10.1002/per.2410080303&lt;/work-type&gt;&lt;urls&gt;&lt;related-urls&gt;&lt;url&gt;https://doi.org/10.1002/per.2410080303&lt;/url&gt;&lt;/related-urls&gt;&lt;/urls&gt;&lt;electronic-resource-num&gt;https://doi.org/10.1002/per.2410080303&lt;/electronic-resource-num&gt;&lt;access-date&gt;2021/10/08&lt;/access-date&gt;&lt;/record&gt;&lt;/Cite&gt;&lt;/EndNote&gt;</w:instrText>
      </w:r>
      <w:r w:rsidR="009F435B" w:rsidRPr="00036D62">
        <w:fldChar w:fldCharType="separate"/>
      </w:r>
      <w:r w:rsidR="00CE587F" w:rsidRPr="00036D62">
        <w:rPr>
          <w:noProof/>
        </w:rPr>
        <w:t>(Bilsky &amp; Schwartz, 1994)</w:t>
      </w:r>
      <w:r w:rsidR="009F435B" w:rsidRPr="00036D62">
        <w:fldChar w:fldCharType="end"/>
      </w:r>
      <w:r w:rsidR="006D355A" w:rsidRPr="00036D62">
        <w:t xml:space="preserve">. </w:t>
      </w:r>
      <w:r w:rsidR="00833738" w:rsidRPr="00036D62">
        <w:t>T</w:t>
      </w:r>
      <w:r w:rsidR="00E6590E" w:rsidRPr="00036D62">
        <w:t>his paper</w:t>
      </w:r>
      <w:r w:rsidR="00833738" w:rsidRPr="00036D62">
        <w:t>, therefore,</w:t>
      </w:r>
      <w:r w:rsidR="00E6590E" w:rsidRPr="00036D62">
        <w:t xml:space="preserve"> focuses on </w:t>
      </w:r>
      <w:r w:rsidR="00E6590E" w:rsidRPr="00036D62">
        <w:rPr>
          <w:color w:val="000000" w:themeColor="text1"/>
        </w:rPr>
        <w:t xml:space="preserve">identifying </w:t>
      </w:r>
      <w:r w:rsidR="005C7B06" w:rsidRPr="00036D62">
        <w:rPr>
          <w:color w:val="000000" w:themeColor="text1"/>
        </w:rPr>
        <w:t>‘</w:t>
      </w:r>
      <w:r w:rsidR="00E6590E" w:rsidRPr="00036D62">
        <w:rPr>
          <w:color w:val="000000" w:themeColor="text1"/>
        </w:rPr>
        <w:t xml:space="preserve">which groups of values will facilitate value co-destruction </w:t>
      </w:r>
      <w:r w:rsidR="0054746E" w:rsidRPr="00036D62">
        <w:rPr>
          <w:color w:val="000000" w:themeColor="text1"/>
        </w:rPr>
        <w:t xml:space="preserve">behaviour </w:t>
      </w:r>
      <w:r w:rsidR="00E6590E" w:rsidRPr="00036D62">
        <w:rPr>
          <w:color w:val="000000" w:themeColor="text1"/>
        </w:rPr>
        <w:t xml:space="preserve">and which groups </w:t>
      </w:r>
      <w:r w:rsidR="00C92E46" w:rsidRPr="00036D62">
        <w:rPr>
          <w:color w:val="000000" w:themeColor="text1"/>
        </w:rPr>
        <w:t xml:space="preserve">of values </w:t>
      </w:r>
      <w:r w:rsidR="00E6590E" w:rsidRPr="00036D62">
        <w:rPr>
          <w:color w:val="000000" w:themeColor="text1"/>
        </w:rPr>
        <w:t>will facilitate value co-creation</w:t>
      </w:r>
      <w:r w:rsidR="0054746E" w:rsidRPr="00036D62">
        <w:rPr>
          <w:color w:val="000000" w:themeColor="text1"/>
        </w:rPr>
        <w:t xml:space="preserve"> behaviour</w:t>
      </w:r>
      <w:r w:rsidR="00D83186" w:rsidRPr="00036D62">
        <w:rPr>
          <w:color w:val="000000" w:themeColor="text1"/>
        </w:rPr>
        <w:t>’</w:t>
      </w:r>
      <w:r w:rsidR="00E6590E" w:rsidRPr="00036D62">
        <w:rPr>
          <w:color w:val="000000" w:themeColor="text1"/>
        </w:rPr>
        <w:t>.</w:t>
      </w:r>
      <w:r w:rsidR="00E6590E" w:rsidRPr="00036D62">
        <w:t xml:space="preserve"> For traits, however, the focus is on determining </w:t>
      </w:r>
      <w:r w:rsidR="00D83186" w:rsidRPr="00036D62">
        <w:t>‘</w:t>
      </w:r>
      <w:r w:rsidR="00E6590E" w:rsidRPr="00036D62">
        <w:t>which individual traits will facilitate value co-destruction and which individual traits will facilitate value co-creation</w:t>
      </w:r>
      <w:r w:rsidR="00D83186" w:rsidRPr="00036D62">
        <w:t>’</w:t>
      </w:r>
      <w:r w:rsidR="00E6590E" w:rsidRPr="00036D62">
        <w:t>.</w:t>
      </w:r>
      <w:r w:rsidR="00C535D7" w:rsidRPr="00036D62">
        <w:t xml:space="preserve"> </w:t>
      </w:r>
      <w:r w:rsidR="004E7C77" w:rsidRPr="00036D62">
        <w:t xml:space="preserve"> This work also focuses on value co-creation and co-destruction between the dyad of the firm and consumer. Whilst in practice, value co-creation and co-destruction occur in complex interactions involving multiple actors </w:t>
      </w:r>
      <w:r w:rsidR="004E7C77" w:rsidRPr="00036D62">
        <w:fldChar w:fldCharType="begin">
          <w:fldData xml:space="preserve">PEVuZE5vdGU+PENpdGU+PEF1dGhvcj5Fa21hbjwvQXV0aG9yPjxZZWFyPjIwMTY8L1llYXI+PFJl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</w:fldData>
        </w:fldChar>
      </w:r>
      <w:r w:rsidR="00A5156E" w:rsidRPr="00036D62">
        <w:instrText xml:space="preserve"> ADDIN EN.CITE </w:instrText>
      </w:r>
      <w:r w:rsidR="00A5156E" w:rsidRPr="00036D62">
        <w:fldChar w:fldCharType="begin">
          <w:fldData xml:space="preserve">PEVuZE5vdGU+PENpdGU+PEF1dGhvcj5Fa21hbjwvQXV0aG9yPjxZZWFyPjIwMTY8L1llYXI+PFJl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</w:fldData>
        </w:fldChar>
      </w:r>
      <w:r w:rsidR="00A5156E" w:rsidRPr="00036D62">
        <w:instrText xml:space="preserve"> ADDIN EN.CITE.DATA </w:instrText>
      </w:r>
      <w:r w:rsidR="00A5156E" w:rsidRPr="00036D62">
        <w:fldChar w:fldCharType="end"/>
      </w:r>
      <w:r w:rsidR="004E7C77" w:rsidRPr="00036D62">
        <w:fldChar w:fldCharType="separate"/>
      </w:r>
      <w:r w:rsidR="00CE587F" w:rsidRPr="00036D62">
        <w:rPr>
          <w:noProof/>
        </w:rPr>
        <w:t>(Ekman et al., 2016; Luo et al., 2019)</w:t>
      </w:r>
      <w:r w:rsidR="004E7C77" w:rsidRPr="00036D62">
        <w:fldChar w:fldCharType="end"/>
      </w:r>
      <w:r w:rsidR="004E7C77" w:rsidRPr="00036D62">
        <w:t>, this work adopts the dyadic perspective</w:t>
      </w:r>
      <w:r w:rsidR="00C71CBF" w:rsidRPr="00036D62">
        <w:t>,</w:t>
      </w:r>
      <w:r w:rsidR="004E7C77" w:rsidRPr="00036D62">
        <w:t xml:space="preserve"> which represents interactions in </w:t>
      </w:r>
      <w:r w:rsidR="00C71CBF" w:rsidRPr="00036D62">
        <w:t xml:space="preserve">their </w:t>
      </w:r>
      <w:r w:rsidR="000D61E3" w:rsidRPr="00036D62">
        <w:t>most primitive</w:t>
      </w:r>
      <w:r w:rsidR="0009763B" w:rsidRPr="00036D62">
        <w:t xml:space="preserve"> linear</w:t>
      </w:r>
      <w:r w:rsidR="000D61E3" w:rsidRPr="00036D62">
        <w:t xml:space="preserve"> form</w:t>
      </w:r>
      <w:r w:rsidR="004E7C77" w:rsidRPr="00036D62">
        <w:t xml:space="preserve">. </w:t>
      </w:r>
    </w:p>
    <w:p w14:paraId="6EB0D007" w14:textId="0BDAF98A" w:rsidR="00F138C9" w:rsidRPr="00036D62" w:rsidRDefault="00241845">
      <w:pPr>
        <w:spacing w:line="480" w:lineRule="auto"/>
      </w:pPr>
      <w:r w:rsidRPr="00036D62">
        <w:t xml:space="preserve">Using a </w:t>
      </w:r>
      <w:r w:rsidR="00B60B16" w:rsidRPr="00036D62">
        <w:t>quantitative</w:t>
      </w:r>
      <w:r w:rsidRPr="00036D62">
        <w:t xml:space="preserve"> approach, this study </w:t>
      </w:r>
      <w:r w:rsidR="00E35A01" w:rsidRPr="00036D62">
        <w:t>seeks</w:t>
      </w:r>
      <w:r w:rsidR="00ED5994" w:rsidRPr="00036D62">
        <w:t xml:space="preserve"> to determine </w:t>
      </w:r>
      <w:r w:rsidR="00477209" w:rsidRPr="00036D62">
        <w:t>the relationship between values</w:t>
      </w:r>
      <w:r w:rsidR="00BC4B7A" w:rsidRPr="00036D62">
        <w:t>, traits and co-</w:t>
      </w:r>
      <w:r w:rsidR="007C37F4" w:rsidRPr="00036D62">
        <w:t xml:space="preserve">creation and co-destruction dimensions. </w:t>
      </w:r>
      <w:r w:rsidR="00C652FE" w:rsidRPr="00036D62">
        <w:t xml:space="preserve">Data were collected </w:t>
      </w:r>
      <w:r w:rsidR="00D97D93" w:rsidRPr="00036D62">
        <w:t xml:space="preserve">online </w:t>
      </w:r>
      <w:r w:rsidR="00C652FE" w:rsidRPr="00036D62">
        <w:t xml:space="preserve">via questionnaires and </w:t>
      </w:r>
      <w:r w:rsidR="007C37F4" w:rsidRPr="00036D62">
        <w:t xml:space="preserve">analysed using multiple regression. </w:t>
      </w:r>
      <w:r w:rsidR="00C71CBF" w:rsidRPr="00036D62">
        <w:t>The f</w:t>
      </w:r>
      <w:r w:rsidR="0094317B" w:rsidRPr="00036D62">
        <w:t xml:space="preserve">indings from this </w:t>
      </w:r>
      <w:r w:rsidR="007323AE" w:rsidRPr="00036D62">
        <w:t xml:space="preserve">study </w:t>
      </w:r>
      <w:r w:rsidR="006F5821" w:rsidRPr="00036D62">
        <w:t xml:space="preserve">will </w:t>
      </w:r>
      <w:r w:rsidR="003F6078" w:rsidRPr="00036D62">
        <w:t>shed more light on</w:t>
      </w:r>
      <w:r w:rsidR="00C02A09" w:rsidRPr="00036D62">
        <w:t xml:space="preserve"> </w:t>
      </w:r>
      <w:r w:rsidR="00FF53D0" w:rsidRPr="00036D62">
        <w:t xml:space="preserve">which </w:t>
      </w:r>
      <w:r w:rsidR="00C02A09" w:rsidRPr="00036D62">
        <w:t xml:space="preserve">values </w:t>
      </w:r>
      <w:r w:rsidR="00727AA7" w:rsidRPr="00036D62">
        <w:t xml:space="preserve">and traits facilitate co-creation and </w:t>
      </w:r>
      <w:r w:rsidR="00FF53D0" w:rsidRPr="00036D62">
        <w:t xml:space="preserve">which facilitate </w:t>
      </w:r>
      <w:r w:rsidR="00727AA7" w:rsidRPr="00036D62">
        <w:t xml:space="preserve">co-destruction </w:t>
      </w:r>
      <w:r w:rsidR="00BA1522" w:rsidRPr="00036D62">
        <w:t xml:space="preserve">during </w:t>
      </w:r>
      <w:r w:rsidR="00992BB7" w:rsidRPr="00036D62">
        <w:t xml:space="preserve">and beyond </w:t>
      </w:r>
      <w:r w:rsidR="00BA1522" w:rsidRPr="00036D62">
        <w:t xml:space="preserve">interactions </w:t>
      </w:r>
      <w:r w:rsidR="00BA1522" w:rsidRPr="00036D62">
        <w:lastRenderedPageBreak/>
        <w:t>between firms and consumers</w:t>
      </w:r>
      <w:r w:rsidR="00B40A14" w:rsidRPr="00036D62">
        <w:t xml:space="preserve">. </w:t>
      </w:r>
      <w:r w:rsidR="00F138C9" w:rsidRPr="00036D62">
        <w:t xml:space="preserve">This </w:t>
      </w:r>
      <w:r w:rsidR="00B40A14" w:rsidRPr="00036D62">
        <w:t xml:space="preserve">study </w:t>
      </w:r>
      <w:r w:rsidR="00F138C9" w:rsidRPr="00036D62">
        <w:t xml:space="preserve">also contributes </w:t>
      </w:r>
      <w:r w:rsidR="00C05183" w:rsidRPr="00036D62">
        <w:t xml:space="preserve">conceptually </w:t>
      </w:r>
      <w:r w:rsidR="00C652FE" w:rsidRPr="00036D62">
        <w:t xml:space="preserve">by </w:t>
      </w:r>
      <w:r w:rsidR="006F17B4" w:rsidRPr="00036D62">
        <w:t>grouping</w:t>
      </w:r>
      <w:r w:rsidR="00C05183" w:rsidRPr="00036D62">
        <w:t xml:space="preserve"> both values and traits </w:t>
      </w:r>
      <w:r w:rsidR="006F17B4" w:rsidRPr="00036D62">
        <w:t>into two groups</w:t>
      </w:r>
      <w:r w:rsidR="00A733EE" w:rsidRPr="00036D62">
        <w:t xml:space="preserve"> </w:t>
      </w:r>
      <w:r w:rsidR="00F138C9" w:rsidRPr="00036D62">
        <w:t>related to co-creation and co-destruction</w:t>
      </w:r>
      <w:r w:rsidR="00415996" w:rsidRPr="00036D62">
        <w:t xml:space="preserve"> beyond the original classification by </w:t>
      </w:r>
      <w:r w:rsidR="00415996" w:rsidRPr="00036D62">
        <w:fldChar w:fldCharType="begin"/>
      </w:r>
      <w:r w:rsidR="00415996" w:rsidRPr="00036D62">
        <w:instrText xml:space="preserve"> ADDIN EN.CITE &lt;EndNote&gt;&lt;Cite AuthorYear="1"&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415996" w:rsidRPr="00036D62">
        <w:fldChar w:fldCharType="separate"/>
      </w:r>
      <w:r w:rsidR="00415996" w:rsidRPr="00036D62">
        <w:rPr>
          <w:noProof/>
        </w:rPr>
        <w:t>Schwartz (1992)</w:t>
      </w:r>
      <w:r w:rsidR="00415996" w:rsidRPr="00036D62">
        <w:fldChar w:fldCharType="end"/>
      </w:r>
      <w:r w:rsidR="00F138C9" w:rsidRPr="00036D62">
        <w:t>.</w:t>
      </w:r>
    </w:p>
    <w:p w14:paraId="34F7FD7D" w14:textId="0B74E971" w:rsidR="004C7214" w:rsidRPr="00036D62" w:rsidRDefault="004C7214" w:rsidP="00D95A43">
      <w:pPr>
        <w:spacing w:line="480" w:lineRule="auto"/>
      </w:pPr>
      <w:r w:rsidRPr="00036D62">
        <w:t>The paper is structured as follows</w:t>
      </w:r>
      <w:r w:rsidR="002E1378" w:rsidRPr="00036D62">
        <w:t>. F</w:t>
      </w:r>
      <w:r w:rsidRPr="00036D62">
        <w:t>irst, we review the existing literature on value co-destruction, co-creation</w:t>
      </w:r>
      <w:r w:rsidR="00BB6DAC" w:rsidRPr="00036D62">
        <w:t xml:space="preserve">, </w:t>
      </w:r>
      <w:r w:rsidRPr="00036D62">
        <w:t>basic human values and personality traits</w:t>
      </w:r>
      <w:r w:rsidR="00973075" w:rsidRPr="00036D62">
        <w:t xml:space="preserve"> and </w:t>
      </w:r>
      <w:r w:rsidR="00484101" w:rsidRPr="00036D62">
        <w:t>develop the hypothes</w:t>
      </w:r>
      <w:r w:rsidR="0034190D" w:rsidRPr="00036D62">
        <w:t>e</w:t>
      </w:r>
      <w:r w:rsidR="00484101" w:rsidRPr="00036D62">
        <w:t>s for the study</w:t>
      </w:r>
      <w:r w:rsidRPr="00036D62">
        <w:t>.</w:t>
      </w:r>
      <w:r w:rsidR="00484101" w:rsidRPr="00036D62">
        <w:t xml:space="preserve"> </w:t>
      </w:r>
      <w:r w:rsidRPr="00036D62">
        <w:t xml:space="preserve">This is followed by a section </w:t>
      </w:r>
      <w:r w:rsidR="00457417" w:rsidRPr="00036D62">
        <w:t xml:space="preserve">that </w:t>
      </w:r>
      <w:r w:rsidRPr="00036D62">
        <w:t xml:space="preserve">outlines the methodology utilised during this research. The </w:t>
      </w:r>
      <w:r w:rsidR="0091100F" w:rsidRPr="00036D62">
        <w:t>findings</w:t>
      </w:r>
      <w:r w:rsidRPr="00036D62">
        <w:t xml:space="preserve"> are then presented and subsequently discussed.</w:t>
      </w:r>
    </w:p>
    <w:p w14:paraId="1FC36EF7" w14:textId="77777777" w:rsidR="001C3601" w:rsidRPr="00036D62" w:rsidRDefault="001C3601" w:rsidP="00D95A43">
      <w:pPr>
        <w:spacing w:line="480" w:lineRule="auto"/>
      </w:pPr>
    </w:p>
    <w:p w14:paraId="1196DC07" w14:textId="79DED2CF" w:rsidR="003542EE" w:rsidRPr="00036D62" w:rsidRDefault="00277760" w:rsidP="00FC61C2">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t>Literature Review</w:t>
      </w:r>
      <w:r w:rsidR="00D56942" w:rsidRPr="00036D62">
        <w:rPr>
          <w:rFonts w:asciiTheme="majorHAnsi" w:hAnsiTheme="majorHAnsi" w:cstheme="majorHAnsi"/>
          <w:b/>
          <w:sz w:val="36"/>
          <w:szCs w:val="24"/>
        </w:rPr>
        <w:t xml:space="preserve"> and Hypothesis Development </w:t>
      </w:r>
    </w:p>
    <w:p w14:paraId="3A474E45" w14:textId="1F2C3DF0" w:rsidR="002D472E" w:rsidRPr="00036D62" w:rsidRDefault="002D472E" w:rsidP="003310DD">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t xml:space="preserve">Service Systems, Value Co-creation </w:t>
      </w:r>
      <w:r w:rsidR="00F629EC" w:rsidRPr="00036D62">
        <w:rPr>
          <w:rFonts w:asciiTheme="majorHAnsi" w:hAnsiTheme="majorHAnsi" w:cstheme="majorBidi"/>
          <w:sz w:val="32"/>
          <w:szCs w:val="24"/>
        </w:rPr>
        <w:t xml:space="preserve">and </w:t>
      </w:r>
      <w:r w:rsidRPr="00036D62">
        <w:rPr>
          <w:rFonts w:asciiTheme="majorHAnsi" w:hAnsiTheme="majorHAnsi" w:cstheme="majorBidi"/>
          <w:sz w:val="32"/>
          <w:szCs w:val="24"/>
        </w:rPr>
        <w:t xml:space="preserve">Co-destruction </w:t>
      </w:r>
    </w:p>
    <w:p w14:paraId="23184262" w14:textId="38534E34" w:rsidR="00002189" w:rsidRPr="00036D62" w:rsidRDefault="0043424C" w:rsidP="00AC2EA7">
      <w:pPr>
        <w:spacing w:line="480" w:lineRule="auto"/>
      </w:pPr>
      <w:r w:rsidRPr="00036D62">
        <w:t>Service systems are a collection of resources</w:t>
      </w:r>
      <w:r w:rsidR="00032027" w:rsidRPr="00036D62">
        <w:t>,</w:t>
      </w:r>
      <w:r w:rsidRPr="00036D62">
        <w:t xml:space="preserve"> such as people, information and technology (operant resources)</w:t>
      </w:r>
      <w:r w:rsidR="006B488A" w:rsidRPr="00036D62">
        <w:t xml:space="preserve"> with</w:t>
      </w:r>
      <w:r w:rsidR="00B47ECF" w:rsidRPr="00036D62">
        <w:t xml:space="preserve"> </w:t>
      </w:r>
      <w:r w:rsidR="00457417" w:rsidRPr="00036D62">
        <w:t>the</w:t>
      </w:r>
      <w:r w:rsidR="00B47ECF" w:rsidRPr="00036D62">
        <w:t xml:space="preserve"> primary purpose of creating value</w:t>
      </w:r>
      <w:r w:rsidR="006B488A" w:rsidRPr="00036D62">
        <w:t xml:space="preserve"> </w:t>
      </w:r>
      <w:r w:rsidR="00B47ECF" w:rsidRPr="00036D62">
        <w:fldChar w:fldCharType="begin"/>
      </w:r>
      <w:r w:rsidR="00E61887">
        <w:instrText xml:space="preserve"> ADDIN EN.CITE &lt;EndNote&gt;&lt;Cite&gt;&lt;Author&gt;Vargo&lt;/Author&gt;&lt;Year&gt;2008&lt;/Year&gt;&lt;RecNum&gt;79&lt;/RecNum&gt;&lt;DisplayText&gt;(Vargo &amp;amp; Lusch, 2008)&lt;/DisplayText&gt;&lt;record&gt;&lt;rec-number&gt;79&lt;/rec-number&gt;&lt;foreign-keys&gt;&lt;key app="EN" db-id="sdrxvfpvj0xv0heseds555f4s0wrs00dp0tr" timestamp="1633734728"&gt;79&lt;/key&gt;&lt;/foreign-keys&gt;&lt;ref-type name="Journal Article"&gt;17&lt;/ref-type&gt;&lt;contributors&gt;&lt;authors&gt;&lt;author&gt;Vargo, Stephen L.&lt;/author&gt;&lt;author&gt;Lusch, Robert F.&lt;/author&gt;&lt;/authors&gt;&lt;/contributors&gt;&lt;titles&gt;&lt;title&gt;From goods to service(s): Divergences and convergences of logics&lt;/title&gt;&lt;secondary-title&gt;Industrial Marketing Management&lt;/secondary-title&gt;&lt;/titles&gt;&lt;periodical&gt;&lt;full-title&gt;Industrial Marketing Management&lt;/full-title&gt;&lt;/periodical&gt;&lt;pages&gt;254-259&lt;/pages&gt;&lt;volume&gt;37&lt;/volume&gt;&lt;number&gt;3&lt;/number&gt;&lt;dates&gt;&lt;year&gt;2008&lt;/year&gt;&lt;pub-dates&gt;&lt;date&gt;2008/05/01/&lt;/date&gt;&lt;/pub-dates&gt;&lt;/dates&gt;&lt;isbn&gt;0019-8501&lt;/isbn&gt;&lt;urls&gt;&lt;related-urls&gt;&lt;url&gt;https://www.sciencedirect.com/science/article/pii/S0019850107001514&lt;/url&gt;&lt;/related-urls&gt;&lt;/urls&gt;&lt;electronic-resource-num&gt;https://doi.org/10.1016/j.indmarman.2007.07.004&lt;/electronic-resource-num&gt;&lt;/record&gt;&lt;/Cite&gt;&lt;/EndNote&gt;</w:instrText>
      </w:r>
      <w:r w:rsidR="00B47ECF" w:rsidRPr="00036D62">
        <w:fldChar w:fldCharType="separate"/>
      </w:r>
      <w:r w:rsidR="00A5156E" w:rsidRPr="00036D62">
        <w:rPr>
          <w:noProof/>
        </w:rPr>
        <w:t>(Vargo &amp; Lusch, 2008)</w:t>
      </w:r>
      <w:r w:rsidR="00B47ECF" w:rsidRPr="00036D62">
        <w:fldChar w:fldCharType="end"/>
      </w:r>
      <w:r w:rsidR="00B47ECF" w:rsidRPr="00036D62">
        <w:t xml:space="preserve">. </w:t>
      </w:r>
      <w:r w:rsidRPr="00036D62">
        <w:t>Service systems vary in size</w:t>
      </w:r>
      <w:r w:rsidR="0034190D" w:rsidRPr="00036D62">
        <w:t>,</w:t>
      </w:r>
      <w:r w:rsidRPr="00036D62">
        <w:t xml:space="preserve"> with every system being both a provider and beneficiary of </w:t>
      </w:r>
      <w:r w:rsidR="00C71CBF" w:rsidRPr="00036D62">
        <w:t xml:space="preserve">a </w:t>
      </w:r>
      <w:r w:rsidRPr="00036D62">
        <w:t xml:space="preserve">service, connected by value propositions </w:t>
      </w:r>
      <w:r w:rsidRPr="00036D62">
        <w:fldChar w:fldCharType="begin"/>
      </w:r>
      <w:r w:rsidR="003230FF" w:rsidRPr="00036D62">
        <w:instrText xml:space="preserve"> ADDIN EN.CITE &lt;EndNote&gt;&lt;Cite&gt;&lt;Author&gt;Normann&lt;/Author&gt;&lt;Year&gt;2001&lt;/Year&gt;&lt;RecNum&gt;49&lt;/RecNum&gt;&lt;DisplayText&gt;(Normann, 2001)&lt;/DisplayText&gt;&lt;record&gt;&lt;rec-number&gt;49&lt;/rec-number&gt;&lt;foreign-keys&gt;&lt;key app="EN" db-id="sdrxvfpvj0xv0heseds555f4s0wrs00dp0tr" timestamp="1633732765"&gt;49&lt;/key&gt;&lt;/foreign-keys&gt;&lt;ref-type name="Book"&gt;6&lt;/ref-type&gt;&lt;contributors&gt;&lt;authors&gt;&lt;author&gt;Normann, Richard&lt;/author&gt;&lt;/authors&gt;&lt;/contributors&gt;&lt;titles&gt;&lt;title&gt;Reframing business: When the map changes the landscape&lt;/title&gt;&lt;/titles&gt;&lt;dates&gt;&lt;year&gt;2001&lt;/year&gt;&lt;/dates&gt;&lt;publisher&gt;John Wiley &amp;amp; Sons&lt;/publisher&gt;&lt;isbn&gt;0471485578&lt;/isbn&gt;&lt;urls&gt;&lt;/urls&gt;&lt;/record&gt;&lt;/Cite&gt;&lt;/EndNote&gt;</w:instrText>
      </w:r>
      <w:r w:rsidRPr="00036D62">
        <w:fldChar w:fldCharType="separate"/>
      </w:r>
      <w:r w:rsidRPr="00036D62">
        <w:rPr>
          <w:noProof/>
        </w:rPr>
        <w:t>(Normann, 2001)</w:t>
      </w:r>
      <w:r w:rsidRPr="00036D62">
        <w:fldChar w:fldCharType="end"/>
      </w:r>
      <w:r w:rsidRPr="00036D62">
        <w:t xml:space="preserve">. </w:t>
      </w:r>
      <w:r w:rsidR="00B47ECF" w:rsidRPr="00036D62">
        <w:t>V</w:t>
      </w:r>
      <w:r w:rsidRPr="00036D62">
        <w:t>alue is an elusive term and several authors have described value as one of the most ill-defined concepts in management</w:t>
      </w:r>
      <w:r w:rsidR="00E00FC4" w:rsidRPr="00036D62">
        <w:t xml:space="preserve"> </w:t>
      </w:r>
      <w:r w:rsidR="003230FF" w:rsidRPr="00036D62">
        <w:fldChar w:fldCharType="begin">
          <w:fldData xml:space="preserve">PEVuZE5vdGU+PENpdGU+PEF1dGhvcj5WYXJnbzwvQXV0aG9yPjxZZWFyPjIwMDg8L1llYXI+PFJl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</w:fldData>
        </w:fldChar>
      </w:r>
      <w:r w:rsidR="00E61887">
        <w:instrText xml:space="preserve"> ADDIN EN.CITE </w:instrText>
      </w:r>
      <w:r w:rsidR="00E61887">
        <w:fldChar w:fldCharType="begin">
          <w:fldData xml:space="preserve">PEVuZE5vdGU+PENpdGU+PEF1dGhvcj5WYXJnbzwvQXV0aG9yPjxZZWFyPjIwMDg8L1llYXI+PFJl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</w:fldData>
        </w:fldChar>
      </w:r>
      <w:r w:rsidR="00E61887">
        <w:instrText xml:space="preserve"> ADDIN EN.CITE.DATA </w:instrText>
      </w:r>
      <w:r w:rsidR="00E61887">
        <w:fldChar w:fldCharType="end"/>
      </w:r>
      <w:r w:rsidR="003230FF" w:rsidRPr="00036D62">
        <w:fldChar w:fldCharType="separate"/>
      </w:r>
      <w:r w:rsidR="00CE587F" w:rsidRPr="00036D62">
        <w:rPr>
          <w:noProof/>
        </w:rPr>
        <w:t>(Grönroos, 2011; Plé &amp; Chumpitaz Cáceres, 2010; Vargo &amp; Lusch, 2008)</w:t>
      </w:r>
      <w:r w:rsidR="003230FF" w:rsidRPr="00036D62">
        <w:fldChar w:fldCharType="end"/>
      </w:r>
      <w:r w:rsidR="003230FF" w:rsidRPr="00036D62">
        <w:t xml:space="preserve">. </w:t>
      </w:r>
      <w:r w:rsidR="00E063C8" w:rsidRPr="00036D62">
        <w:t xml:space="preserve">Value </w:t>
      </w:r>
      <w:r w:rsidRPr="00036D62">
        <w:t>is multi-faceted and complex</w:t>
      </w:r>
      <w:r w:rsidR="004A20D2" w:rsidRPr="00036D62">
        <w:t xml:space="preserve"> and has been discussed and debated for decades, with various authors taking different views on the concept</w:t>
      </w:r>
      <w:r w:rsidR="00BA6ACE" w:rsidRPr="00036D62">
        <w:t xml:space="preserve"> </w:t>
      </w:r>
      <w:r w:rsidR="00E0476C" w:rsidRPr="00036D62">
        <w:fldChar w:fldCharType="begin">
          <w:fldData xml:space="preserve">PEVuZE5vdGU+PENpdGU+PEF1dGhvcj5aZWl0aGFtbDwvQXV0aG9yPjxZZWFyPjE5ODg8L1llYXI+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</w:fldData>
        </w:fldChar>
      </w:r>
      <w:r w:rsidR="00E61887">
        <w:instrText xml:space="preserve"> ADDIN EN.CITE </w:instrText>
      </w:r>
      <w:r w:rsidR="00E61887">
        <w:fldChar w:fldCharType="begin">
          <w:fldData xml:space="preserve">PEVuZE5vdGU+PENpdGU+PEF1dGhvcj5aZWl0aGFtbDwvQXV0aG9yPjxZZWFyPjE5ODg8L1llYXI+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</w:fldData>
        </w:fldChar>
      </w:r>
      <w:r w:rsidR="00E61887">
        <w:instrText xml:space="preserve"> ADDIN EN.CITE.DATA </w:instrText>
      </w:r>
      <w:r w:rsidR="00E61887">
        <w:fldChar w:fldCharType="end"/>
      </w:r>
      <w:r w:rsidR="00E0476C" w:rsidRPr="00036D62">
        <w:fldChar w:fldCharType="separate"/>
      </w:r>
      <w:r w:rsidR="00CE587F" w:rsidRPr="00036D62">
        <w:rPr>
          <w:noProof/>
        </w:rPr>
        <w:t>(Holbrook, 2006; Woodall, 2003; Zeithaml, 1988)</w:t>
      </w:r>
      <w:r w:rsidR="00E0476C" w:rsidRPr="00036D62">
        <w:fldChar w:fldCharType="end"/>
      </w:r>
      <w:r w:rsidR="00E0476C" w:rsidRPr="00036D62">
        <w:t>.</w:t>
      </w:r>
      <w:r w:rsidR="00E0476C" w:rsidRPr="00036D62" w:rsidDel="00E0476C">
        <w:t xml:space="preserve"> </w:t>
      </w:r>
      <w:r w:rsidR="00BB2282" w:rsidRPr="00036D62">
        <w:t xml:space="preserve">Within the </w:t>
      </w:r>
      <w:r w:rsidR="00413B71" w:rsidRPr="00036D62">
        <w:t xml:space="preserve">marketing </w:t>
      </w:r>
      <w:r w:rsidR="007D717C" w:rsidRPr="00036D62">
        <w:t xml:space="preserve">literature, </w:t>
      </w:r>
      <w:r w:rsidR="00BC7933" w:rsidRPr="00036D62">
        <w:t xml:space="preserve">a distinction can be made between </w:t>
      </w:r>
      <w:r w:rsidR="00222C81" w:rsidRPr="00036D62">
        <w:t>value conceived from a philosophical perspective</w:t>
      </w:r>
      <w:r w:rsidR="00A82DCF" w:rsidRPr="00036D62">
        <w:t xml:space="preserve"> and value conceived from an economic perspective</w:t>
      </w:r>
      <w:r w:rsidR="00A313B3" w:rsidRPr="00036D62">
        <w:t xml:space="preserve">. </w:t>
      </w:r>
      <w:r w:rsidR="00BC7933" w:rsidRPr="00036D62">
        <w:t xml:space="preserve"> </w:t>
      </w:r>
      <w:r w:rsidR="00A82DCF" w:rsidRPr="00036D62">
        <w:t>V</w:t>
      </w:r>
      <w:r w:rsidR="00F0215B" w:rsidRPr="00036D62">
        <w:t xml:space="preserve">alue </w:t>
      </w:r>
      <w:r w:rsidR="00150305" w:rsidRPr="00036D62">
        <w:t>f</w:t>
      </w:r>
      <w:r w:rsidR="0058102B" w:rsidRPr="00036D62">
        <w:t xml:space="preserve">rom a philosophical perspective tries to address factors </w:t>
      </w:r>
      <w:r w:rsidR="00C56BFE" w:rsidRPr="00036D62">
        <w:t>that</w:t>
      </w:r>
      <w:r w:rsidR="0058102B" w:rsidRPr="00036D62">
        <w:t xml:space="preserve"> influence and determine human inclinations</w:t>
      </w:r>
      <w:r w:rsidR="00F0215B" w:rsidRPr="00036D62">
        <w:t xml:space="preserve"> </w:t>
      </w:r>
      <w:r w:rsidR="00F0215B" w:rsidRPr="00036D62">
        <w:fldChar w:fldCharType="begin"/>
      </w:r>
      <w:r w:rsidR="00A5156E" w:rsidRPr="00036D62">
        <w:instrText xml:space="preserve"> ADDIN EN.CITE &lt;EndNote&gt;&lt;Cite&gt;&lt;Author&gt;Woodall&lt;/Author&gt;&lt;Year&gt;2003&lt;/Year&gt;&lt;RecNum&gt;82&lt;/RecNum&gt;&lt;DisplayText&gt;(Woodall, 2003)&lt;/DisplayText&gt;&lt;record&gt;&lt;rec-number&gt;82&lt;/rec-number&gt;&lt;foreign-keys&gt;&lt;key app="EN" db-id="sdrxvfpvj0xv0heseds555f4s0wrs00dp0tr" timestamp="1633734908"&gt;82&lt;/key&gt;&lt;/foreign-keys&gt;&lt;ref-type name="Journal Article"&gt;17&lt;/ref-type&gt;&lt;contributors&gt;&lt;authors&gt;&lt;author&gt;Woodall, Tony&lt;/author&gt;&lt;/authors&gt;&lt;/contributors&gt;&lt;titles&gt;&lt;title&gt;Conceptualising ‘value for the customer’: an attributional, structural and dispositional analysis&lt;/title&gt;&lt;secondary-title&gt;Academy of marketing science review&lt;/secondary-title&gt;&lt;/titles&gt;&lt;periodical&gt;&lt;full-title&gt;Academy of marketing science review&lt;/full-title&gt;&lt;/periodical&gt;&lt;pages&gt;1-42&lt;/pages&gt;&lt;volume&gt;12&lt;/volume&gt;&lt;number&gt;1&lt;/number&gt;&lt;dates&gt;&lt;year&gt;2003&lt;/year&gt;&lt;/dates&gt;&lt;urls&gt;&lt;/urls&gt;&lt;/record&gt;&lt;/Cite&gt;&lt;/EndNote&gt;</w:instrText>
      </w:r>
      <w:r w:rsidR="00F0215B" w:rsidRPr="00036D62">
        <w:fldChar w:fldCharType="separate"/>
      </w:r>
      <w:r w:rsidR="00F0215B" w:rsidRPr="00036D62">
        <w:rPr>
          <w:noProof/>
        </w:rPr>
        <w:t>(Woodall, 2003)</w:t>
      </w:r>
      <w:r w:rsidR="00F0215B" w:rsidRPr="00036D62">
        <w:fldChar w:fldCharType="end"/>
      </w:r>
      <w:r w:rsidR="00F0215B" w:rsidRPr="00036D62">
        <w:t>. Value</w:t>
      </w:r>
      <w:r w:rsidR="00F97B69" w:rsidRPr="00036D62">
        <w:t xml:space="preserve"> </w:t>
      </w:r>
      <w:r w:rsidR="00F0215B" w:rsidRPr="00036D62">
        <w:t xml:space="preserve">when used in this way expresses a set of guidelines </w:t>
      </w:r>
      <w:r w:rsidR="00C56BFE" w:rsidRPr="00036D62">
        <w:t xml:space="preserve">that </w:t>
      </w:r>
      <w:r w:rsidR="00F0215B" w:rsidRPr="00036D62">
        <w:t>individuals use in making decisions.</w:t>
      </w:r>
      <w:r w:rsidR="00DC6141" w:rsidRPr="00036D62">
        <w:t xml:space="preserve"> </w:t>
      </w:r>
      <w:r w:rsidR="00726BFC" w:rsidRPr="00036D62">
        <w:t>V</w:t>
      </w:r>
      <w:r w:rsidR="00DC6141" w:rsidRPr="00036D62">
        <w:t xml:space="preserve">alue </w:t>
      </w:r>
      <w:r w:rsidR="00150305" w:rsidRPr="00036D62">
        <w:t xml:space="preserve">from an economic perspective </w:t>
      </w:r>
      <w:r w:rsidR="00C01F44" w:rsidRPr="00036D62">
        <w:t>conceives value using the ‘exchange/use’ dichotomy</w:t>
      </w:r>
      <w:r w:rsidR="00C01F44" w:rsidRPr="00036D62" w:rsidDel="00C01F44">
        <w:t xml:space="preserve"> </w:t>
      </w:r>
      <w:r w:rsidR="00C01F44" w:rsidRPr="00036D62">
        <w:fldChar w:fldCharType="begin"/>
      </w:r>
      <w:r w:rsidR="00A5156E" w:rsidRPr="00036D62">
        <w:instrText xml:space="preserve"> ADDIN EN.CITE &lt;EndNote&gt;&lt;Cite&gt;&lt;Author&gt;Woodall&lt;/Author&gt;&lt;Year&gt;2003&lt;/Year&gt;&lt;RecNum&gt;82&lt;/RecNum&gt;&lt;DisplayText&gt;(Woodall, 2003)&lt;/DisplayText&gt;&lt;record&gt;&lt;rec-number&gt;82&lt;/rec-number&gt;&lt;foreign-keys&gt;&lt;key app="EN" db-id="sdrxvfpvj0xv0heseds555f4s0wrs00dp0tr" timestamp="1633734908"&gt;82&lt;/key&gt;&lt;/foreign-keys&gt;&lt;ref-type name="Journal Article"&gt;17&lt;/ref-type&gt;&lt;contributors&gt;&lt;authors&gt;&lt;author&gt;Woodall, Tony&lt;/author&gt;&lt;/authors&gt;&lt;/contributors&gt;&lt;titles&gt;&lt;title&gt;Conceptualising ‘value for the customer’: an attributional, structural and dispositional analysis&lt;/title&gt;&lt;secondary-title&gt;Academy of marketing science review&lt;/secondary-title&gt;&lt;/titles&gt;&lt;periodical&gt;&lt;full-title&gt;Academy of marketing science review&lt;/full-title&gt;&lt;/periodical&gt;&lt;pages&gt;1-42&lt;/pages&gt;&lt;volume&gt;12&lt;/volume&gt;&lt;number&gt;1&lt;/number&gt;&lt;dates&gt;&lt;year&gt;2003&lt;/year&gt;&lt;/dates&gt;&lt;urls&gt;&lt;/urls&gt;&lt;/record&gt;&lt;/Cite&gt;&lt;/EndNote&gt;</w:instrText>
      </w:r>
      <w:r w:rsidR="00C01F44" w:rsidRPr="00036D62">
        <w:fldChar w:fldCharType="separate"/>
      </w:r>
      <w:r w:rsidR="00C01F44" w:rsidRPr="00036D62">
        <w:rPr>
          <w:noProof/>
        </w:rPr>
        <w:t>(Woodall, 2003)</w:t>
      </w:r>
      <w:r w:rsidR="00C01F44" w:rsidRPr="00036D62">
        <w:fldChar w:fldCharType="end"/>
      </w:r>
      <w:r w:rsidR="00C01F44" w:rsidRPr="00036D62">
        <w:t>.</w:t>
      </w:r>
      <w:r w:rsidR="00406953" w:rsidRPr="00036D62">
        <w:t xml:space="preserve"> This type of value </w:t>
      </w:r>
      <w:r w:rsidR="003F02E1" w:rsidRPr="00036D62">
        <w:t xml:space="preserve">relates to value </w:t>
      </w:r>
      <w:r w:rsidR="007408DF" w:rsidRPr="00036D62">
        <w:t>as an outcome of resource integration and interaction</w:t>
      </w:r>
      <w:r w:rsidR="00B75290" w:rsidRPr="00036D62">
        <w:t>s</w:t>
      </w:r>
      <w:r w:rsidR="003F02E1" w:rsidRPr="00036D62">
        <w:t xml:space="preserve">. </w:t>
      </w:r>
      <w:r w:rsidR="00A21DB4" w:rsidRPr="00036D62">
        <w:t>This work addresses both types of value</w:t>
      </w:r>
      <w:r w:rsidR="004A5A5E" w:rsidRPr="00036D62">
        <w:t xml:space="preserve"> </w:t>
      </w:r>
      <w:r w:rsidR="00CD6C48" w:rsidRPr="00036D62">
        <w:t xml:space="preserve">and seeks </w:t>
      </w:r>
      <w:r w:rsidR="00CD6C48" w:rsidRPr="00036D62">
        <w:lastRenderedPageBreak/>
        <w:t xml:space="preserve">to determine </w:t>
      </w:r>
      <w:r w:rsidR="005F0E07" w:rsidRPr="00036D62">
        <w:t>how the factors which influence and determine human inclinations (</w:t>
      </w:r>
      <w:r w:rsidR="00BB47DB" w:rsidRPr="00036D62">
        <w:t>philosophical value</w:t>
      </w:r>
      <w:r w:rsidR="005F0E07" w:rsidRPr="00036D62">
        <w:t>)</w:t>
      </w:r>
      <w:r w:rsidR="00882068" w:rsidRPr="00036D62">
        <w:t xml:space="preserve"> </w:t>
      </w:r>
      <w:r w:rsidR="003B2DB5" w:rsidRPr="00036D62">
        <w:t xml:space="preserve">influence </w:t>
      </w:r>
      <w:r w:rsidR="00BB47DB" w:rsidRPr="00036D62">
        <w:t xml:space="preserve">the outcome of </w:t>
      </w:r>
      <w:r w:rsidR="000A3E04" w:rsidRPr="00036D62">
        <w:t xml:space="preserve">resource integration </w:t>
      </w:r>
      <w:r w:rsidR="00BB47DB" w:rsidRPr="00036D62">
        <w:t xml:space="preserve">and </w:t>
      </w:r>
      <w:r w:rsidR="007C001C" w:rsidRPr="00036D62">
        <w:t>interactions</w:t>
      </w:r>
      <w:r w:rsidR="00BB47DB" w:rsidRPr="00036D62">
        <w:t xml:space="preserve"> (economic value)</w:t>
      </w:r>
      <w:r w:rsidR="00CC0471" w:rsidRPr="00036D62">
        <w:t>.</w:t>
      </w:r>
      <w:r w:rsidR="00A90E17" w:rsidRPr="00036D62">
        <w:t xml:space="preserve"> This work makes </w:t>
      </w:r>
      <w:r w:rsidR="000365DB" w:rsidRPr="00036D62">
        <w:t xml:space="preserve">a </w:t>
      </w:r>
      <w:r w:rsidR="00A90E17" w:rsidRPr="00036D62">
        <w:t xml:space="preserve">distinction between </w:t>
      </w:r>
      <w:r w:rsidR="000365DB" w:rsidRPr="00036D62">
        <w:t xml:space="preserve">the two </w:t>
      </w:r>
      <w:r w:rsidR="00A90E17" w:rsidRPr="00036D62">
        <w:t>types of value by referring to philosophical value</w:t>
      </w:r>
      <w:r w:rsidR="00141264" w:rsidRPr="00036D62">
        <w:t xml:space="preserve"> as ‘values’ and economic value as ‘value’.</w:t>
      </w:r>
    </w:p>
    <w:p w14:paraId="5E6C4D31" w14:textId="384B9EFE" w:rsidR="005B663B" w:rsidRPr="00036D62" w:rsidRDefault="000D45CC">
      <w:pPr>
        <w:spacing w:line="480" w:lineRule="auto"/>
      </w:pPr>
      <w:r w:rsidRPr="00036D62">
        <w:t xml:space="preserve">The literature shows a plethora </w:t>
      </w:r>
      <w:r w:rsidR="0043424C" w:rsidRPr="00036D62">
        <w:t xml:space="preserve">of definitions </w:t>
      </w:r>
      <w:r w:rsidRPr="00036D62">
        <w:t>for v</w:t>
      </w:r>
      <w:r w:rsidR="0043424C" w:rsidRPr="00036D62">
        <w:t xml:space="preserve">alue </w:t>
      </w:r>
      <w:r w:rsidR="00BD574D" w:rsidRPr="00036D62">
        <w:fldChar w:fldCharType="begin">
          <w:fldData xml:space="preserve">PEVuZE5vdGU+PENpdGU+PEF1dGhvcj5aZWl0aGFtbDwvQXV0aG9yPjxZZWFyPjE5ODg8L1llYXI+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</w:fldData>
        </w:fldChar>
      </w:r>
      <w:r w:rsidR="00E61887">
        <w:instrText xml:space="preserve"> ADDIN EN.CITE </w:instrText>
      </w:r>
      <w:r w:rsidR="00E61887">
        <w:fldChar w:fldCharType="begin">
          <w:fldData xml:space="preserve">PEVuZE5vdGU+PENpdGU+PEF1dGhvcj5aZWl0aGFtbDwvQXV0aG9yPjxZZWFyPjE5ODg8L1llYXI+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</w:fldData>
        </w:fldChar>
      </w:r>
      <w:r w:rsidR="00E61887">
        <w:instrText xml:space="preserve"> ADDIN EN.CITE.DATA </w:instrText>
      </w:r>
      <w:r w:rsidR="00E61887">
        <w:fldChar w:fldCharType="end"/>
      </w:r>
      <w:r w:rsidR="00BD574D" w:rsidRPr="00036D62">
        <w:fldChar w:fldCharType="separate"/>
      </w:r>
      <w:r w:rsidR="00CE587F" w:rsidRPr="00036D62">
        <w:rPr>
          <w:noProof/>
        </w:rPr>
        <w:t>(Holbrook, 2006; Woodall, 2003; Zeithaml, 1988)</w:t>
      </w:r>
      <w:r w:rsidR="00BD574D" w:rsidRPr="00036D62">
        <w:fldChar w:fldCharType="end"/>
      </w:r>
      <w:r w:rsidR="00FE04D0" w:rsidRPr="00036D62">
        <w:t>. F</w:t>
      </w:r>
      <w:r w:rsidR="0043424C" w:rsidRPr="00036D62">
        <w:t>or a service system</w:t>
      </w:r>
      <w:r w:rsidRPr="00036D62">
        <w:t>, however</w:t>
      </w:r>
      <w:r w:rsidR="0043424C" w:rsidRPr="00036D62">
        <w:t>, value is defined as ‘‘</w:t>
      </w:r>
      <w:r w:rsidR="0043424C" w:rsidRPr="00036D62">
        <w:rPr>
          <w:i/>
          <w:iCs/>
        </w:rPr>
        <w:t xml:space="preserve">an improvement in a system’s well-being’ which can be measured in terms of </w:t>
      </w:r>
      <w:r w:rsidR="00232460" w:rsidRPr="00036D62">
        <w:rPr>
          <w:i/>
          <w:iCs/>
        </w:rPr>
        <w:t>the</w:t>
      </w:r>
      <w:r w:rsidR="0043424C" w:rsidRPr="00036D62">
        <w:rPr>
          <w:i/>
          <w:iCs/>
        </w:rPr>
        <w:t xml:space="preserve"> system’s ability to adapt or fit into its environment</w:t>
      </w:r>
      <w:r w:rsidR="0043424C" w:rsidRPr="00036D62">
        <w:t xml:space="preserve">” </w:t>
      </w:r>
      <w:r w:rsidR="0043424C" w:rsidRPr="00036D62">
        <w:fldChar w:fldCharType="begin"/>
      </w:r>
      <w:r w:rsidR="00E96AAD" w:rsidRPr="00036D62">
        <w:instrText xml:space="preserve"> ADDIN EN.CITE &lt;EndNote&gt;&lt;Cite&gt;&lt;Author&gt;Vargo&lt;/Author&gt;&lt;Year&gt;2008&lt;/Year&gt;&lt;RecNum&gt;80&lt;/RecNum&gt;&lt;Pages&gt;149&lt;/Pages&gt;&lt;DisplayText&gt;(Vargo et al., 2008, p. 149)&lt;/DisplayText&gt;&lt;record&gt;&lt;rec-number&gt;80&lt;/rec-number&gt;&lt;foreign-keys&gt;&lt;key app="EN" db-id="sdrxvfpvj0xv0heseds555f4s0wrs00dp0tr" timestamp="1633734765"&gt;80&lt;/key&gt;&lt;/foreign-keys&gt;&lt;ref-type name="Journal Article"&gt;17&lt;/ref-type&gt;&lt;contributors&gt;&lt;authors&gt;&lt;author&gt;Vargo, Stephen L.&lt;/author&gt;&lt;author&gt;Maglio, Paul P.&lt;/author&gt;&lt;author&gt;Akaka, Melissa Archpru&lt;/author&gt;&lt;/authors&gt;&lt;/contributors&gt;&lt;titles&gt;&lt;title&gt;On value and value co-creation: A service systems and service logic perspective&lt;/title&gt;&lt;secondary-title&gt;European Management Journal&lt;/secondary-title&gt;&lt;/titles&gt;&lt;periodical&gt;&lt;full-title&gt;European Management Journal&lt;/full-title&gt;&lt;/periodical&gt;&lt;pages&gt;145-152&lt;/pages&gt;&lt;volume&gt;26&lt;/volume&gt;&lt;number&gt;3&lt;/number&gt;&lt;keywords&gt;&lt;keyword&gt;Service-dominant logic&lt;/keyword&gt;&lt;keyword&gt;Service science&lt;/keyword&gt;&lt;keyword&gt;Service system&lt;/keyword&gt;&lt;keyword&gt;Value co-creation&lt;/keyword&gt;&lt;keyword&gt;Value-in-use&lt;/keyword&gt;&lt;keyword&gt;Value-in-exchange&lt;/keyword&gt;&lt;/keywords&gt;&lt;dates&gt;&lt;year&gt;2008&lt;/year&gt;&lt;pub-dates&gt;&lt;date&gt;2008/06/01/&lt;/date&gt;&lt;/pub-dates&gt;&lt;/dates&gt;&lt;isbn&gt;0263-2373&lt;/isbn&gt;&lt;urls&gt;&lt;related-urls&gt;&lt;url&gt;https://www.sciencedirect.com/science/article/pii/S026323730800042X&lt;/url&gt;&lt;/related-urls&gt;&lt;/urls&gt;&lt;electronic-resource-num&gt;https://doi.org/10.1016/j.emj.2008.04.003&lt;/electronic-resource-num&gt;&lt;/record&gt;&lt;/Cite&gt;&lt;/EndNote&gt;</w:instrText>
      </w:r>
      <w:r w:rsidR="0043424C" w:rsidRPr="00036D62">
        <w:fldChar w:fldCharType="separate"/>
      </w:r>
      <w:r w:rsidR="00E96AAD" w:rsidRPr="00036D62">
        <w:rPr>
          <w:noProof/>
        </w:rPr>
        <w:t>(Vargo et al., 2008, p. 149)</w:t>
      </w:r>
      <w:r w:rsidR="0043424C" w:rsidRPr="00036D62">
        <w:fldChar w:fldCharType="end"/>
      </w:r>
      <w:r w:rsidR="0043424C" w:rsidRPr="00036D62">
        <w:t xml:space="preserve">. </w:t>
      </w:r>
      <w:r w:rsidR="002E11F7" w:rsidRPr="00036D62">
        <w:t>Whilst the</w:t>
      </w:r>
      <w:r w:rsidR="0043424C" w:rsidRPr="00036D62">
        <w:t xml:space="preserve"> primary purpose of a service system is to create value </w:t>
      </w:r>
      <w:r w:rsidR="0043424C" w:rsidRPr="00036D62">
        <w:fldChar w:fldCharType="begin"/>
      </w:r>
      <w:r w:rsidR="00E61887">
        <w:instrText xml:space="preserve"> ADDIN EN.CITE &lt;EndNote&gt;&lt;Cite&gt;&lt;Author&gt;Vargo&lt;/Author&gt;&lt;Year&gt;2008&lt;/Year&gt;&lt;RecNum&gt;79&lt;/RecNum&gt;&lt;DisplayText&gt;(Vargo &amp;amp; Lusch, 2008)&lt;/DisplayText&gt;&lt;record&gt;&lt;rec-number&gt;79&lt;/rec-number&gt;&lt;foreign-keys&gt;&lt;key app="EN" db-id="sdrxvfpvj0xv0heseds555f4s0wrs00dp0tr" timestamp="1633734728"&gt;79&lt;/key&gt;&lt;/foreign-keys&gt;&lt;ref-type name="Journal Article"&gt;17&lt;/ref-type&gt;&lt;contributors&gt;&lt;authors&gt;&lt;author&gt;Vargo, Stephen L.&lt;/author&gt;&lt;author&gt;Lusch, Robert F.&lt;/author&gt;&lt;/authors&gt;&lt;/contributors&gt;&lt;titles&gt;&lt;title&gt;From goods to service(s): Divergences and convergences of logics&lt;/title&gt;&lt;secondary-title&gt;Industrial Marketing Management&lt;/secondary-title&gt;&lt;/titles&gt;&lt;periodical&gt;&lt;full-title&gt;Industrial Marketing Management&lt;/full-title&gt;&lt;/periodical&gt;&lt;pages&gt;254-259&lt;/pages&gt;&lt;volume&gt;37&lt;/volume&gt;&lt;number&gt;3&lt;/number&gt;&lt;dates&gt;&lt;year&gt;2008&lt;/year&gt;&lt;pub-dates&gt;&lt;date&gt;2008/05/01/&lt;/date&gt;&lt;/pub-dates&gt;&lt;/dates&gt;&lt;isbn&gt;0019-8501&lt;/isbn&gt;&lt;urls&gt;&lt;related-urls&gt;&lt;url&gt;https://www.sciencedirect.com/science/article/pii/S0019850107001514&lt;/url&gt;&lt;/related-urls&gt;&lt;/urls&gt;&lt;electronic-resource-num&gt;https://doi.org/10.1016/j.indmarman.2007.07.004&lt;/electronic-resource-num&gt;&lt;/record&gt;&lt;/Cite&gt;&lt;/EndNote&gt;</w:instrText>
      </w:r>
      <w:r w:rsidR="0043424C" w:rsidRPr="00036D62">
        <w:fldChar w:fldCharType="separate"/>
      </w:r>
      <w:r w:rsidR="00A5156E" w:rsidRPr="00036D62">
        <w:rPr>
          <w:noProof/>
        </w:rPr>
        <w:t>(Vargo &amp; Lusch, 2008)</w:t>
      </w:r>
      <w:r w:rsidR="0043424C" w:rsidRPr="00036D62">
        <w:fldChar w:fldCharType="end"/>
      </w:r>
      <w:r w:rsidR="0043424C" w:rsidRPr="00036D62">
        <w:t>, service systems can not only create value but also destroy value</w:t>
      </w:r>
      <w:r w:rsidR="001A3C90" w:rsidRPr="00036D62">
        <w:t xml:space="preserve"> </w:t>
      </w:r>
      <w:r w:rsidR="00AE0A22"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AE0A22" w:rsidRPr="00036D62">
        <w:fldChar w:fldCharType="separate"/>
      </w:r>
      <w:r w:rsidR="00A5156E" w:rsidRPr="00036D62">
        <w:rPr>
          <w:noProof/>
        </w:rPr>
        <w:t>(Plé &amp; Chumpitaz Cáceres, 2010)</w:t>
      </w:r>
      <w:r w:rsidR="00AE0A22" w:rsidRPr="00036D62">
        <w:fldChar w:fldCharType="end"/>
      </w:r>
      <w:r w:rsidR="009259D9" w:rsidRPr="00036D62">
        <w:t xml:space="preserve">. </w:t>
      </w:r>
      <w:r w:rsidR="001D135A" w:rsidRPr="00036D62">
        <w:t xml:space="preserve">Whether value will be co-created or co-destroyed during interactions within a service system depends on the congruent integration or mis-integration of resources by actors </w:t>
      </w:r>
      <w:r w:rsidR="004155E8"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4155E8" w:rsidRPr="00036D62">
        <w:fldChar w:fldCharType="separate"/>
      </w:r>
      <w:r w:rsidR="00A5156E" w:rsidRPr="00036D62">
        <w:rPr>
          <w:noProof/>
        </w:rPr>
        <w:t>(Plé &amp; Chumpitaz Cáceres, 2010)</w:t>
      </w:r>
      <w:r w:rsidR="004155E8" w:rsidRPr="00036D62">
        <w:fldChar w:fldCharType="end"/>
      </w:r>
      <w:r w:rsidR="004155E8" w:rsidRPr="00036D62">
        <w:t>.</w:t>
      </w:r>
    </w:p>
    <w:p w14:paraId="0689912D" w14:textId="3B4983E6" w:rsidR="008E18BE" w:rsidRPr="00036D62" w:rsidRDefault="006872C9" w:rsidP="008E18BE">
      <w:pPr>
        <w:spacing w:line="480" w:lineRule="auto"/>
      </w:pPr>
      <w:r w:rsidRPr="00036D62">
        <w:t>In a service system, i</w:t>
      </w:r>
      <w:r w:rsidR="00F725B1" w:rsidRPr="00036D62">
        <w:t>nteractions bet</w:t>
      </w:r>
      <w:r w:rsidR="00ED6A43" w:rsidRPr="00036D62">
        <w:t xml:space="preserve">ween </w:t>
      </w:r>
      <w:r w:rsidR="00911A9E" w:rsidRPr="00036D62">
        <w:t>providers and beneficiaries occur across multiple touchpoints</w:t>
      </w:r>
      <w:r w:rsidR="00712A2F" w:rsidRPr="00036D62">
        <w:t xml:space="preserve"> </w:t>
      </w:r>
      <w:r w:rsidR="00712A2F" w:rsidRPr="00036D62">
        <w:fldChar w:fldCharType="begin"/>
      </w:r>
      <w:r w:rsidR="00CE587F" w:rsidRPr="00036D62">
        <w:instrText xml:space="preserve"> ADDIN EN.CITE &lt;EndNote&gt;&lt;Cite&gt;&lt;Author&gt;Vargo&lt;/Author&gt;&lt;Year&gt;2004&lt;/Year&gt;&lt;RecNum&gt;77&lt;/RecNum&gt;&lt;DisplayText&gt;(Vargo &amp;amp; Lusch, 2004)&lt;/DisplayText&gt;&lt;record&gt;&lt;rec-number&gt;77&lt;/rec-number&gt;&lt;foreign-keys&gt;&lt;key app="EN" db-id="sdrxvfpvj0xv0heseds555f4s0wrs00dp0tr" timestamp="1633734663"&gt;77&lt;/key&gt;&lt;/foreign-keys&gt;&lt;ref-type name="Journal Article"&gt;17&lt;/ref-type&gt;&lt;contributors&gt;&lt;authors&gt;&lt;author&gt;Vargo, Stephen L.&lt;/author&gt;&lt;author&gt;Lusch, Robert F.&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related-urls&gt;&lt;url&gt;https://journals.sagepub.com/doi/abs/10.1509/jmkg.68.1.1.24036&lt;/url&gt;&lt;/related-urls&gt;&lt;/urls&gt;&lt;electronic-resource-num&gt;10.1509/jmkg.68.1.1.24036&lt;/electronic-resource-num&gt;&lt;/record&gt;&lt;/Cite&gt;&lt;/EndNote&gt;</w:instrText>
      </w:r>
      <w:r w:rsidR="00712A2F" w:rsidRPr="00036D62">
        <w:fldChar w:fldCharType="separate"/>
      </w:r>
      <w:r w:rsidR="00CE587F" w:rsidRPr="00036D62">
        <w:rPr>
          <w:noProof/>
        </w:rPr>
        <w:t>(Vargo &amp; Lusch, 2004)</w:t>
      </w:r>
      <w:r w:rsidR="00712A2F" w:rsidRPr="00036D62">
        <w:fldChar w:fldCharType="end"/>
      </w:r>
      <w:r w:rsidR="00FE04D0" w:rsidRPr="00036D62">
        <w:t>. O</w:t>
      </w:r>
      <w:r w:rsidR="00CF1E8C" w:rsidRPr="00036D62">
        <w:t xml:space="preserve">n one hand, </w:t>
      </w:r>
      <w:r w:rsidR="00C16897" w:rsidRPr="00036D62">
        <w:t xml:space="preserve">value co-creation occurs when both providers and beneficiaries have congruent expectations of how resources should be integrated during interactions </w:t>
      </w:r>
      <w:r w:rsidR="00C16897"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C16897" w:rsidRPr="00036D62">
        <w:fldChar w:fldCharType="separate"/>
      </w:r>
      <w:r w:rsidR="00A5156E" w:rsidRPr="00036D62">
        <w:rPr>
          <w:noProof/>
        </w:rPr>
        <w:t>(Plé &amp; Chumpitaz Cáceres, 2010)</w:t>
      </w:r>
      <w:r w:rsidR="00C16897" w:rsidRPr="00036D62">
        <w:fldChar w:fldCharType="end"/>
      </w:r>
      <w:r w:rsidR="00C16897" w:rsidRPr="00036D62">
        <w:t>. Both parties</w:t>
      </w:r>
      <w:r w:rsidR="00457417" w:rsidRPr="00036D62">
        <w:t>, therefore,</w:t>
      </w:r>
      <w:r w:rsidR="00C16897" w:rsidRPr="00036D62">
        <w:t xml:space="preserve"> exhibit behaviours expected to facilitate resource integration. On the other hand, value co-destruction occurs when there </w:t>
      </w:r>
      <w:r w:rsidR="001B0CEA" w:rsidRPr="00036D62">
        <w:t xml:space="preserve">are </w:t>
      </w:r>
      <w:r w:rsidR="00C16897" w:rsidRPr="00036D62">
        <w:t>incongruence</w:t>
      </w:r>
      <w:r w:rsidR="00591330" w:rsidRPr="00036D62">
        <w:t xml:space="preserve">s </w:t>
      </w:r>
      <w:r w:rsidR="00C16897" w:rsidRPr="00036D62">
        <w:t xml:space="preserve">or discrepancies in the way resources are integrated during interactions </w:t>
      </w:r>
      <w:r w:rsidR="00C16897"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C16897" w:rsidRPr="00036D62">
        <w:fldChar w:fldCharType="separate"/>
      </w:r>
      <w:r w:rsidR="00A5156E" w:rsidRPr="00036D62">
        <w:rPr>
          <w:noProof/>
        </w:rPr>
        <w:t>(Plé &amp; Chumpitaz Cáceres, 2010)</w:t>
      </w:r>
      <w:r w:rsidR="00C16897" w:rsidRPr="00036D62">
        <w:fldChar w:fldCharType="end"/>
      </w:r>
      <w:r w:rsidR="00C16897" w:rsidRPr="00036D62">
        <w:t xml:space="preserve">. In this case, </w:t>
      </w:r>
      <w:r w:rsidR="00045CE5" w:rsidRPr="00036D62">
        <w:t xml:space="preserve">one or the other </w:t>
      </w:r>
      <w:r w:rsidR="00C16897" w:rsidRPr="00036D62">
        <w:t>part</w:t>
      </w:r>
      <w:r w:rsidR="00BD32C3" w:rsidRPr="00036D62">
        <w:t>y</w:t>
      </w:r>
      <w:r w:rsidR="00C16897" w:rsidRPr="00036D62">
        <w:t xml:space="preserve"> exhibit</w:t>
      </w:r>
      <w:r w:rsidR="00BD32C3" w:rsidRPr="00036D62">
        <w:t>s</w:t>
      </w:r>
      <w:r w:rsidR="00C16897" w:rsidRPr="00036D62">
        <w:t xml:space="preserve"> the expected set of behaviours or </w:t>
      </w:r>
      <w:r w:rsidR="00BD32C3" w:rsidRPr="00036D62">
        <w:t xml:space="preserve">they </w:t>
      </w:r>
      <w:r w:rsidR="00C16897" w:rsidRPr="00036D62">
        <w:t xml:space="preserve">exhibit adverse behaviours. </w:t>
      </w:r>
      <w:r w:rsidR="008E18BE" w:rsidRPr="00036D62">
        <w:t xml:space="preserve">It is also important to note that </w:t>
      </w:r>
      <w:r w:rsidR="000F41E5" w:rsidRPr="00036D62">
        <w:t xml:space="preserve">co-creation and co-destruction are not necessarily opposites </w:t>
      </w:r>
      <w:r w:rsidR="000F41E5" w:rsidRPr="00036D62">
        <w:fldChar w:fldCharType="begin"/>
      </w:r>
      <w:r w:rsidR="00E61887">
        <w:instrText xml:space="preserve"> ADDIN EN.CITE &lt;EndNote&gt;&lt;Cite&gt;&lt;Author&gt;Stieler&lt;/Author&gt;&lt;Year&gt;2014&lt;/Year&gt;&lt;RecNum&gt;75&lt;/RecNum&gt;&lt;DisplayText&gt;(Stieler et al., 2014)&lt;/DisplayText&gt;&lt;record&gt;&lt;rec-number&gt;75&lt;/rec-number&gt;&lt;foreign-keys&gt;&lt;key app="EN" db-id="sdrxvfpvj0xv0heseds555f4s0wrs00dp0tr" timestamp="1633734526"&gt;75&lt;/key&gt;&lt;/foreign-keys&gt;&lt;ref-type name="Journal Article"&gt;17&lt;/ref-type&gt;&lt;contributors&gt;&lt;authors&gt;&lt;author&gt;Stieler, Maximilian&lt;/author&gt;&lt;author&gt;Weismann, Friederike&lt;/author&gt;&lt;author&gt;Germelmann, Claas Christian&lt;/author&gt;&lt;/authors&gt;&lt;/contributors&gt;&lt;titles&gt;&lt;title&gt;Co-destruction of value by spectators: the case of silent protests&lt;/title&gt;&lt;secondary-title&gt;European Sport Management Quarterly&lt;/secondary-title&gt;&lt;/titles&gt;&lt;periodical&gt;&lt;full-title&gt;European Sport Management Quarterly&lt;/full-title&gt;&lt;/periodical&gt;&lt;pages&gt;72-86&lt;/pages&gt;&lt;volume&gt;14&lt;/volume&gt;&lt;number&gt;1&lt;/number&gt;&lt;dates&gt;&lt;year&gt;2014&lt;/year&gt;&lt;pub-dates&gt;&lt;date&gt;2014/01/01&lt;/date&gt;&lt;/pub-dates&gt;&lt;/dates&gt;&lt;publisher&gt;Routledge&lt;/publisher&gt;&lt;isbn&gt;1618-4742&lt;/isbn&gt;&lt;urls&gt;&lt;related-urls&gt;&lt;url&gt;https://doi.org/10.1080/16184742.2013.865249&lt;/url&gt;&lt;/related-urls&gt;&lt;/urls&gt;&lt;electronic-resource-num&gt;10.1080/16184742.2013.865249&lt;/electronic-resource-num&gt;&lt;/record&gt;&lt;/Cite&gt;&lt;/EndNote&gt;</w:instrText>
      </w:r>
      <w:r w:rsidR="000F41E5" w:rsidRPr="00036D62">
        <w:fldChar w:fldCharType="separate"/>
      </w:r>
      <w:r w:rsidR="000F41E5" w:rsidRPr="00036D62">
        <w:rPr>
          <w:noProof/>
        </w:rPr>
        <w:t>(Stieler et al., 2014)</w:t>
      </w:r>
      <w:r w:rsidR="000F41E5" w:rsidRPr="00036D62">
        <w:fldChar w:fldCharType="end"/>
      </w:r>
      <w:r w:rsidR="000365DB" w:rsidRPr="00036D62">
        <w:t>:</w:t>
      </w:r>
      <w:r w:rsidR="00150E29" w:rsidRPr="00036D62">
        <w:t xml:space="preserve"> t</w:t>
      </w:r>
      <w:r w:rsidR="008E18BE" w:rsidRPr="00036D62">
        <w:t>here are instances where value is neither created nor destroyed. Value no-creation</w:t>
      </w:r>
      <w:r w:rsidR="004258AD" w:rsidRPr="00036D62">
        <w:t xml:space="preserve"> </w:t>
      </w:r>
      <w:r w:rsidR="00F263F3"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 </w:instrText>
      </w:r>
      <w:r w:rsidR="00CE587F"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DATA </w:instrText>
      </w:r>
      <w:r w:rsidR="00CE587F" w:rsidRPr="00036D62">
        <w:fldChar w:fldCharType="end"/>
      </w:r>
      <w:r w:rsidR="00F263F3" w:rsidRPr="00036D62">
        <w:fldChar w:fldCharType="separate"/>
      </w:r>
      <w:r w:rsidR="00CE587F" w:rsidRPr="00036D62">
        <w:rPr>
          <w:noProof/>
        </w:rPr>
        <w:t>(Makkonen &amp; Olkkonen, 2017; Sthapit &amp; Björk, 2020)</w:t>
      </w:r>
      <w:r w:rsidR="00F263F3" w:rsidRPr="00036D62">
        <w:fldChar w:fldCharType="end"/>
      </w:r>
      <w:r w:rsidR="00F263F3" w:rsidRPr="00036D62">
        <w:t xml:space="preserve"> </w:t>
      </w:r>
      <w:r w:rsidR="008E18BE" w:rsidRPr="00036D62">
        <w:t xml:space="preserve">indicates a third outcome other than the dual outcomes of co-creation and co-destruction. Here, value is neither co-created nor co-destroyed and refers to a neutral outcome during interactions. </w:t>
      </w:r>
    </w:p>
    <w:p w14:paraId="6C7014BD" w14:textId="77777777" w:rsidR="00721583" w:rsidRPr="00036D62" w:rsidRDefault="00721583" w:rsidP="008E18BE">
      <w:pPr>
        <w:spacing w:line="480" w:lineRule="auto"/>
        <w:rPr>
          <w:color w:val="FF0000"/>
        </w:rPr>
      </w:pPr>
    </w:p>
    <w:p w14:paraId="6383B010" w14:textId="153D1474" w:rsidR="003542EE" w:rsidRPr="00036D62" w:rsidRDefault="003542EE" w:rsidP="003310DD">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lastRenderedPageBreak/>
        <w:t>Value Co-</w:t>
      </w:r>
      <w:r w:rsidR="00877EA1" w:rsidRPr="00036D62">
        <w:rPr>
          <w:rFonts w:asciiTheme="majorHAnsi" w:hAnsiTheme="majorHAnsi" w:cstheme="majorBidi"/>
          <w:sz w:val="32"/>
          <w:szCs w:val="24"/>
        </w:rPr>
        <w:t xml:space="preserve">Creation </w:t>
      </w:r>
      <w:r w:rsidRPr="00036D62">
        <w:rPr>
          <w:rFonts w:asciiTheme="majorHAnsi" w:hAnsiTheme="majorHAnsi" w:cstheme="majorBidi"/>
          <w:sz w:val="32"/>
          <w:szCs w:val="24"/>
        </w:rPr>
        <w:t>and Co-</w:t>
      </w:r>
      <w:r w:rsidR="00877EA1" w:rsidRPr="00036D62">
        <w:rPr>
          <w:rFonts w:asciiTheme="majorHAnsi" w:hAnsiTheme="majorHAnsi" w:cstheme="majorBidi"/>
          <w:sz w:val="32"/>
          <w:szCs w:val="24"/>
        </w:rPr>
        <w:t xml:space="preserve">Destruction </w:t>
      </w:r>
      <w:r w:rsidRPr="00036D62">
        <w:rPr>
          <w:rFonts w:asciiTheme="majorHAnsi" w:hAnsiTheme="majorHAnsi" w:cstheme="majorBidi"/>
          <w:sz w:val="32"/>
          <w:szCs w:val="24"/>
        </w:rPr>
        <w:t xml:space="preserve">Dimensions </w:t>
      </w:r>
    </w:p>
    <w:p w14:paraId="4E064681" w14:textId="1610A461" w:rsidR="003542EE" w:rsidRPr="00036D62" w:rsidRDefault="00A31789" w:rsidP="004258AD">
      <w:pPr>
        <w:spacing w:after="120" w:line="480" w:lineRule="auto"/>
      </w:pPr>
      <w:r w:rsidRPr="00036D62">
        <w:t>Within the marketing literature, consumer behaviours expected to facilitate the co-creation of value have been identified and their dimensions defined</w:t>
      </w:r>
      <w:r w:rsidR="0006419A" w:rsidRPr="00036D62">
        <w:t xml:space="preserve">. </w:t>
      </w:r>
      <w:r w:rsidR="00CC3304" w:rsidRPr="00036D62">
        <w:fldChar w:fldCharType="begin"/>
      </w:r>
      <w:r w:rsidR="00E61887">
        <w:instrText xml:space="preserve"> ADDIN EN.CITE &lt;EndNote&gt;&lt;Cite AuthorYear="1"&gt;&lt;Author&gt;Yi&lt;/Author&gt;&lt;Year&gt;2013&lt;/Year&gt;&lt;RecNum&gt;83&lt;/RecNum&gt;&lt;DisplayText&gt;Yi and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00CC3304" w:rsidRPr="00036D62">
        <w:fldChar w:fldCharType="separate"/>
      </w:r>
      <w:r w:rsidR="00CC3304" w:rsidRPr="00036D62">
        <w:rPr>
          <w:noProof/>
        </w:rPr>
        <w:t>Yi and Gong (2013)</w:t>
      </w:r>
      <w:r w:rsidR="00CC3304" w:rsidRPr="00036D62">
        <w:fldChar w:fldCharType="end"/>
      </w:r>
      <w:r w:rsidR="00CC3304" w:rsidRPr="00036D62">
        <w:t xml:space="preserve"> explored the nature of customer value co-creation and</w:t>
      </w:r>
      <w:r w:rsidR="00CA78BE" w:rsidRPr="00036D62">
        <w:t xml:space="preserve"> </w:t>
      </w:r>
      <w:r w:rsidR="00CC3304" w:rsidRPr="00036D62">
        <w:t xml:space="preserve">conceptualised co-creation as a </w:t>
      </w:r>
      <w:r w:rsidR="00CA78BE" w:rsidRPr="00036D62">
        <w:t xml:space="preserve">construct </w:t>
      </w:r>
      <w:r w:rsidR="00CC3304" w:rsidRPr="00036D62">
        <w:t xml:space="preserve">consisting of customer </w:t>
      </w:r>
      <w:r w:rsidR="004A58A0" w:rsidRPr="00036D62">
        <w:t>participation</w:t>
      </w:r>
      <w:r w:rsidR="006029D1" w:rsidRPr="00036D62">
        <w:t xml:space="preserve"> (information seeking, information sharing, personal interaction and </w:t>
      </w:r>
      <w:r w:rsidR="005D3746" w:rsidRPr="00036D62">
        <w:t>responsible behaviour)</w:t>
      </w:r>
      <w:r w:rsidR="004A58A0" w:rsidRPr="00036D62">
        <w:t xml:space="preserve"> </w:t>
      </w:r>
      <w:r w:rsidR="00CC3304" w:rsidRPr="00036D62">
        <w:t xml:space="preserve">and customer </w:t>
      </w:r>
      <w:r w:rsidR="004A58A0" w:rsidRPr="00036D62">
        <w:t xml:space="preserve">citizenship </w:t>
      </w:r>
      <w:r w:rsidR="005D3746" w:rsidRPr="00036D62">
        <w:t xml:space="preserve">(feedback, advocacy, helping and tolerance) </w:t>
      </w:r>
      <w:r w:rsidR="00CA78BE" w:rsidRPr="00036D62">
        <w:t>dimensions</w:t>
      </w:r>
      <w:r w:rsidR="00CC3304" w:rsidRPr="00036D62">
        <w:t xml:space="preserve">. </w:t>
      </w:r>
      <w:r w:rsidR="00D11D80" w:rsidRPr="00036D62">
        <w:fldChar w:fldCharType="begin"/>
      </w:r>
      <w:r w:rsidR="00E61887">
        <w:instrText xml:space="preserve"> ADDIN EN.CITE &lt;EndNote&gt;&lt;Cite AuthorYear="1"&gt;&lt;Author&gt;Ranjan&lt;/Author&gt;&lt;Year&gt;2016&lt;/Year&gt;&lt;RecNum&gt;60&lt;/RecNum&gt;&lt;DisplayText&gt;Ranjan and Read (2016)&lt;/DisplayText&gt;&lt;record&gt;&lt;rec-number&gt;60&lt;/rec-number&gt;&lt;foreign-keys&gt;&lt;key app="EN" db-id="sdrxvfpvj0xv0heseds555f4s0wrs00dp0tr" timestamp="1633733447"&gt;60&lt;/key&gt;&lt;/foreign-keys&gt;&lt;ref-type name="Journal Article"&gt;17&lt;/ref-type&gt;&lt;contributors&gt;&lt;authors&gt;&lt;author&gt;Ranjan, Kumar Rakesh&lt;/author&gt;&lt;author&gt;Read, Stuart&lt;/author&gt;&lt;/authors&gt;&lt;/contributors&gt;&lt;titles&gt;&lt;title&gt;Value co-creation: concept and measurement&lt;/title&gt;&lt;secondary-title&gt;Journal of the Academy of Marketing Science&lt;/secondary-title&gt;&lt;/titles&gt;&lt;periodical&gt;&lt;full-title&gt;Journal of the Academy of Marketing Science&lt;/full-title&gt;&lt;/periodical&gt;&lt;pages&gt;290-315&lt;/pages&gt;&lt;volume&gt;44&lt;/volume&gt;&lt;number&gt;3&lt;/number&gt;&lt;dates&gt;&lt;year&gt;2016&lt;/year&gt;&lt;pub-dates&gt;&lt;date&gt;2016/05/01&lt;/date&gt;&lt;/pub-dates&gt;&lt;/dates&gt;&lt;isbn&gt;1552-7824&lt;/isbn&gt;&lt;urls&gt;&lt;related-urls&gt;&lt;url&gt;https://doi.org/10.1007/s11747-014-0397-2&lt;/url&gt;&lt;/related-urls&gt;&lt;/urls&gt;&lt;electronic-resource-num&gt;10.1007/s11747-014-0397-2&lt;/electronic-resource-num&gt;&lt;/record&gt;&lt;/Cite&gt;&lt;/EndNote&gt;</w:instrText>
      </w:r>
      <w:r w:rsidR="00D11D80" w:rsidRPr="00036D62">
        <w:fldChar w:fldCharType="separate"/>
      </w:r>
      <w:r w:rsidR="00D11D80" w:rsidRPr="00036D62">
        <w:rPr>
          <w:noProof/>
        </w:rPr>
        <w:t>Ranjan and Read (2016)</w:t>
      </w:r>
      <w:r w:rsidR="00D11D80" w:rsidRPr="00036D62">
        <w:fldChar w:fldCharType="end"/>
      </w:r>
      <w:r w:rsidR="00D11D80" w:rsidRPr="00036D62">
        <w:t xml:space="preserve"> r</w:t>
      </w:r>
      <w:r w:rsidR="003542EE" w:rsidRPr="00036D62">
        <w:t>eviewed 149 publications</w:t>
      </w:r>
      <w:r w:rsidR="000D49E7" w:rsidRPr="00036D62">
        <w:t>,</w:t>
      </w:r>
      <w:r w:rsidR="003542EE" w:rsidRPr="00036D62">
        <w:t xml:space="preserve"> </w:t>
      </w:r>
      <w:r w:rsidR="00CA78BE" w:rsidRPr="00036D62">
        <w:t xml:space="preserve">also </w:t>
      </w:r>
      <w:r w:rsidR="003542EE" w:rsidRPr="00036D62">
        <w:t xml:space="preserve">concluding that co-creation is </w:t>
      </w:r>
      <w:r w:rsidR="00BD32C3" w:rsidRPr="00036D62">
        <w:t xml:space="preserve">a </w:t>
      </w:r>
      <w:r w:rsidR="00CA78BE" w:rsidRPr="00036D62">
        <w:t xml:space="preserve">construct </w:t>
      </w:r>
      <w:r w:rsidR="003542EE" w:rsidRPr="00036D62">
        <w:t>with two dimensions</w:t>
      </w:r>
      <w:r w:rsidR="000D49E7" w:rsidRPr="00036D62">
        <w:t>:</w:t>
      </w:r>
      <w:r w:rsidR="003542EE" w:rsidRPr="00036D62">
        <w:t xml:space="preserve"> co-production </w:t>
      </w:r>
      <w:r w:rsidR="00103451" w:rsidRPr="00036D62">
        <w:t xml:space="preserve">(knowledge, equity and interaction) </w:t>
      </w:r>
      <w:r w:rsidR="003542EE" w:rsidRPr="00036D62">
        <w:t>and value-in-use</w:t>
      </w:r>
      <w:r w:rsidR="00103451" w:rsidRPr="00036D62">
        <w:t xml:space="preserve"> (experience</w:t>
      </w:r>
      <w:r w:rsidR="00691CEB" w:rsidRPr="00036D62">
        <w:t>, personalisation and relationship)</w:t>
      </w:r>
      <w:r w:rsidR="00941268" w:rsidRPr="00036D62">
        <w:t>.</w:t>
      </w:r>
      <w:r w:rsidR="00CC3304" w:rsidRPr="00036D62">
        <w:t xml:space="preserve"> Finally,</w:t>
      </w:r>
      <w:r w:rsidR="00B07F98" w:rsidRPr="00036D62">
        <w:t xml:space="preserve"> just like previous </w:t>
      </w:r>
      <w:r w:rsidR="00B53E93" w:rsidRPr="00036D62">
        <w:t xml:space="preserve">conceptualisations, </w:t>
      </w:r>
      <w:r w:rsidR="003542EE" w:rsidRPr="00036D62">
        <w:fldChar w:fldCharType="begin"/>
      </w:r>
      <w:r w:rsidR="00E61887">
        <w:instrText xml:space="preserve"> ADDIN EN.CITE &lt;EndNote&gt;&lt;Cite AuthorYear="1"&gt;&lt;Author&gt;Merz&lt;/Author&gt;&lt;Year&gt;2018&lt;/Year&gt;&lt;RecNum&gt;43&lt;/RecNum&gt;&lt;DisplayText&gt;Merz et al. (2018)&lt;/DisplayText&gt;&lt;record&gt;&lt;rec-number&gt;43&lt;/rec-number&gt;&lt;foreign-keys&gt;&lt;key app="EN" db-id="sdrxvfpvj0xv0heseds555f4s0wrs00dp0tr" timestamp="1633732276"&gt;43&lt;/key&gt;&lt;/foreign-keys&gt;&lt;ref-type name="Journal Article"&gt;17&lt;/ref-type&gt;&lt;contributors&gt;&lt;authors&gt;&lt;author&gt;Merz, Michael A.&lt;/author&gt;&lt;author&gt;Zarantonello, Lia&lt;/author&gt;&lt;author&gt;Grappi, Silvia&lt;/author&gt;&lt;/authors&gt;&lt;/contributors&gt;&lt;titles&gt;&lt;title&gt;How valuable are your customers in the brand value co-creation process? The development of a Customer Co-Creation Value (CCCV) scale&lt;/title&gt;&lt;secondary-title&gt;Journal of Business Research&lt;/secondary-title&gt;&lt;/titles&gt;&lt;periodical&gt;&lt;full-title&gt;Journal of Business Research&lt;/full-title&gt;&lt;/periodical&gt;&lt;pages&gt;79-89&lt;/pages&gt;&lt;volume&gt;82&lt;/volume&gt;&lt;keywords&gt;&lt;keyword&gt;Brand value&lt;/keyword&gt;&lt;keyword&gt;Co-creation&lt;/keyword&gt;&lt;keyword&gt;Scale development&lt;/keyword&gt;&lt;keyword&gt;CCCV&lt;/keyword&gt;&lt;keyword&gt;Partial least squares structural equation modeling (PLS-SEM)&lt;/keyword&gt;&lt;/keywords&gt;&lt;dates&gt;&lt;year&gt;2018&lt;/year&gt;&lt;pub-dates&gt;&lt;date&gt;2018/01/01/&lt;/date&gt;&lt;/pub-dates&gt;&lt;/dates&gt;&lt;isbn&gt;0148-2963&lt;/isbn&gt;&lt;urls&gt;&lt;related-urls&gt;&lt;url&gt;https://www.sciencedirect.com/science/article/pii/S0148296317302801&lt;/url&gt;&lt;/related-urls&gt;&lt;/urls&gt;&lt;electronic-resource-num&gt;https://doi.org/10.1016/j.jbusres.2017.08.018&lt;/electronic-resource-num&gt;&lt;/record&gt;&lt;/Cite&gt;&lt;/EndNote&gt;</w:instrText>
      </w:r>
      <w:r w:rsidR="003542EE" w:rsidRPr="00036D62">
        <w:fldChar w:fldCharType="separate"/>
      </w:r>
      <w:r w:rsidR="003542EE" w:rsidRPr="00036D62">
        <w:rPr>
          <w:noProof/>
        </w:rPr>
        <w:t>Merz et al. (2018)</w:t>
      </w:r>
      <w:r w:rsidR="003542EE" w:rsidRPr="00036D62">
        <w:fldChar w:fldCharType="end"/>
      </w:r>
      <w:r w:rsidR="003542EE" w:rsidRPr="00036D62">
        <w:t xml:space="preserve"> defined co-creation as a </w:t>
      </w:r>
      <w:r w:rsidR="00B53E93" w:rsidRPr="00036D62">
        <w:t>construct</w:t>
      </w:r>
      <w:r w:rsidR="003542EE" w:rsidRPr="00036D62">
        <w:t xml:space="preserve"> with two dimensions, namely customer motivation</w:t>
      </w:r>
      <w:r w:rsidR="00691CEB" w:rsidRPr="00036D62">
        <w:t xml:space="preserve"> (trustworthiness, commitment</w:t>
      </w:r>
      <w:r w:rsidR="00C95FE1" w:rsidRPr="00036D62">
        <w:t xml:space="preserve"> and passion) </w:t>
      </w:r>
      <w:r w:rsidR="003542EE" w:rsidRPr="00036D62">
        <w:t xml:space="preserve">and </w:t>
      </w:r>
      <w:r w:rsidR="00941268" w:rsidRPr="00036D62">
        <w:t>customer-</w:t>
      </w:r>
      <w:r w:rsidR="003542EE" w:rsidRPr="00036D62">
        <w:t>owned resources</w:t>
      </w:r>
      <w:r w:rsidR="00C95FE1" w:rsidRPr="00036D62">
        <w:t xml:space="preserve"> (knowledge, skills, creativity and connectedness). </w:t>
      </w:r>
    </w:p>
    <w:p w14:paraId="2CE5DF63" w14:textId="26763265" w:rsidR="008443BE" w:rsidRPr="00036D62" w:rsidRDefault="00452BA0" w:rsidP="000261EC">
      <w:pPr>
        <w:spacing w:line="480" w:lineRule="auto"/>
      </w:pPr>
      <w:r w:rsidRPr="00036D62">
        <w:t xml:space="preserve">Whilst the dimensions of co-creation </w:t>
      </w:r>
      <w:r w:rsidR="00FE04D0" w:rsidRPr="00036D62">
        <w:t>have been</w:t>
      </w:r>
      <w:r w:rsidRPr="00036D62">
        <w:t xml:space="preserve"> s</w:t>
      </w:r>
      <w:r w:rsidR="00BB0896" w:rsidRPr="00036D62">
        <w:t xml:space="preserve">tudied within the literature, the dimensions of co-destruction have not yet been identified. </w:t>
      </w:r>
      <w:r w:rsidR="00FE04D0" w:rsidRPr="00036D62">
        <w:t>As a starting position</w:t>
      </w:r>
      <w:r w:rsidR="00623FAA" w:rsidRPr="00036D62">
        <w:t>,</w:t>
      </w:r>
      <w:r w:rsidR="00FE04D0" w:rsidRPr="00036D62">
        <w:t xml:space="preserve"> one could consider t</w:t>
      </w:r>
      <w:r w:rsidR="003542EE" w:rsidRPr="00036D62">
        <w:t xml:space="preserve">he dimensions of co-creation </w:t>
      </w:r>
      <w:r w:rsidR="00FE04D0" w:rsidRPr="00036D62">
        <w:t xml:space="preserve">which could </w:t>
      </w:r>
      <w:r w:rsidR="003542EE" w:rsidRPr="00036D62">
        <w:t>shed light on possible dimensions of co-destruction.</w:t>
      </w:r>
      <w:r w:rsidR="00953E3C" w:rsidRPr="00036D62">
        <w:t xml:space="preserve"> </w:t>
      </w:r>
      <w:r w:rsidR="001278D6" w:rsidRPr="00036D62">
        <w:t>Yi and Gong’s</w:t>
      </w:r>
      <w:r w:rsidR="00861096" w:rsidRPr="00036D62">
        <w:t xml:space="preserve"> in-role participation and extra-role citizenship behaviours list a set of practices that could be both positive and negative. Consumers can choose to exhibit those behaviours during and beyond interactions, leading to value co-creation</w:t>
      </w:r>
      <w:r w:rsidR="000365DB" w:rsidRPr="00036D62">
        <w:t>,</w:t>
      </w:r>
      <w:r w:rsidR="00861096" w:rsidRPr="00036D62">
        <w:rPr>
          <w:color w:val="FF0000"/>
        </w:rPr>
        <w:t xml:space="preserve"> </w:t>
      </w:r>
      <w:r w:rsidR="00861096" w:rsidRPr="00036D62">
        <w:t xml:space="preserve">or choose to exhibit adverse </w:t>
      </w:r>
      <w:r w:rsidR="00861096" w:rsidRPr="00036D62">
        <w:rPr>
          <w:color w:val="000000" w:themeColor="text1"/>
        </w:rPr>
        <w:t xml:space="preserve">behaviours, leading to value co-destruction. </w:t>
      </w:r>
      <w:r w:rsidR="00953E3C" w:rsidRPr="00036D62">
        <w:t>Consumer motivation and consumer</w:t>
      </w:r>
      <w:r w:rsidR="00375121" w:rsidRPr="00036D62">
        <w:t>-</w:t>
      </w:r>
      <w:r w:rsidR="00953E3C" w:rsidRPr="00036D62">
        <w:t>owned resources</w:t>
      </w:r>
      <w:r w:rsidR="00C02596" w:rsidRPr="00036D62">
        <w:t xml:space="preserve">, </w:t>
      </w:r>
      <w:r w:rsidR="00953E3C" w:rsidRPr="00036D62">
        <w:t xml:space="preserve">highlighted by </w:t>
      </w:r>
      <w:r w:rsidR="00953E3C" w:rsidRPr="00036D62">
        <w:fldChar w:fldCharType="begin"/>
      </w:r>
      <w:r w:rsidR="00E61887">
        <w:instrText xml:space="preserve"> ADDIN EN.CITE &lt;EndNote&gt;&lt;Cite AuthorYear="1"&gt;&lt;Author&gt;Merz&lt;/Author&gt;&lt;Year&gt;2018&lt;/Year&gt;&lt;RecNum&gt;43&lt;/RecNum&gt;&lt;DisplayText&gt;Merz et al. (2018)&lt;/DisplayText&gt;&lt;record&gt;&lt;rec-number&gt;43&lt;/rec-number&gt;&lt;foreign-keys&gt;&lt;key app="EN" db-id="sdrxvfpvj0xv0heseds555f4s0wrs00dp0tr" timestamp="1633732276"&gt;43&lt;/key&gt;&lt;/foreign-keys&gt;&lt;ref-type name="Journal Article"&gt;17&lt;/ref-type&gt;&lt;contributors&gt;&lt;authors&gt;&lt;author&gt;Merz, Michael A.&lt;/author&gt;&lt;author&gt;Zarantonello, Lia&lt;/author&gt;&lt;author&gt;Grappi, Silvia&lt;/author&gt;&lt;/authors&gt;&lt;/contributors&gt;&lt;titles&gt;&lt;title&gt;How valuable are your customers in the brand value co-creation process? The development of a Customer Co-Creation Value (CCCV) scale&lt;/title&gt;&lt;secondary-title&gt;Journal of Business Research&lt;/secondary-title&gt;&lt;/titles&gt;&lt;periodical&gt;&lt;full-title&gt;Journal of Business Research&lt;/full-title&gt;&lt;/periodical&gt;&lt;pages&gt;79-89&lt;/pages&gt;&lt;volume&gt;82&lt;/volume&gt;&lt;keywords&gt;&lt;keyword&gt;Brand value&lt;/keyword&gt;&lt;keyword&gt;Co-creation&lt;/keyword&gt;&lt;keyword&gt;Scale development&lt;/keyword&gt;&lt;keyword&gt;CCCV&lt;/keyword&gt;&lt;keyword&gt;Partial least squares structural equation modeling (PLS-SEM)&lt;/keyword&gt;&lt;/keywords&gt;&lt;dates&gt;&lt;year&gt;2018&lt;/year&gt;&lt;pub-dates&gt;&lt;date&gt;2018/01/01/&lt;/date&gt;&lt;/pub-dates&gt;&lt;/dates&gt;&lt;isbn&gt;0148-2963&lt;/isbn&gt;&lt;urls&gt;&lt;related-urls&gt;&lt;url&gt;https://www.sciencedirect.com/science/article/pii/S0148296317302801&lt;/url&gt;&lt;/related-urls&gt;&lt;/urls&gt;&lt;electronic-resource-num&gt;https://doi.org/10.1016/j.jbusres.2017.08.018&lt;/electronic-resource-num&gt;&lt;/record&gt;&lt;/Cite&gt;&lt;/EndNote&gt;</w:instrText>
      </w:r>
      <w:r w:rsidR="00953E3C" w:rsidRPr="00036D62">
        <w:fldChar w:fldCharType="separate"/>
      </w:r>
      <w:r w:rsidR="00953E3C" w:rsidRPr="00036D62">
        <w:rPr>
          <w:noProof/>
        </w:rPr>
        <w:t>Merz et al. (2018)</w:t>
      </w:r>
      <w:r w:rsidR="00953E3C" w:rsidRPr="00036D62">
        <w:fldChar w:fldCharType="end"/>
      </w:r>
      <w:r w:rsidR="00953E3C" w:rsidRPr="00036D62">
        <w:t xml:space="preserve">, are dimensions </w:t>
      </w:r>
      <w:r w:rsidR="00F74D93" w:rsidRPr="00036D62">
        <w:t>that</w:t>
      </w:r>
      <w:r w:rsidR="00953E3C" w:rsidRPr="00036D62">
        <w:t xml:space="preserve"> also have a negative polarity. Just as consumers could be motivated to act positively, they could be motivated to act negatively. Likewise, resources are bipolar and only acquire the status of resources in the function of the context of their use </w:t>
      </w:r>
      <w:r w:rsidR="00953E3C" w:rsidRPr="00036D62">
        <w:fldChar w:fldCharType="begin"/>
      </w:r>
      <w:r w:rsidR="00A5156E" w:rsidRPr="00036D62">
        <w:instrText xml:space="preserve"> ADDIN EN.CITE &lt;EndNote&gt;&lt;Cite&gt;&lt;Author&gt;Plé&lt;/Author&gt;&lt;Year&gt;2016&lt;/Year&gt;&lt;RecNum&gt;53&lt;/RecNum&gt;&lt;DisplayText&gt;(Plé, 2016)&lt;/DisplayText&gt;&lt;record&gt;&lt;rec-number&gt;53&lt;/rec-number&gt;&lt;foreign-keys&gt;&lt;key app="EN" db-id="sdrxvfpvj0xv0heseds555f4s0wrs00dp0tr" timestamp="1633733056"&gt;53&lt;/key&gt;&lt;/foreign-keys&gt;&lt;ref-type name="Journal Article"&gt;17&lt;/ref-type&gt;&lt;contributors&gt;&lt;authors&gt;&lt;author&gt;Plé, Loïc&lt;/author&gt;&lt;/authors&gt;&lt;/contributors&gt;&lt;titles&gt;&lt;title&gt;Studying customers’ resource integration by service employees in interactional value co-creation&lt;/title&gt;&lt;secondary-title&gt;Journal of Services Marketing&lt;/secondary-title&gt;&lt;/titles&gt;&lt;periodical&gt;&lt;full-title&gt;Journal of Services Marketing&lt;/full-title&gt;&lt;/periodical&gt;&lt;pages&gt;152-164&lt;/pages&gt;&lt;volume&gt;30&lt;/volume&gt;&lt;number&gt;2&lt;/number&gt;&lt;dates&gt;&lt;year&gt;2016&lt;/year&gt;&lt;/dates&gt;&lt;publisher&gt;Emerald Group Publishing Limited&lt;/publisher&gt;&lt;isbn&gt;0887-6045&lt;/isbn&gt;&lt;urls&gt;&lt;related-urls&gt;&lt;url&gt;https://doi.org/10.1108/JSM-02-2015-0065&lt;/url&gt;&lt;/related-urls&gt;&lt;/urls&gt;&lt;electronic-resource-num&gt;10.1108/JSM-02-2015-0065&lt;/electronic-resource-num&gt;&lt;access-date&gt;2021/10/08&lt;/access-date&gt;&lt;/record&gt;&lt;/Cite&gt;&lt;/EndNote&gt;</w:instrText>
      </w:r>
      <w:r w:rsidR="00953E3C" w:rsidRPr="00036D62">
        <w:fldChar w:fldCharType="separate"/>
      </w:r>
      <w:r w:rsidR="00A5156E" w:rsidRPr="00036D62">
        <w:rPr>
          <w:noProof/>
        </w:rPr>
        <w:t>(Plé, 2016)</w:t>
      </w:r>
      <w:r w:rsidR="00953E3C" w:rsidRPr="00036D62">
        <w:fldChar w:fldCharType="end"/>
      </w:r>
      <w:r w:rsidR="00953E3C" w:rsidRPr="00036D62">
        <w:t xml:space="preserve">. Resources can be utilised adversely, resulting in the co-destruction of value </w:t>
      </w:r>
      <w:r w:rsidR="00953E3C" w:rsidRPr="00036D62">
        <w:fldChar w:fldCharType="begin">
          <w:fldData xml:space="preserve">PEVuZE5vdGU+PENpdGU+PEF1dGhvcj5NLiBTbWl0aDwvQXV0aG9yPjxZZWFyPjIwMTM8L1llYXI+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</w:fldData>
        </w:fldChar>
      </w:r>
      <w:r w:rsidR="00E61887">
        <w:instrText xml:space="preserve"> ADDIN EN.CITE </w:instrText>
      </w:r>
      <w:r w:rsidR="00E61887">
        <w:fldChar w:fldCharType="begin">
          <w:fldData xml:space="preserve">PEVuZE5vdGU+PENpdGU+PEF1dGhvcj5NLiBTbWl0aDwvQXV0aG9yPjxZZWFyPjIwMTM8L1llYXI+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</w:fldData>
        </w:fldChar>
      </w:r>
      <w:r w:rsidR="00E61887">
        <w:instrText xml:space="preserve"> ADDIN EN.CITE.DATA </w:instrText>
      </w:r>
      <w:r w:rsidR="00E61887">
        <w:fldChar w:fldCharType="end"/>
      </w:r>
      <w:r w:rsidR="00953E3C" w:rsidRPr="00036D62">
        <w:fldChar w:fldCharType="separate"/>
      </w:r>
      <w:r w:rsidR="00CE587F" w:rsidRPr="00036D62">
        <w:rPr>
          <w:noProof/>
        </w:rPr>
        <w:t>(M. Smith, 2013; Williams et al., 2016)</w:t>
      </w:r>
      <w:r w:rsidR="00953E3C" w:rsidRPr="00036D62">
        <w:fldChar w:fldCharType="end"/>
      </w:r>
      <w:r w:rsidR="00953E3C" w:rsidRPr="00036D62">
        <w:t>.</w:t>
      </w:r>
    </w:p>
    <w:p w14:paraId="4DE5C71E" w14:textId="0CEC6159" w:rsidR="00735A2F" w:rsidRPr="00036D62" w:rsidRDefault="00D74744" w:rsidP="00FE04D0">
      <w:pPr>
        <w:spacing w:after="120" w:line="480" w:lineRule="auto"/>
      </w:pPr>
      <w:r w:rsidRPr="00036D62">
        <w:t xml:space="preserve">Since the focus of this work is on </w:t>
      </w:r>
      <w:r w:rsidR="006766B8" w:rsidRPr="00036D62">
        <w:t xml:space="preserve">consumer </w:t>
      </w:r>
      <w:r w:rsidRPr="00036D62">
        <w:t>behaviour</w:t>
      </w:r>
      <w:r w:rsidR="006766B8" w:rsidRPr="00036D62">
        <w:t xml:space="preserve"> during </w:t>
      </w:r>
      <w:r w:rsidR="00E602D6" w:rsidRPr="00036D62">
        <w:t>interactions</w:t>
      </w:r>
      <w:r w:rsidR="006766B8" w:rsidRPr="00036D62">
        <w:t xml:space="preserve"> with firms, t</w:t>
      </w:r>
      <w:r w:rsidR="00ED734B" w:rsidRPr="00036D62">
        <w:t>his work utilises</w:t>
      </w:r>
      <w:r w:rsidR="00BD32C3" w:rsidRPr="00036D62">
        <w:t xml:space="preserve"> </w:t>
      </w:r>
      <w:r w:rsidR="001278D6" w:rsidRPr="00036D62">
        <w:t>Yi and Gong’s</w:t>
      </w:r>
      <w:r w:rsidR="00ED734B" w:rsidRPr="00036D62">
        <w:t xml:space="preserve"> conceptualisation due to its behavioural approach to co-creation. </w:t>
      </w:r>
      <w:r w:rsidR="00877EA1" w:rsidRPr="00036D62">
        <w:t xml:space="preserve">Their </w:t>
      </w:r>
      <w:r w:rsidR="00ED734B" w:rsidRPr="00036D62">
        <w:lastRenderedPageBreak/>
        <w:t>conceptualisation of co-creation embodies the different aspects of behaviour required for value co-creation between the firm and the consumer</w:t>
      </w:r>
      <w:r w:rsidR="00877EA1" w:rsidRPr="00036D62">
        <w:t xml:space="preserve">. </w:t>
      </w:r>
      <w:r w:rsidR="001D3CCA" w:rsidRPr="00036D62">
        <w:t>These behaviours include practices identified in the literature</w:t>
      </w:r>
      <w:r w:rsidR="00BD32C3" w:rsidRPr="00036D62">
        <w:t>,</w:t>
      </w:r>
      <w:r w:rsidR="001D3CCA" w:rsidRPr="00036D62">
        <w:t xml:space="preserve"> such as informing, greeting, helping, connecting, etc.</w:t>
      </w:r>
      <w:r w:rsidR="00BD32C3" w:rsidRPr="00036D62">
        <w:t>,</w:t>
      </w:r>
      <w:r w:rsidR="001D3CCA" w:rsidRPr="00036D62">
        <w:t xml:space="preserve"> which</w:t>
      </w:r>
      <w:r w:rsidR="00BD32C3" w:rsidRPr="00036D62">
        <w:t>,</w:t>
      </w:r>
      <w:r w:rsidR="001D3CCA" w:rsidRPr="00036D62">
        <w:t xml:space="preserve"> when enacted</w:t>
      </w:r>
      <w:r w:rsidR="0096656A" w:rsidRPr="00036D62">
        <w:t xml:space="preserve"> during interactions</w:t>
      </w:r>
      <w:r w:rsidR="00BD32C3" w:rsidRPr="00036D62">
        <w:t>,</w:t>
      </w:r>
      <w:r w:rsidR="001D3CCA" w:rsidRPr="00036D62">
        <w:t xml:space="preserve"> could result in value co-creation or co-destruction, depending on how they are interpreted </w:t>
      </w:r>
      <w:r w:rsidR="001D3CCA" w:rsidRPr="00036D62">
        <w:fldChar w:fldCharType="begin">
          <w:fldData xml:space="preserve">PEVuZE5vdGU+PENpdGU+PEF1dGhvcj5FY2hldmVycmk8L0F1dGhvcj48WWVhcj4yMDExPC9ZZWFy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</w:fldData>
        </w:fldChar>
      </w:r>
      <w:r w:rsidR="00E61887">
        <w:instrText xml:space="preserve"> ADDIN EN.CITE </w:instrText>
      </w:r>
      <w:r w:rsidR="00E61887">
        <w:fldChar w:fldCharType="begin">
          <w:fldData xml:space="preserve">PEVuZE5vdGU+PENpdGU+PEF1dGhvcj5FY2hldmVycmk8L0F1dGhvcj48WWVhcj4yMDExPC9ZZWFy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</w:fldData>
        </w:fldChar>
      </w:r>
      <w:r w:rsidR="00E61887">
        <w:instrText xml:space="preserve"> ADDIN EN.CITE.DATA </w:instrText>
      </w:r>
      <w:r w:rsidR="00E61887">
        <w:fldChar w:fldCharType="end"/>
      </w:r>
      <w:r w:rsidR="001D3CCA" w:rsidRPr="00036D62">
        <w:fldChar w:fldCharType="separate"/>
      </w:r>
      <w:r w:rsidR="00A5156E" w:rsidRPr="00036D62">
        <w:rPr>
          <w:noProof/>
        </w:rPr>
        <w:t>(Carù &amp; Cova, 2015; Echeverri &amp; Salomonson, 2017; Echeverri &amp; Skålén, 2011; Skålén et al., 2015)</w:t>
      </w:r>
      <w:r w:rsidR="001D3CCA" w:rsidRPr="00036D62">
        <w:fldChar w:fldCharType="end"/>
      </w:r>
      <w:r w:rsidR="001D3CCA" w:rsidRPr="00036D62">
        <w:t xml:space="preserve">.  The </w:t>
      </w:r>
      <w:r w:rsidR="00EB1B0C" w:rsidRPr="00036D62">
        <w:t xml:space="preserve">Yi and Gong </w:t>
      </w:r>
      <w:r w:rsidR="001D3CCA" w:rsidRPr="00036D62">
        <w:t>behaviours</w:t>
      </w:r>
      <w:r w:rsidR="00C12FC8" w:rsidRPr="00036D62">
        <w:t>, therefore,</w:t>
      </w:r>
      <w:r w:rsidR="001D3CCA" w:rsidRPr="00036D62">
        <w:t xml:space="preserve"> offer insights into possible behaviours which could lead to co-destruction. </w:t>
      </w:r>
      <w:r w:rsidR="00E73EA3" w:rsidRPr="00036D62">
        <w:t>Both participation and citizenship behaviours facilitate co-creation</w:t>
      </w:r>
      <w:r w:rsidR="000D49E7" w:rsidRPr="00036D62">
        <w:t>.</w:t>
      </w:r>
      <w:r w:rsidR="00E73EA3" w:rsidRPr="00036D62">
        <w:t xml:space="preserve"> Just like co-creation, consumers can exhibit customer co-destruction defiance behaviour and customer co-destruction subversion behaviours (Table </w:t>
      </w:r>
      <w:r w:rsidR="009741BE" w:rsidRPr="00036D62">
        <w:t>1</w:t>
      </w:r>
      <w:r w:rsidR="00E73EA3" w:rsidRPr="00036D62">
        <w:t xml:space="preserve">). </w:t>
      </w:r>
      <w:r w:rsidR="00650379" w:rsidRPr="00036D62">
        <w:t xml:space="preserve">Yi and Gong’s </w:t>
      </w:r>
      <w:r w:rsidR="00FE04D0" w:rsidRPr="00036D62">
        <w:t>conceptualisation is, therefore, better suited to studying values, traits and behaviour in comparison to</w:t>
      </w:r>
      <w:r w:rsidR="00BD32C3" w:rsidRPr="00036D62">
        <w:t xml:space="preserve"> the</w:t>
      </w:r>
      <w:r w:rsidR="00FD4AEB" w:rsidRPr="00036D62">
        <w:t xml:space="preserve"> </w:t>
      </w:r>
      <w:r w:rsidR="001F775E" w:rsidRPr="00036D62">
        <w:t>production approach to co-creation</w:t>
      </w:r>
      <w:r w:rsidR="00D11D80" w:rsidRPr="00036D62">
        <w:t xml:space="preserve"> </w:t>
      </w:r>
      <w:r w:rsidR="00B621BE" w:rsidRPr="00036D62">
        <w:fldChar w:fldCharType="begin"/>
      </w:r>
      <w:r w:rsidR="00E61887">
        <w:instrText xml:space="preserve"> ADDIN EN.CITE &lt;EndNote&gt;&lt;Cite&gt;&lt;Author&gt;Ranjan&lt;/Author&gt;&lt;Year&gt;2016&lt;/Year&gt;&lt;RecNum&gt;60&lt;/RecNum&gt;&lt;DisplayText&gt;(Ranjan &amp;amp; Read, 2016)&lt;/DisplayText&gt;&lt;record&gt;&lt;rec-number&gt;60&lt;/rec-number&gt;&lt;foreign-keys&gt;&lt;key app="EN" db-id="sdrxvfpvj0xv0heseds555f4s0wrs00dp0tr" timestamp="1633733447"&gt;60&lt;/key&gt;&lt;/foreign-keys&gt;&lt;ref-type name="Journal Article"&gt;17&lt;/ref-type&gt;&lt;contributors&gt;&lt;authors&gt;&lt;author&gt;Ranjan, Kumar Rakesh&lt;/author&gt;&lt;author&gt;Read, Stuart&lt;/author&gt;&lt;/authors&gt;&lt;/contributors&gt;&lt;titles&gt;&lt;title&gt;Value co-creation: concept and measurement&lt;/title&gt;&lt;secondary-title&gt;Journal of the Academy of Marketing Science&lt;/secondary-title&gt;&lt;/titles&gt;&lt;periodical&gt;&lt;full-title&gt;Journal of the Academy of Marketing Science&lt;/full-title&gt;&lt;/periodical&gt;&lt;pages&gt;290-315&lt;/pages&gt;&lt;volume&gt;44&lt;/volume&gt;&lt;number&gt;3&lt;/number&gt;&lt;dates&gt;&lt;year&gt;2016&lt;/year&gt;&lt;pub-dates&gt;&lt;date&gt;2016/05/01&lt;/date&gt;&lt;/pub-dates&gt;&lt;/dates&gt;&lt;isbn&gt;1552-7824&lt;/isbn&gt;&lt;urls&gt;&lt;related-urls&gt;&lt;url&gt;https://doi.org/10.1007/s11747-014-0397-2&lt;/url&gt;&lt;/related-urls&gt;&lt;/urls&gt;&lt;electronic-resource-num&gt;10.1007/s11747-014-0397-2&lt;/electronic-resource-num&gt;&lt;/record&gt;&lt;/Cite&gt;&lt;/EndNote&gt;</w:instrText>
      </w:r>
      <w:r w:rsidR="00B621BE" w:rsidRPr="00036D62">
        <w:fldChar w:fldCharType="separate"/>
      </w:r>
      <w:r w:rsidR="00CE587F" w:rsidRPr="00036D62">
        <w:rPr>
          <w:noProof/>
        </w:rPr>
        <w:t>(Ranjan &amp; Read, 2016)</w:t>
      </w:r>
      <w:r w:rsidR="00B621BE" w:rsidRPr="00036D62">
        <w:fldChar w:fldCharType="end"/>
      </w:r>
      <w:r w:rsidR="00B621BE" w:rsidRPr="00036D62">
        <w:t xml:space="preserve"> </w:t>
      </w:r>
      <w:r w:rsidR="008505BC" w:rsidRPr="00036D62">
        <w:t xml:space="preserve">or the brand value approach to co-creation </w:t>
      </w:r>
      <w:r w:rsidR="00FE04D0" w:rsidRPr="00036D62">
        <w:fldChar w:fldCharType="begin"/>
      </w:r>
      <w:r w:rsidR="00E61887">
        <w:instrText xml:space="preserve"> ADDIN EN.CITE &lt;EndNote&gt;&lt;Cite&gt;&lt;Author&gt;Merz&lt;/Author&gt;&lt;Year&gt;2018&lt;/Year&gt;&lt;RecNum&gt;43&lt;/RecNum&gt;&lt;DisplayText&gt;(Merz et al., 2018)&lt;/DisplayText&gt;&lt;record&gt;&lt;rec-number&gt;43&lt;/rec-number&gt;&lt;foreign-keys&gt;&lt;key app="EN" db-id="sdrxvfpvj0xv0heseds555f4s0wrs00dp0tr" timestamp="1633732276"&gt;43&lt;/key&gt;&lt;/foreign-keys&gt;&lt;ref-type name="Journal Article"&gt;17&lt;/ref-type&gt;&lt;contributors&gt;&lt;authors&gt;&lt;author&gt;Merz, Michael A.&lt;/author&gt;&lt;author&gt;Zarantonello, Lia&lt;/author&gt;&lt;author&gt;Grappi, Silvia&lt;/author&gt;&lt;/authors&gt;&lt;/contributors&gt;&lt;titles&gt;&lt;title&gt;How valuable are your customers in the brand value co-creation process? The development of a Customer Co-Creation Value (CCCV) scale&lt;/title&gt;&lt;secondary-title&gt;Journal of Business Research&lt;/secondary-title&gt;&lt;/titles&gt;&lt;periodical&gt;&lt;full-title&gt;Journal of Business Research&lt;/full-title&gt;&lt;/periodical&gt;&lt;pages&gt;79-89&lt;/pages&gt;&lt;volume&gt;82&lt;/volume&gt;&lt;keywords&gt;&lt;keyword&gt;Brand value&lt;/keyword&gt;&lt;keyword&gt;Co-creation&lt;/keyword&gt;&lt;keyword&gt;Scale development&lt;/keyword&gt;&lt;keyword&gt;CCCV&lt;/keyword&gt;&lt;keyword&gt;Partial least squares structural equation modeling (PLS-SEM)&lt;/keyword&gt;&lt;/keywords&gt;&lt;dates&gt;&lt;year&gt;2018&lt;/year&gt;&lt;pub-dates&gt;&lt;date&gt;2018/01/01/&lt;/date&gt;&lt;/pub-dates&gt;&lt;/dates&gt;&lt;isbn&gt;0148-2963&lt;/isbn&gt;&lt;urls&gt;&lt;related-urls&gt;&lt;url&gt;https://www.sciencedirect.com/science/article/pii/S0148296317302801&lt;/url&gt;&lt;/related-urls&gt;&lt;/urls&gt;&lt;electronic-resource-num&gt;https://doi.org/10.1016/j.jbusres.2017.08.018&lt;/electronic-resource-num&gt;&lt;/record&gt;&lt;/Cite&gt;&lt;/EndNote&gt;</w:instrText>
      </w:r>
      <w:r w:rsidR="00FE04D0" w:rsidRPr="00036D62">
        <w:fldChar w:fldCharType="separate"/>
      </w:r>
      <w:r w:rsidR="008505BC" w:rsidRPr="00036D62">
        <w:rPr>
          <w:noProof/>
        </w:rPr>
        <w:t>(Merz et al., 2018)</w:t>
      </w:r>
      <w:r w:rsidR="00FE04D0" w:rsidRPr="00036D62">
        <w:fldChar w:fldCharType="end"/>
      </w:r>
      <w:r w:rsidR="00FE04D0" w:rsidRPr="00036D62">
        <w:t>. The next subsection details both customer participation and citizenship behaviours. This is followed by a subsection highlighting how consumers can destroy value by choosing not to demonstrate these behaviours or by exhibiting co-destruction defiance or subversion behaviours.</w:t>
      </w:r>
    </w:p>
    <w:p w14:paraId="7A15B7DF" w14:textId="4750C67A" w:rsidR="0026630A" w:rsidRPr="00036D62" w:rsidRDefault="00AB0A05" w:rsidP="00AC2190">
      <w:pPr>
        <w:spacing w:afterLines="30" w:after="72" w:line="480" w:lineRule="auto"/>
        <w:jc w:val="center"/>
        <w:rPr>
          <w:b/>
          <w:bCs/>
        </w:rPr>
      </w:pPr>
      <w:r>
        <w:rPr>
          <w:b/>
          <w:bCs/>
        </w:rPr>
        <w:t xml:space="preserve">Insert </w:t>
      </w:r>
      <w:r w:rsidR="0026630A" w:rsidRPr="00036D62">
        <w:rPr>
          <w:b/>
          <w:bCs/>
        </w:rPr>
        <w:t xml:space="preserve">Table </w:t>
      </w:r>
      <w:r w:rsidR="009741BE" w:rsidRPr="00036D62">
        <w:rPr>
          <w:b/>
          <w:bCs/>
        </w:rPr>
        <w:t>1</w:t>
      </w:r>
    </w:p>
    <w:p w14:paraId="260E7CD7" w14:textId="6E0707AF" w:rsidR="003542EE" w:rsidRPr="00036D62" w:rsidRDefault="004A1685" w:rsidP="003310DD">
      <w:pPr>
        <w:pStyle w:val="Heading3"/>
        <w:numPr>
          <w:ilvl w:val="2"/>
          <w:numId w:val="18"/>
        </w:numPr>
        <w:spacing w:line="480" w:lineRule="auto"/>
        <w:ind w:left="1077" w:hanging="1077"/>
        <w:contextualSpacing/>
        <w:rPr>
          <w:rFonts w:eastAsiaTheme="minorHAnsi"/>
          <w:color w:val="auto"/>
          <w:sz w:val="32"/>
        </w:rPr>
      </w:pPr>
      <w:r w:rsidRPr="00036D62">
        <w:rPr>
          <w:rFonts w:eastAsiaTheme="minorHAnsi"/>
          <w:color w:val="auto"/>
          <w:sz w:val="32"/>
        </w:rPr>
        <w:t xml:space="preserve"> </w:t>
      </w:r>
      <w:r w:rsidR="003542EE" w:rsidRPr="00036D62">
        <w:rPr>
          <w:rFonts w:eastAsiaTheme="minorHAnsi"/>
          <w:color w:val="auto"/>
          <w:sz w:val="32"/>
        </w:rPr>
        <w:t>Customer Participation and Citizenship Behaviour</w:t>
      </w:r>
    </w:p>
    <w:p w14:paraId="0F3D4531" w14:textId="7E4BE4D0" w:rsidR="002E3A58" w:rsidRPr="00036D62" w:rsidRDefault="002E3A58" w:rsidP="00D6364D">
      <w:pPr>
        <w:spacing w:after="120" w:line="480" w:lineRule="auto"/>
      </w:pPr>
      <w:r w:rsidRPr="00036D62">
        <w:t>Both participation and citizenship behaviours facilitate customer</w:t>
      </w:r>
      <w:r w:rsidR="00040D9B" w:rsidRPr="00036D62">
        <w:t>-</w:t>
      </w:r>
      <w:r w:rsidRPr="00036D62">
        <w:t>related outcomes</w:t>
      </w:r>
      <w:r w:rsidR="00BD32C3" w:rsidRPr="00036D62">
        <w:t>,</w:t>
      </w:r>
      <w:r w:rsidRPr="00036D62">
        <w:t xml:space="preserve"> such as customer satisfaction, service quality and firm related performance </w:t>
      </w:r>
      <w:r w:rsidRPr="00036D62">
        <w:fldChar w:fldCharType="begin">
          <w:fldData xml:space="preserve">PEVuZE5vdGU+PENpdGU+PEF1dGhvcj5Fbm5ldzwvQXV0aG9yPjxZZWFyPjE5OTk8L1llYXI+PFJl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</w:fldData>
        </w:fldChar>
      </w:r>
      <w:r w:rsidR="00E61887">
        <w:instrText xml:space="preserve"> ADDIN EN.CITE </w:instrText>
      </w:r>
      <w:r w:rsidR="00E61887">
        <w:fldChar w:fldCharType="begin">
          <w:fldData xml:space="preserve">PEVuZE5vdGU+PENpdGU+PEF1dGhvcj5Fbm5ldzwvQXV0aG9yPjxZZWFyPjE5OTk8L1llYXI+PFJl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</w:fldData>
        </w:fldChar>
      </w:r>
      <w:r w:rsidR="00E61887">
        <w:instrText xml:space="preserve"> ADDIN EN.CITE.DATA </w:instrText>
      </w:r>
      <w:r w:rsidR="00E61887">
        <w:fldChar w:fldCharType="end"/>
      </w:r>
      <w:r w:rsidRPr="00036D62">
        <w:fldChar w:fldCharType="separate"/>
      </w:r>
      <w:r w:rsidR="00CE587F" w:rsidRPr="00036D62">
        <w:rPr>
          <w:noProof/>
        </w:rPr>
        <w:t>(Ennew &amp; Binks, 1999; Skaggs &amp; Youndt, 2004)</w:t>
      </w:r>
      <w:r w:rsidRPr="00036D62">
        <w:fldChar w:fldCharType="end"/>
      </w:r>
      <w:r w:rsidRPr="00036D62">
        <w:t>. Whilst the concept of co-creation is relatively new, both participation and citizenship behaviours have been studied in the literature</w:t>
      </w:r>
      <w:r w:rsidR="00FE04D0" w:rsidRPr="00036D62">
        <w:t>, given</w:t>
      </w:r>
      <w:r w:rsidRPr="00036D62">
        <w:t xml:space="preserve"> their importance in the delivery of service, </w:t>
      </w:r>
      <w:r w:rsidR="00CD5695" w:rsidRPr="00036D62">
        <w:t xml:space="preserve">the </w:t>
      </w:r>
      <w:r w:rsidRPr="00036D62">
        <w:t xml:space="preserve">provision of firms with extraordinary value and competitive advantage </w:t>
      </w:r>
      <w:r w:rsidRPr="00036D62">
        <w:fldChar w:fldCharType="begin">
          <w:fldData xml:space="preserve">PEVuZE5vdGU+PENpdGU+PEF1dGhvcj5LZWxsZXk8L0F1dGhvcj48WWVhcj4xOTkwPC9ZZWFyPjxS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</w:fldData>
        </w:fldChar>
      </w:r>
      <w:r w:rsidR="00E61887">
        <w:instrText xml:space="preserve"> ADDIN EN.CITE </w:instrText>
      </w:r>
      <w:r w:rsidR="00E61887">
        <w:fldChar w:fldCharType="begin">
          <w:fldData xml:space="preserve">PEVuZE5vdGU+PENpdGU+PEF1dGhvcj5LZWxsZXk8L0F1dGhvcj48WWVhcj4xOTkwPC9ZZWFyPjxS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</w:fldData>
        </w:fldChar>
      </w:r>
      <w:r w:rsidR="00E61887">
        <w:instrText xml:space="preserve"> ADDIN EN.CITE.DATA </w:instrText>
      </w:r>
      <w:r w:rsidR="00E61887">
        <w:fldChar w:fldCharType="end"/>
      </w:r>
      <w:r w:rsidRPr="00036D62">
        <w:fldChar w:fldCharType="separate"/>
      </w:r>
      <w:r w:rsidR="00CE587F" w:rsidRPr="00036D62">
        <w:rPr>
          <w:noProof/>
        </w:rPr>
        <w:t>(Kelley et al., 1990; Mustak et al., 2013; Revilla-Camacho et al., 2015; Yi et al., 2011)</w:t>
      </w:r>
      <w:r w:rsidRPr="00036D62">
        <w:fldChar w:fldCharType="end"/>
      </w:r>
      <w:r w:rsidRPr="00036D62">
        <w:t xml:space="preserve">. </w:t>
      </w:r>
      <w:r w:rsidR="00BD32C3" w:rsidRPr="00036D62">
        <w:t xml:space="preserve">Yet </w:t>
      </w:r>
      <w:r w:rsidRPr="00036D62">
        <w:t>citizenship and participation</w:t>
      </w:r>
      <w:r w:rsidR="00FE04D0" w:rsidRPr="00036D62">
        <w:t xml:space="preserve"> </w:t>
      </w:r>
      <w:r w:rsidRPr="00036D62">
        <w:t>have different antecedents and exhibit different patterns of behaviour</w:t>
      </w:r>
      <w:r w:rsidR="00BD32C3" w:rsidRPr="00036D62">
        <w:t>,</w:t>
      </w:r>
      <w:r w:rsidRPr="00036D62">
        <w:t xml:space="preserve"> which contribute independently to the overall firm performance </w:t>
      </w:r>
      <w:r w:rsidRPr="00036D62">
        <w:fldChar w:fldCharType="begin">
          <w:fldData xml:space="preserve">PEVuZE5vdGU+PENpdGU+PEF1dGhvcj5Nb3Rvd2lkbG88L0F1dGhvcj48WWVhcj4xOTk0PC9ZZWFy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</w:fldData>
        </w:fldChar>
      </w:r>
      <w:r w:rsidR="00E61887">
        <w:instrText xml:space="preserve"> ADDIN EN.CITE </w:instrText>
      </w:r>
      <w:r w:rsidR="00E61887">
        <w:fldChar w:fldCharType="begin">
          <w:fldData xml:space="preserve">PEVuZE5vdGU+PENpdGU+PEF1dGhvcj5Nb3Rvd2lkbG88L0F1dGhvcj48WWVhcj4xOTk0PC9ZZWFy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</w:fldData>
        </w:fldChar>
      </w:r>
      <w:r w:rsidR="00E61887">
        <w:instrText xml:space="preserve"> ADDIN EN.CITE.DATA </w:instrText>
      </w:r>
      <w:r w:rsidR="00E61887">
        <w:fldChar w:fldCharType="end"/>
      </w:r>
      <w:r w:rsidRPr="00036D62">
        <w:fldChar w:fldCharType="separate"/>
      </w:r>
      <w:r w:rsidR="00CE587F" w:rsidRPr="00036D62">
        <w:rPr>
          <w:noProof/>
        </w:rPr>
        <w:t>(Motowidlo &amp; Van Scotter, 1994; Mustak et al., 2016)</w:t>
      </w:r>
      <w:r w:rsidRPr="00036D62">
        <w:fldChar w:fldCharType="end"/>
      </w:r>
      <w:r w:rsidR="00252EF8" w:rsidRPr="00036D62">
        <w:t>.</w:t>
      </w:r>
    </w:p>
    <w:p w14:paraId="5E8D96B5" w14:textId="229B4430" w:rsidR="003542EE" w:rsidRPr="00036D62" w:rsidRDefault="003542EE" w:rsidP="00D95A43">
      <w:pPr>
        <w:spacing w:after="120" w:line="480" w:lineRule="auto"/>
      </w:pPr>
      <w:r w:rsidRPr="00036D62">
        <w:lastRenderedPageBreak/>
        <w:t>Customer participation behaviour refers to behaviour that is necessary for successful service creation</w:t>
      </w:r>
      <w:r w:rsidR="00757BB4" w:rsidRPr="00036D62">
        <w:t xml:space="preserve">. </w:t>
      </w:r>
      <w:r w:rsidR="00B54F10" w:rsidRPr="00036D62">
        <w:t xml:space="preserve">Participation </w:t>
      </w:r>
      <w:r w:rsidRPr="00036D62">
        <w:t xml:space="preserve">consists of four elements, namely information sharing, information seeking, </w:t>
      </w:r>
      <w:r w:rsidR="00F96481" w:rsidRPr="00036D62">
        <w:t xml:space="preserve">personal interaction and </w:t>
      </w:r>
      <w:r w:rsidRPr="00036D62">
        <w:t>responsible behaviour.</w:t>
      </w:r>
      <w:r w:rsidR="00C9128E" w:rsidRPr="00036D62">
        <w:t xml:space="preserve"> Firstly, i</w:t>
      </w:r>
      <w:r w:rsidR="00141948" w:rsidRPr="00036D62">
        <w:t xml:space="preserve">nformation shared by consumers is available in the form of resources </w:t>
      </w:r>
      <w:r w:rsidR="00BD32C3" w:rsidRPr="00036D62">
        <w:t xml:space="preserve">for </w:t>
      </w:r>
      <w:r w:rsidR="00141948" w:rsidRPr="00036D62">
        <w:t>employees and other co-creators to perform their duties. By sharing information, customers can make sure employees and other actors provide the necessary service</w:t>
      </w:r>
      <w:r w:rsidR="00CD5695" w:rsidRPr="00036D62">
        <w:t>,</w:t>
      </w:r>
      <w:r w:rsidR="00141948" w:rsidRPr="00036D62">
        <w:t xml:space="preserve"> which facilitates co-creation </w:t>
      </w:r>
      <w:r w:rsidR="00141948" w:rsidRPr="00036D62">
        <w:fldChar w:fldCharType="begin"/>
      </w:r>
      <w:r w:rsidR="00E61887">
        <w:instrText xml:space="preserve"> ADDIN EN.CITE &lt;EndNote&gt;&lt;Cite&gt;&lt;Author&gt;Ennew&lt;/Author&gt;&lt;Year&gt;1999&lt;/Year&gt;&lt;RecNum&gt;21&lt;/RecNum&gt;&lt;DisplayText&gt;(Ennew &amp;amp; Binks, 1999)&lt;/DisplayText&gt;&lt;record&gt;&lt;rec-number&gt;21&lt;/rec-number&gt;&lt;foreign-keys&gt;&lt;key app="EN" db-id="sdrxvfpvj0xv0heseds555f4s0wrs00dp0tr" timestamp="1633730262"&gt;21&lt;/key&gt;&lt;/foreign-keys&gt;&lt;ref-type name="Journal Article"&gt;17&lt;/ref-type&gt;&lt;contributors&gt;&lt;authors&gt;&lt;author&gt;Ennew, Christine T.&lt;/author&gt;&lt;author&gt;Binks, Martin R.&lt;/author&gt;&lt;/authors&gt;&lt;/contributors&gt;&lt;titles&gt;&lt;title&gt;Impact of Participative Service Relationships on Quality, Satisfaction and Retention: An Exploratory Study&lt;/title&gt;&lt;secondary-title&gt;Journal of Business Research&lt;/secondary-title&gt;&lt;/titles&gt;&lt;periodical&gt;&lt;full-title&gt;Journal of Business Research&lt;/full-title&gt;&lt;/periodical&gt;&lt;pages&gt;121-132&lt;/pages&gt;&lt;volume&gt;46&lt;/volume&gt;&lt;number&gt;2&lt;/number&gt;&lt;dates&gt;&lt;year&gt;1999&lt;/year&gt;&lt;pub-dates&gt;&lt;date&gt;1999/10/01/&lt;/date&gt;&lt;/pub-dates&gt;&lt;/dates&gt;&lt;isbn&gt;0148-2963&lt;/isbn&gt;&lt;urls&gt;&lt;related-urls&gt;&lt;url&gt;https://www.sciencedirect.com/science/article/pii/S0148296398000162&lt;/url&gt;&lt;/related-urls&gt;&lt;/urls&gt;&lt;electronic-resource-num&gt;https://doi.org/10.1016/S0148-2963(98)00016-2&lt;/electronic-resource-num&gt;&lt;/record&gt;&lt;/Cite&gt;&lt;/EndNote&gt;</w:instrText>
      </w:r>
      <w:r w:rsidR="00141948" w:rsidRPr="00036D62">
        <w:fldChar w:fldCharType="separate"/>
      </w:r>
      <w:r w:rsidR="00CE587F" w:rsidRPr="00036D62">
        <w:rPr>
          <w:noProof/>
        </w:rPr>
        <w:t>(Ennew &amp; Binks, 1999)</w:t>
      </w:r>
      <w:r w:rsidR="00141948" w:rsidRPr="00036D62">
        <w:fldChar w:fldCharType="end"/>
      </w:r>
      <w:r w:rsidR="00141948" w:rsidRPr="00036D62">
        <w:t xml:space="preserve">. </w:t>
      </w:r>
      <w:r w:rsidR="00C9128E" w:rsidRPr="00036D62">
        <w:t>Secondly, b</w:t>
      </w:r>
      <w:r w:rsidR="00141948" w:rsidRPr="00036D62">
        <w:t xml:space="preserve">esides sharing information, customers also seek information. </w:t>
      </w:r>
      <w:r w:rsidRPr="00036D62">
        <w:t>Customers need an understanding of the service requirements and as such seek information to clarify these requirements</w:t>
      </w:r>
      <w:r w:rsidR="008E1619" w:rsidRPr="00036D62">
        <w:t>.</w:t>
      </w:r>
      <w:r w:rsidRPr="00036D62">
        <w:t xml:space="preserve"> </w:t>
      </w:r>
      <w:r w:rsidRPr="00036D62">
        <w:fldChar w:fldCharType="begin"/>
      </w:r>
      <w:r w:rsidR="00A5156E" w:rsidRPr="00036D62">
        <w:instrText xml:space="preserve"> ADDIN EN.CITE &lt;EndNote&gt;&lt;Cite&gt;&lt;Author&gt;Kellogg&lt;/Author&gt;&lt;Year&gt;1997&lt;/Year&gt;&lt;RecNum&gt;33&lt;/RecNum&gt;&lt;DisplayText&gt;(Kellogg et al., 1997)&lt;/DisplayText&gt;&lt;record&gt;&lt;rec-number&gt;33&lt;/rec-number&gt;&lt;foreign-keys&gt;&lt;key app="EN" db-id="sdrxvfpvj0xv0heseds555f4s0wrs00dp0tr" timestamp="1633731212"&gt;33&lt;/key&gt;&lt;/foreign-keys&gt;&lt;ref-type name="Journal Article"&gt;17&lt;/ref-type&gt;&lt;contributors&gt;&lt;authors&gt;&lt;author&gt;Kellogg, Deborah L.&lt;/author&gt;&lt;author&gt;Youngdahl, William E.&lt;/author&gt;&lt;author&gt;Bowen, David E.&lt;/author&gt;&lt;/authors&gt;&lt;/contributors&gt;&lt;titles&gt;&lt;title&gt;On the relationship between customer participation and satisfaction: two frameworks&lt;/title&gt;&lt;secondary-title&gt;International Journal of Service Industry Management&lt;/secondary-title&gt;&lt;/titles&gt;&lt;periodical&gt;&lt;full-title&gt;International Journal of Service Industry Management&lt;/full-title&gt;&lt;/periodical&gt;&lt;pages&gt;206-219&lt;/pages&gt;&lt;volume&gt;8&lt;/volume&gt;&lt;number&gt;3&lt;/number&gt;&lt;dates&gt;&lt;year&gt;1997&lt;/year&gt;&lt;/dates&gt;&lt;publisher&gt;MCB UP Ltd&lt;/publisher&gt;&lt;isbn&gt;0956-4233&lt;/isbn&gt;&lt;urls&gt;&lt;related-urls&gt;&lt;url&gt;https://doi.org/10.1108/09564239710185406&lt;/url&gt;&lt;/related-urls&gt;&lt;/urls&gt;&lt;electronic-resource-num&gt;10.1108/09564239710185406&lt;/electronic-resource-num&gt;&lt;access-date&gt;2021/10/08&lt;/access-date&gt;&lt;/record&gt;&lt;/Cite&gt;&lt;/EndNote&gt;</w:instrText>
      </w:r>
      <w:r w:rsidRPr="00036D62">
        <w:fldChar w:fldCharType="separate"/>
      </w:r>
      <w:r w:rsidRPr="00036D62">
        <w:rPr>
          <w:noProof/>
        </w:rPr>
        <w:t>(Kellogg et al., 1997)</w:t>
      </w:r>
      <w:r w:rsidRPr="00036D62">
        <w:fldChar w:fldCharType="end"/>
      </w:r>
      <w:r w:rsidRPr="00036D62">
        <w:t xml:space="preserve">. </w:t>
      </w:r>
      <w:r w:rsidR="00845362" w:rsidRPr="00036D62">
        <w:t>Thirdly, i</w:t>
      </w:r>
      <w:r w:rsidRPr="00036D62">
        <w:t xml:space="preserve">n addition to </w:t>
      </w:r>
      <w:r w:rsidR="00397E53" w:rsidRPr="00036D62">
        <w:t>sharing and seeking i</w:t>
      </w:r>
      <w:r w:rsidRPr="00036D62">
        <w:t xml:space="preserve">nformation, there is </w:t>
      </w:r>
      <w:r w:rsidR="00941268" w:rsidRPr="00036D62">
        <w:t xml:space="preserve">a </w:t>
      </w:r>
      <w:r w:rsidRPr="00036D62">
        <w:t xml:space="preserve">need for personal interaction between actors for value to be created. Each interaction is usually based on relationships and the quality of this relationship is crucial for successful value co-creation </w:t>
      </w:r>
      <w:r w:rsidRPr="00036D62">
        <w:fldChar w:fldCharType="begin"/>
      </w:r>
      <w:r w:rsidR="00E61887">
        <w:instrText xml:space="preserve"> ADDIN EN.CITE &lt;EndNote&gt;&lt;Cite&gt;&lt;Author&gt;Ennew&lt;/Author&gt;&lt;Year&gt;1999&lt;/Year&gt;&lt;RecNum&gt;21&lt;/RecNum&gt;&lt;DisplayText&gt;(Ennew &amp;amp; Binks, 1999)&lt;/DisplayText&gt;&lt;record&gt;&lt;rec-number&gt;21&lt;/rec-number&gt;&lt;foreign-keys&gt;&lt;key app="EN" db-id="sdrxvfpvj0xv0heseds555f4s0wrs00dp0tr" timestamp="1633730262"&gt;21&lt;/key&gt;&lt;/foreign-keys&gt;&lt;ref-type name="Journal Article"&gt;17&lt;/ref-type&gt;&lt;contributors&gt;&lt;authors&gt;&lt;author&gt;Ennew, Christine T.&lt;/author&gt;&lt;author&gt;Binks, Martin R.&lt;/author&gt;&lt;/authors&gt;&lt;/contributors&gt;&lt;titles&gt;&lt;title&gt;Impact of Participative Service Relationships on Quality, Satisfaction and Retention: An Exploratory Study&lt;/title&gt;&lt;secondary-title&gt;Journal of Business Research&lt;/secondary-title&gt;&lt;/titles&gt;&lt;periodical&gt;&lt;full-title&gt;Journal of Business Research&lt;/full-title&gt;&lt;/periodical&gt;&lt;pages&gt;121-132&lt;/pages&gt;&lt;volume&gt;46&lt;/volume&gt;&lt;number&gt;2&lt;/number&gt;&lt;dates&gt;&lt;year&gt;1999&lt;/year&gt;&lt;pub-dates&gt;&lt;date&gt;1999/10/01/&lt;/date&gt;&lt;/pub-dates&gt;&lt;/dates&gt;&lt;isbn&gt;0148-2963&lt;/isbn&gt;&lt;urls&gt;&lt;related-urls&gt;&lt;url&gt;https://www.sciencedirect.com/science/article/pii/S0148296398000162&lt;/url&gt;&lt;/related-urls&gt;&lt;/urls&gt;&lt;electronic-resource-num&gt;https://doi.org/10.1016/S0148-2963(98)00016-2&lt;/electronic-resource-num&gt;&lt;/record&gt;&lt;/Cite&gt;&lt;/EndNote&gt;</w:instrText>
      </w:r>
      <w:r w:rsidRPr="00036D62">
        <w:fldChar w:fldCharType="separate"/>
      </w:r>
      <w:r w:rsidR="00CE587F" w:rsidRPr="00036D62">
        <w:rPr>
          <w:noProof/>
        </w:rPr>
        <w:t>(Ennew &amp; Binks, 1999)</w:t>
      </w:r>
      <w:r w:rsidRPr="00036D62">
        <w:fldChar w:fldCharType="end"/>
      </w:r>
      <w:r w:rsidRPr="00036D62">
        <w:t xml:space="preserve">. </w:t>
      </w:r>
      <w:r w:rsidR="00967810" w:rsidRPr="00036D62">
        <w:t>Finally, d</w:t>
      </w:r>
      <w:r w:rsidRPr="00036D62">
        <w:t>uring interactions</w:t>
      </w:r>
      <w:r w:rsidR="00941268" w:rsidRPr="00036D62">
        <w:t>,</w:t>
      </w:r>
      <w:r w:rsidRPr="00036D62">
        <w:t xml:space="preserve"> customers exhibit different behaviours. The behaviour exhibited by customers when they recognise their duties and responsibilities is classified as responsible behaviour. </w:t>
      </w:r>
    </w:p>
    <w:p w14:paraId="46285C30" w14:textId="569D1BAF" w:rsidR="003542EE" w:rsidRPr="00036D62" w:rsidRDefault="003542EE" w:rsidP="00D95A43">
      <w:pPr>
        <w:spacing w:afterLines="50" w:after="120" w:line="480" w:lineRule="auto"/>
      </w:pPr>
      <w:r w:rsidRPr="00036D62">
        <w:t xml:space="preserve">Whilst customer participation behaviour refers to </w:t>
      </w:r>
      <w:r w:rsidR="006B6A64" w:rsidRPr="00036D62">
        <w:t xml:space="preserve">the </w:t>
      </w:r>
      <w:r w:rsidRPr="00036D62">
        <w:t>required in-role behaviour, customer citizenship behaviour involves voluntary</w:t>
      </w:r>
      <w:r w:rsidR="00DB2258" w:rsidRPr="00036D62">
        <w:t xml:space="preserve">, </w:t>
      </w:r>
      <w:r w:rsidRPr="00036D62">
        <w:t xml:space="preserve">non-mandatory behaviours </w:t>
      </w:r>
      <w:r w:rsidR="00DB2258" w:rsidRPr="00036D62">
        <w:t xml:space="preserve">which </w:t>
      </w:r>
      <w:r w:rsidRPr="00036D62">
        <w:t>provide extraordinary value to the firm</w:t>
      </w:r>
      <w:r w:rsidR="00FF2CB5" w:rsidRPr="00036D62">
        <w:t xml:space="preserve"> and the consumer</w:t>
      </w:r>
      <w:r w:rsidRPr="00036D62">
        <w:t xml:space="preserve"> </w:t>
      </w:r>
      <w:r w:rsidRPr="00036D62">
        <w:fldChar w:fldCharType="begin">
          <w:fldData xml:space="preserve">PEVuZE5vdGU+PENpdGU+PEF1dGhvcj5ZaTwvQXV0aG9yPjxZZWFyPjIwMTE8L1llYXI+PFJlY051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</w:fldData>
        </w:fldChar>
      </w:r>
      <w:r w:rsidR="00E61887">
        <w:instrText xml:space="preserve"> ADDIN EN.CITE </w:instrText>
      </w:r>
      <w:r w:rsidR="00E61887">
        <w:fldChar w:fldCharType="begin">
          <w:fldData xml:space="preserve">PEVuZE5vdGU+PENpdGU+PEF1dGhvcj5ZaTwvQXV0aG9yPjxZZWFyPjIwMTE8L1llYXI+PFJlY051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</w:fldData>
        </w:fldChar>
      </w:r>
      <w:r w:rsidR="00E61887">
        <w:instrText xml:space="preserve"> ADDIN EN.CITE.DATA </w:instrText>
      </w:r>
      <w:r w:rsidR="00E61887">
        <w:fldChar w:fldCharType="end"/>
      </w:r>
      <w:r w:rsidRPr="00036D62">
        <w:fldChar w:fldCharType="separate"/>
      </w:r>
      <w:r w:rsidR="00CE587F" w:rsidRPr="00036D62">
        <w:rPr>
          <w:noProof/>
        </w:rPr>
        <w:t>(Akman et al., 2019; Yi et al., 2011)</w:t>
      </w:r>
      <w:r w:rsidRPr="00036D62">
        <w:fldChar w:fldCharType="end"/>
      </w:r>
      <w:r w:rsidRPr="00036D62">
        <w:t xml:space="preserve">. Like participation behaviour, customer citizenship behaviour has four elements, namely feedback, advocacy, helping and tolerance. </w:t>
      </w:r>
      <w:r w:rsidR="00845362" w:rsidRPr="00036D62">
        <w:t>Firstly, c</w:t>
      </w:r>
      <w:r w:rsidRPr="00036D62">
        <w:t>ustomer feedback includes all forms of required or unrequired information which customers provide to the service provider, helping to improve the service</w:t>
      </w:r>
      <w:r w:rsidR="00D809C3" w:rsidRPr="00036D62">
        <w:t xml:space="preserve"> </w:t>
      </w:r>
      <w:r w:rsidR="00FA44C0" w:rsidRPr="00036D62">
        <w:fldChar w:fldCharType="begin"/>
      </w:r>
      <w:r w:rsidR="00FA44C0" w:rsidRPr="00036D62">
        <w:instrText xml:space="preserve"> ADDIN EN.CITE &lt;EndNote&gt;&lt;Cite&gt;&lt;Author&gt;Groth&lt;/Author&gt;&lt;Year&gt;2004&lt;/Year&gt;&lt;RecNum&gt;25&lt;/RecNum&gt;&lt;DisplayText&gt;(Groth et al., 2004)&lt;/DisplayText&gt;&lt;record&gt;&lt;rec-number&gt;25&lt;/rec-number&gt;&lt;foreign-keys&gt;&lt;key app="EN" db-id="sdrxvfpvj0xv0heseds555f4s0wrs00dp0tr" timestamp="1633730659"&gt;25&lt;/key&gt;&lt;/foreign-keys&gt;&lt;ref-type name="Journal Article"&gt;17&lt;/ref-type&gt;&lt;contributors&gt;&lt;authors&gt;&lt;author&gt;Groth, Markus&lt;/author&gt;&lt;author&gt;Mertens, Daniel P&lt;/author&gt;&lt;author&gt;Murphy, Ryan O&lt;/author&gt;&lt;/authors&gt;&lt;/contributors&gt;&lt;titles&gt;&lt;title&gt;Customers as good soldiers: Extending organizational citizenship behavior research to the customer domain&lt;/title&gt;&lt;secondary-title&gt;Handbook of organizational citizenship behavior&lt;/secondary-title&gt;&lt;/titles&gt;&lt;periodical&gt;&lt;full-title&gt;Handbook of organizational citizenship behavior&lt;/full-title&gt;&lt;/periodical&gt;&lt;pages&gt;411-430&lt;/pages&gt;&lt;dates&gt;&lt;year&gt;2004&lt;/year&gt;&lt;/dates&gt;&lt;urls&gt;&lt;/urls&gt;&lt;/record&gt;&lt;/Cite&gt;&lt;/EndNote&gt;</w:instrText>
      </w:r>
      <w:r w:rsidR="00FA44C0" w:rsidRPr="00036D62">
        <w:fldChar w:fldCharType="separate"/>
      </w:r>
      <w:r w:rsidR="00FA44C0" w:rsidRPr="00036D62">
        <w:rPr>
          <w:noProof/>
        </w:rPr>
        <w:t>(Groth et al., 2004)</w:t>
      </w:r>
      <w:r w:rsidR="00FA44C0" w:rsidRPr="00036D62">
        <w:fldChar w:fldCharType="end"/>
      </w:r>
      <w:r w:rsidR="00FA44C0" w:rsidRPr="00036D62">
        <w:t>.</w:t>
      </w:r>
      <w:r w:rsidRPr="00036D62">
        <w:t xml:space="preserve"> Provision of this information is at the customer’s discretion and firms can benefit greatly from this information. </w:t>
      </w:r>
      <w:r w:rsidR="00845362" w:rsidRPr="00036D62">
        <w:t>Secondly, a</w:t>
      </w:r>
      <w:r w:rsidR="00C15175" w:rsidRPr="00036D62">
        <w:t xml:space="preserve">dvocacy relates to </w:t>
      </w:r>
      <w:r w:rsidRPr="00036D62">
        <w:t>situations where customers recommend the organisation or firm to other consumers as a result of their loyalty to the firm to promote the firm</w:t>
      </w:r>
      <w:r w:rsidR="002B6C9E" w:rsidRPr="00036D62">
        <w:t xml:space="preserve"> </w:t>
      </w:r>
      <w:r w:rsidR="002B6C9E" w:rsidRPr="00036D62">
        <w:fldChar w:fldCharType="begin"/>
      </w:r>
      <w:r w:rsidR="002B6C9E" w:rsidRPr="00036D62">
        <w:instrText xml:space="preserve"> ADDIN EN.CITE &lt;EndNote&gt;&lt;Cite&gt;&lt;Author&gt;Groth&lt;/Author&gt;&lt;Year&gt;2004&lt;/Year&gt;&lt;RecNum&gt;25&lt;/RecNum&gt;&lt;DisplayText&gt;(Groth et al., 2004)&lt;/DisplayText&gt;&lt;record&gt;&lt;rec-number&gt;25&lt;/rec-number&gt;&lt;foreign-keys&gt;&lt;key app="EN" db-id="sdrxvfpvj0xv0heseds555f4s0wrs00dp0tr" timestamp="1633730659"&gt;25&lt;/key&gt;&lt;/foreign-keys&gt;&lt;ref-type name="Journal Article"&gt;17&lt;/ref-type&gt;&lt;contributors&gt;&lt;authors&gt;&lt;author&gt;Groth, Markus&lt;/author&gt;&lt;author&gt;Mertens, Daniel P&lt;/author&gt;&lt;author&gt;Murphy, Ryan O&lt;/author&gt;&lt;/authors&gt;&lt;/contributors&gt;&lt;titles&gt;&lt;title&gt;Customers as good soldiers: Extending organizational citizenship behavior research to the customer domain&lt;/title&gt;&lt;secondary-title&gt;Handbook of organizational citizenship behavior&lt;/secondary-title&gt;&lt;/titles&gt;&lt;periodical&gt;&lt;full-title&gt;Handbook of organizational citizenship behavior&lt;/full-title&gt;&lt;/periodical&gt;&lt;pages&gt;411-430&lt;/pages&gt;&lt;dates&gt;&lt;year&gt;2004&lt;/year&gt;&lt;/dates&gt;&lt;urls&gt;&lt;/urls&gt;&lt;/record&gt;&lt;/Cite&gt;&lt;/EndNote&gt;</w:instrText>
      </w:r>
      <w:r w:rsidR="002B6C9E" w:rsidRPr="00036D62">
        <w:fldChar w:fldCharType="separate"/>
      </w:r>
      <w:r w:rsidR="002B6C9E" w:rsidRPr="00036D62">
        <w:rPr>
          <w:noProof/>
        </w:rPr>
        <w:t>(Groth et al., 2004)</w:t>
      </w:r>
      <w:r w:rsidR="002B6C9E" w:rsidRPr="00036D62">
        <w:fldChar w:fldCharType="end"/>
      </w:r>
      <w:r w:rsidRPr="00036D62">
        <w:t>.</w:t>
      </w:r>
      <w:r w:rsidR="00845362" w:rsidRPr="00036D62">
        <w:t xml:space="preserve"> Thirdly, i</w:t>
      </w:r>
      <w:r w:rsidR="00D46D89" w:rsidRPr="00036D62">
        <w:t xml:space="preserve">n addition to giving feedback and advocating </w:t>
      </w:r>
      <w:r w:rsidR="00A1008C" w:rsidRPr="00036D62">
        <w:t>for the firm, c</w:t>
      </w:r>
      <w:r w:rsidR="00DD468C" w:rsidRPr="00036D62">
        <w:t xml:space="preserve">ustomers can also voluntarily aid other customers. This is known as helping and consists of all forms of customer behaviours </w:t>
      </w:r>
      <w:r w:rsidR="00415C99" w:rsidRPr="00036D62">
        <w:t xml:space="preserve">that </w:t>
      </w:r>
      <w:r w:rsidR="00DD468C" w:rsidRPr="00036D62">
        <w:t xml:space="preserve">result in sharing resources with other customers in a service co-creation environment </w:t>
      </w:r>
      <w:r w:rsidR="00DD468C" w:rsidRPr="00036D62">
        <w:fldChar w:fldCharType="begin"/>
      </w:r>
      <w:r w:rsidR="00E61887">
        <w:instrText xml:space="preserve"> ADDIN EN.CITE &lt;EndNote&gt;&lt;Cite&gt;&lt;Author&gt;Yi&lt;/Author&gt;&lt;Year&gt;2013&lt;/Year&gt;&lt;RecNum&gt;83&lt;/RecNum&gt;&lt;DisplayText&gt;(Yi &amp;amp;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00DD468C" w:rsidRPr="00036D62">
        <w:fldChar w:fldCharType="separate"/>
      </w:r>
      <w:r w:rsidR="00CE587F" w:rsidRPr="00036D62">
        <w:rPr>
          <w:noProof/>
        </w:rPr>
        <w:t>(Yi &amp; Gong, 2013)</w:t>
      </w:r>
      <w:r w:rsidR="00DD468C" w:rsidRPr="00036D62">
        <w:fldChar w:fldCharType="end"/>
      </w:r>
      <w:r w:rsidR="00DD468C" w:rsidRPr="00036D62">
        <w:t xml:space="preserve">. Lastly, </w:t>
      </w:r>
      <w:r w:rsidR="008856BF" w:rsidRPr="00036D62">
        <w:t>when</w:t>
      </w:r>
      <w:r w:rsidRPr="00036D62">
        <w:t xml:space="preserve"> service failures occur, this could warrant negative </w:t>
      </w:r>
      <w:r w:rsidRPr="00036D62">
        <w:lastRenderedPageBreak/>
        <w:t xml:space="preserve">responses from the customer. The customer has the choice to either voice or act out their frustrations. The decision to exhibit patience and the amount of patience exhibited in situations where service delays occur is known as tolerance </w:t>
      </w:r>
      <w:r w:rsidRPr="00036D62">
        <w:fldChar w:fldCharType="begin"/>
      </w:r>
      <w:r w:rsidR="00A5156E" w:rsidRPr="00036D62">
        <w:instrText xml:space="preserve"> ADDIN EN.CITE &lt;EndNote&gt;&lt;Cite&gt;&lt;Author&gt;Lengnick‐Hall&lt;/Author&gt;&lt;Year&gt;2000&lt;/Year&gt;&lt;RecNum&gt;35&lt;/RecNum&gt;&lt;DisplayText&gt;(Lengnick‐Hall et al., 2000)&lt;/DisplayText&gt;&lt;record&gt;&lt;rec-number&gt;35&lt;/rec-number&gt;&lt;foreign-keys&gt;&lt;key app="EN" db-id="sdrxvfpvj0xv0heseds555f4s0wrs00dp0tr" timestamp="1633731310"&gt;35&lt;/key&gt;&lt;/foreign-keys&gt;&lt;ref-type name="Journal Article"&gt;17&lt;/ref-type&gt;&lt;contributors&gt;&lt;authors&gt;&lt;author&gt;Lengnick‐Hall, Cynthia A.&lt;/author&gt;&lt;author&gt;Claycomb, Vincentia&lt;/author&gt;&lt;author&gt;Inks, Lawrence W.&lt;/author&gt;&lt;/authors&gt;&lt;/contributors&gt;&lt;titles&gt;&lt;title&gt;From recipient to contributor: examining customer roles and experienced outcomes&lt;/title&gt;&lt;secondary-title&gt;European Journal of Marketing&lt;/secondary-title&gt;&lt;/titles&gt;&lt;periodical&gt;&lt;full-title&gt;European Journal of Marketing&lt;/full-title&gt;&lt;/periodical&gt;&lt;pages&gt;359-383&lt;/pages&gt;&lt;volume&gt;34&lt;/volume&gt;&lt;number&gt;3/4&lt;/number&gt;&lt;dates&gt;&lt;year&gt;2000&lt;/year&gt;&lt;/dates&gt;&lt;publisher&gt;MCB UP Ltd&lt;/publisher&gt;&lt;isbn&gt;0309-0566&lt;/isbn&gt;&lt;urls&gt;&lt;related-urls&gt;&lt;url&gt;https://doi.org/10.1108/03090560010311902&lt;/url&gt;&lt;/related-urls&gt;&lt;/urls&gt;&lt;electronic-resource-num&gt;10.1108/03090560010311902&lt;/electronic-resource-num&gt;&lt;access-date&gt;2021/10/08&lt;/access-date&gt;&lt;/record&gt;&lt;/Cite&gt;&lt;/EndNote&gt;</w:instrText>
      </w:r>
      <w:r w:rsidRPr="00036D62">
        <w:fldChar w:fldCharType="separate"/>
      </w:r>
      <w:r w:rsidRPr="00036D62">
        <w:rPr>
          <w:noProof/>
        </w:rPr>
        <w:t>(Lengnick‐Hall et al., 2000)</w:t>
      </w:r>
      <w:r w:rsidRPr="00036D62">
        <w:fldChar w:fldCharType="end"/>
      </w:r>
      <w:r w:rsidRPr="00036D62">
        <w:t xml:space="preserve">.  </w:t>
      </w:r>
    </w:p>
    <w:p w14:paraId="15657C4D" w14:textId="2B447FD8" w:rsidR="003542EE" w:rsidRPr="00036D62" w:rsidRDefault="003542EE" w:rsidP="003310DD">
      <w:pPr>
        <w:pStyle w:val="Heading3"/>
        <w:numPr>
          <w:ilvl w:val="2"/>
          <w:numId w:val="18"/>
        </w:numPr>
        <w:spacing w:line="480" w:lineRule="auto"/>
        <w:ind w:left="1077" w:hanging="1077"/>
        <w:contextualSpacing/>
        <w:rPr>
          <w:rFonts w:eastAsiaTheme="minorHAnsi"/>
          <w:color w:val="auto"/>
          <w:sz w:val="32"/>
        </w:rPr>
      </w:pPr>
      <w:r w:rsidRPr="00036D62">
        <w:rPr>
          <w:rFonts w:eastAsiaTheme="minorHAnsi"/>
          <w:color w:val="auto"/>
          <w:sz w:val="32"/>
        </w:rPr>
        <w:t xml:space="preserve">Co-destruction Defiance and Subversion Behaviours </w:t>
      </w:r>
    </w:p>
    <w:p w14:paraId="715E47CC" w14:textId="72935C81" w:rsidR="003542EE" w:rsidRPr="00036D62" w:rsidRDefault="00806293" w:rsidP="00D95A43">
      <w:pPr>
        <w:spacing w:after="240" w:line="480" w:lineRule="auto"/>
      </w:pPr>
      <w:r w:rsidRPr="00036D62">
        <w:t>Whilst c</w:t>
      </w:r>
      <w:r w:rsidR="003542EE" w:rsidRPr="00036D62">
        <w:t>o-</w:t>
      </w:r>
      <w:r w:rsidRPr="00036D62">
        <w:t>creation participation</w:t>
      </w:r>
      <w:r w:rsidR="003542EE" w:rsidRPr="00036D62">
        <w:t xml:space="preserve"> and </w:t>
      </w:r>
      <w:r w:rsidRPr="00036D62">
        <w:t>citizenship</w:t>
      </w:r>
      <w:r w:rsidR="003542EE" w:rsidRPr="00036D62">
        <w:t xml:space="preserve"> represent behaviours </w:t>
      </w:r>
      <w:r w:rsidR="00415C99" w:rsidRPr="00036D62">
        <w:t xml:space="preserve">that </w:t>
      </w:r>
      <w:r w:rsidR="003542EE" w:rsidRPr="00036D62">
        <w:t xml:space="preserve">facilitate in-role and </w:t>
      </w:r>
      <w:r w:rsidR="00941268" w:rsidRPr="00036D62">
        <w:t>extra-</w:t>
      </w:r>
      <w:r w:rsidR="003542EE" w:rsidRPr="00036D62">
        <w:t>role co-</w:t>
      </w:r>
      <w:r w:rsidRPr="00036D62">
        <w:t>creation</w:t>
      </w:r>
      <w:r w:rsidR="00D53809" w:rsidRPr="00036D62">
        <w:t xml:space="preserve"> </w:t>
      </w:r>
      <w:r w:rsidR="003542EE" w:rsidRPr="00036D62">
        <w:t>of value, consumers can choose to exhibit adverse behaviours during and beyond interactions. These behaviours can lead to the co-destruction of value</w:t>
      </w:r>
      <w:r w:rsidR="0020403D" w:rsidRPr="00036D62">
        <w:t xml:space="preserve"> in role (</w:t>
      </w:r>
      <w:r w:rsidR="006227AF" w:rsidRPr="00036D62">
        <w:t>defiance</w:t>
      </w:r>
      <w:r w:rsidR="004B0C02" w:rsidRPr="00036D62">
        <w:t xml:space="preserve"> behaviour</w:t>
      </w:r>
      <w:r w:rsidR="006227AF" w:rsidRPr="00036D62">
        <w:t>) and extra-role (subversion</w:t>
      </w:r>
      <w:r w:rsidR="004B0C02" w:rsidRPr="00036D62">
        <w:t xml:space="preserve"> behaviour</w:t>
      </w:r>
      <w:r w:rsidR="006227AF" w:rsidRPr="00036D62">
        <w:t>)</w:t>
      </w:r>
      <w:r w:rsidR="003542EE" w:rsidRPr="00036D62">
        <w:t xml:space="preserve">. </w:t>
      </w:r>
      <w:r w:rsidR="001E1096" w:rsidRPr="00036D62">
        <w:t>C</w:t>
      </w:r>
      <w:r w:rsidR="00E83D1C" w:rsidRPr="00036D62">
        <w:t xml:space="preserve">o-destruction </w:t>
      </w:r>
      <w:r w:rsidR="004A2711" w:rsidRPr="00036D62">
        <w:t xml:space="preserve">defiance behaviour </w:t>
      </w:r>
      <w:r w:rsidR="0078444A" w:rsidRPr="00036D62">
        <w:t>consists of four</w:t>
      </w:r>
      <w:r w:rsidR="001E1096" w:rsidRPr="00036D62">
        <w:t xml:space="preserve"> elements</w:t>
      </w:r>
      <w:r w:rsidR="000D49E7" w:rsidRPr="00036D62">
        <w:t>:</w:t>
      </w:r>
      <w:r w:rsidR="001E1096" w:rsidRPr="00036D62">
        <w:t xml:space="preserve"> ignoring </w:t>
      </w:r>
      <w:r w:rsidR="00E4518A" w:rsidRPr="00036D62">
        <w:t>i</w:t>
      </w:r>
      <w:r w:rsidR="001E1096" w:rsidRPr="00036D62">
        <w:t>nformation, withholding</w:t>
      </w:r>
      <w:r w:rsidR="00E4518A" w:rsidRPr="00036D62">
        <w:t xml:space="preserve"> i</w:t>
      </w:r>
      <w:r w:rsidR="001E1096" w:rsidRPr="00036D62">
        <w:t xml:space="preserve">nformation, irresponsible </w:t>
      </w:r>
      <w:r w:rsidR="00E4518A" w:rsidRPr="00036D62">
        <w:t>b</w:t>
      </w:r>
      <w:r w:rsidR="001E1096" w:rsidRPr="00036D62">
        <w:t xml:space="preserve">ehaviour and impersonal </w:t>
      </w:r>
      <w:r w:rsidR="00E4518A" w:rsidRPr="00036D62">
        <w:t>i</w:t>
      </w:r>
      <w:r w:rsidR="001E1096" w:rsidRPr="00036D62">
        <w:t xml:space="preserve">nteraction. </w:t>
      </w:r>
      <w:r w:rsidR="00E827F4" w:rsidRPr="00036D62">
        <w:t>Firstly, w</w:t>
      </w:r>
      <w:r w:rsidR="003542EE" w:rsidRPr="00036D62">
        <w:t xml:space="preserve">here information can be sought to co-create value, there are situations where firms have invested resources in making information </w:t>
      </w:r>
      <w:r w:rsidR="00FE04D0" w:rsidRPr="00036D62">
        <w:t>available,</w:t>
      </w:r>
      <w:r w:rsidR="003542EE" w:rsidRPr="00036D62">
        <w:t xml:space="preserve"> but this information is ignored by consumers. </w:t>
      </w:r>
      <w:r w:rsidR="00786734" w:rsidRPr="00036D62">
        <w:t>Secondly, t</w:t>
      </w:r>
      <w:r w:rsidR="003542EE" w:rsidRPr="00036D62">
        <w:t xml:space="preserve">here are </w:t>
      </w:r>
      <w:r w:rsidR="00200F96" w:rsidRPr="00036D62">
        <w:t xml:space="preserve">other </w:t>
      </w:r>
      <w:r w:rsidR="003542EE" w:rsidRPr="00036D62">
        <w:t xml:space="preserve">situations where consumers have information </w:t>
      </w:r>
      <w:r w:rsidR="00415C99" w:rsidRPr="00036D62">
        <w:t xml:space="preserve">that </w:t>
      </w:r>
      <w:r w:rsidR="003542EE" w:rsidRPr="00036D62">
        <w:t>could facilitate service delivery</w:t>
      </w:r>
      <w:r w:rsidR="00FE04D0" w:rsidRPr="00036D62">
        <w:t>,</w:t>
      </w:r>
      <w:r w:rsidR="003542EE" w:rsidRPr="00036D62">
        <w:t xml:space="preserve"> but choose not to divulge this information. Situations where consumers </w:t>
      </w:r>
      <w:r w:rsidR="00E74E13" w:rsidRPr="00036D62">
        <w:t xml:space="preserve">either </w:t>
      </w:r>
      <w:r w:rsidR="003542EE" w:rsidRPr="00036D62">
        <w:t xml:space="preserve">ignore </w:t>
      </w:r>
      <w:r w:rsidR="00E74E13" w:rsidRPr="00036D62">
        <w:t xml:space="preserve">information </w:t>
      </w:r>
      <w:r w:rsidR="003542EE" w:rsidRPr="00036D62">
        <w:t xml:space="preserve">or withhold information can lead to </w:t>
      </w:r>
      <w:r w:rsidR="006F6B51" w:rsidRPr="00036D62">
        <w:t xml:space="preserve">non-integration and </w:t>
      </w:r>
      <w:r w:rsidR="003542EE" w:rsidRPr="00036D62">
        <w:t xml:space="preserve">mis-integration of resources during interactions. Resource mis-integration can lead to value co-destruction </w:t>
      </w:r>
      <w:r w:rsidR="003542EE" w:rsidRPr="00036D62">
        <w:fldChar w:fldCharType="begin"/>
      </w:r>
      <w:r w:rsidR="00A5156E" w:rsidRPr="00036D62">
        <w:instrText xml:space="preserve"> ADDIN EN.CITE &lt;EndNote&gt;&lt;Cite&gt;&lt;Author&gt;Plé&lt;/Author&gt;&lt;Year&gt;2016&lt;/Year&gt;&lt;RecNum&gt;53&lt;/RecNum&gt;&lt;DisplayText&gt;(Plé, 2016)&lt;/DisplayText&gt;&lt;record&gt;&lt;rec-number&gt;53&lt;/rec-number&gt;&lt;foreign-keys&gt;&lt;key app="EN" db-id="sdrxvfpvj0xv0heseds555f4s0wrs00dp0tr" timestamp="1633733056"&gt;53&lt;/key&gt;&lt;/foreign-keys&gt;&lt;ref-type name="Journal Article"&gt;17&lt;/ref-type&gt;&lt;contributors&gt;&lt;authors&gt;&lt;author&gt;Plé, Loïc&lt;/author&gt;&lt;/authors&gt;&lt;/contributors&gt;&lt;titles&gt;&lt;title&gt;Studying customers’ resource integration by service employees in interactional value co-creation&lt;/title&gt;&lt;secondary-title&gt;Journal of Services Marketing&lt;/secondary-title&gt;&lt;/titles&gt;&lt;periodical&gt;&lt;full-title&gt;Journal of Services Marketing&lt;/full-title&gt;&lt;/periodical&gt;&lt;pages&gt;152-164&lt;/pages&gt;&lt;volume&gt;30&lt;/volume&gt;&lt;number&gt;2&lt;/number&gt;&lt;dates&gt;&lt;year&gt;2016&lt;/year&gt;&lt;/dates&gt;&lt;publisher&gt;Emerald Group Publishing Limited&lt;/publisher&gt;&lt;isbn&gt;0887-6045&lt;/isbn&gt;&lt;urls&gt;&lt;related-urls&gt;&lt;url&gt;https://doi.org/10.1108/JSM-02-2015-0065&lt;/url&gt;&lt;/related-urls&gt;&lt;/urls&gt;&lt;electronic-resource-num&gt;10.1108/JSM-02-2015-0065&lt;/electronic-resource-num&gt;&lt;access-date&gt;2021/10/08&lt;/access-date&gt;&lt;/record&gt;&lt;/Cite&gt;&lt;/EndNote&gt;</w:instrText>
      </w:r>
      <w:r w:rsidR="003542EE" w:rsidRPr="00036D62">
        <w:fldChar w:fldCharType="separate"/>
      </w:r>
      <w:r w:rsidR="00A5156E" w:rsidRPr="00036D62">
        <w:rPr>
          <w:noProof/>
        </w:rPr>
        <w:t>(Plé, 2016)</w:t>
      </w:r>
      <w:r w:rsidR="003542EE" w:rsidRPr="00036D62">
        <w:fldChar w:fldCharType="end"/>
      </w:r>
      <w:r w:rsidR="003542EE" w:rsidRPr="00036D62">
        <w:t xml:space="preserve">.  </w:t>
      </w:r>
      <w:r w:rsidR="00786734" w:rsidRPr="00036D62">
        <w:t>Thirdly</w:t>
      </w:r>
      <w:r w:rsidR="003542EE" w:rsidRPr="00036D62">
        <w:t>, just as consumers acting responsibly during interactions co-create value</w:t>
      </w:r>
      <w:r w:rsidR="00CD5695" w:rsidRPr="00036D62">
        <w:t>,</w:t>
      </w:r>
      <w:r w:rsidR="003542EE" w:rsidRPr="00036D62">
        <w:t xml:space="preserve"> </w:t>
      </w:r>
      <w:r w:rsidR="00E74E13" w:rsidRPr="00036D62">
        <w:t>consumers can act irresponsibly and co-destroy value</w:t>
      </w:r>
      <w:r w:rsidR="007F3D8B" w:rsidRPr="00036D62">
        <w:t xml:space="preserve">. Finally, whilst </w:t>
      </w:r>
      <w:r w:rsidR="003542EE" w:rsidRPr="00036D62">
        <w:t>there is a need for quality personal interactions to facilitate co-creation,</w:t>
      </w:r>
      <w:r w:rsidR="0071185B" w:rsidRPr="00036D62">
        <w:t xml:space="preserve"> consumer </w:t>
      </w:r>
      <w:r w:rsidR="003542EE" w:rsidRPr="00036D62">
        <w:t xml:space="preserve">interactions </w:t>
      </w:r>
      <w:r w:rsidR="0071185B" w:rsidRPr="00036D62">
        <w:t xml:space="preserve">with firm personnel </w:t>
      </w:r>
      <w:r w:rsidR="003542EE" w:rsidRPr="00036D62">
        <w:t xml:space="preserve">can be impersonal. Both irresponsible behaviour and impersonal interaction can lead to interactions which do not live up to the expectations of either party. </w:t>
      </w:r>
      <w:r w:rsidR="00EC2647" w:rsidRPr="00036D62">
        <w:t>Ultimately, u</w:t>
      </w:r>
      <w:r w:rsidR="003542EE" w:rsidRPr="00036D62">
        <w:t xml:space="preserve">nmet expectations </w:t>
      </w:r>
      <w:r w:rsidR="00EC2647" w:rsidRPr="00036D62">
        <w:t xml:space="preserve">could </w:t>
      </w:r>
      <w:r w:rsidR="003542EE" w:rsidRPr="00036D62">
        <w:t xml:space="preserve">lead to the co-destruction of value </w:t>
      </w:r>
      <w:r w:rsidR="003542EE" w:rsidRPr="00036D62">
        <w:fldChar w:fldCharType="begin"/>
      </w:r>
      <w:r w:rsidR="00A5156E"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003542EE" w:rsidRPr="00036D62">
        <w:fldChar w:fldCharType="separate"/>
      </w:r>
      <w:r w:rsidR="00A5156E" w:rsidRPr="00036D62">
        <w:rPr>
          <w:noProof/>
        </w:rPr>
        <w:t>(Plé &amp; Chumpitaz Cáceres, 2010)</w:t>
      </w:r>
      <w:r w:rsidR="003542EE" w:rsidRPr="00036D62">
        <w:fldChar w:fldCharType="end"/>
      </w:r>
      <w:r w:rsidR="003542EE" w:rsidRPr="00036D62">
        <w:t xml:space="preserve">.  </w:t>
      </w:r>
    </w:p>
    <w:p w14:paraId="48F5554B" w14:textId="44E2B002" w:rsidR="003542EE" w:rsidRPr="00036D62" w:rsidRDefault="003542EE" w:rsidP="000420A0">
      <w:pPr>
        <w:spacing w:afterLines="50" w:after="120" w:line="480" w:lineRule="auto"/>
      </w:pPr>
      <w:r w:rsidRPr="00036D62">
        <w:t>Beyond interactions, consumers could also destroy value by exhibiting negative extra-role</w:t>
      </w:r>
      <w:r w:rsidR="001E1096" w:rsidRPr="00036D62">
        <w:t xml:space="preserve"> subversion</w:t>
      </w:r>
      <w:r w:rsidRPr="00036D62">
        <w:t xml:space="preserve"> behaviours. </w:t>
      </w:r>
      <w:r w:rsidR="00AC4091" w:rsidRPr="00036D62">
        <w:t xml:space="preserve">Co-destruction subversion </w:t>
      </w:r>
      <w:r w:rsidR="00544EB1" w:rsidRPr="00036D62">
        <w:t>behaviour</w:t>
      </w:r>
      <w:r w:rsidR="000D37AE" w:rsidRPr="00036D62">
        <w:t>s</w:t>
      </w:r>
      <w:r w:rsidR="00544EB1" w:rsidRPr="00036D62">
        <w:t xml:space="preserve"> consist of four elements</w:t>
      </w:r>
      <w:r w:rsidR="000D49E7" w:rsidRPr="00036D62">
        <w:t>:</w:t>
      </w:r>
      <w:r w:rsidR="00E4518A" w:rsidRPr="00036D62">
        <w:t xml:space="preserve"> negative feedback, opposition, neglecting and intolerance. </w:t>
      </w:r>
      <w:r w:rsidR="00122305" w:rsidRPr="00036D62">
        <w:t>Firstly, a</w:t>
      </w:r>
      <w:r w:rsidRPr="00036D62">
        <w:t>s opposed to giving positive feedback</w:t>
      </w:r>
      <w:r w:rsidR="000D49E7" w:rsidRPr="00036D62">
        <w:t>,</w:t>
      </w:r>
      <w:r w:rsidRPr="00036D62">
        <w:t xml:space="preserve"> which </w:t>
      </w:r>
      <w:r w:rsidR="00EC2647" w:rsidRPr="00036D62">
        <w:t xml:space="preserve">results in </w:t>
      </w:r>
      <w:r w:rsidRPr="00036D62">
        <w:t>co-creat</w:t>
      </w:r>
      <w:r w:rsidR="00EC2647" w:rsidRPr="00036D62">
        <w:t xml:space="preserve">ing </w:t>
      </w:r>
      <w:r w:rsidRPr="00036D62">
        <w:t xml:space="preserve">value, consumers could complain or avoid giving any feedback to the </w:t>
      </w:r>
      <w:r w:rsidRPr="00036D62">
        <w:lastRenderedPageBreak/>
        <w:t>firm. Consumer complaints in public forums could deter other consumers fr</w:t>
      </w:r>
      <w:r w:rsidR="00941268" w:rsidRPr="00036D62">
        <w:t>o</w:t>
      </w:r>
      <w:r w:rsidRPr="00036D62">
        <w:t xml:space="preserve">m transacting business with firms. </w:t>
      </w:r>
      <w:r w:rsidR="00677F3B" w:rsidRPr="00036D62">
        <w:t xml:space="preserve">Secondly, </w:t>
      </w:r>
      <w:r w:rsidRPr="00036D62">
        <w:t xml:space="preserve">consumers </w:t>
      </w:r>
      <w:r w:rsidR="00917125" w:rsidRPr="00036D62">
        <w:t xml:space="preserve">could </w:t>
      </w:r>
      <w:r w:rsidRPr="00036D62">
        <w:t xml:space="preserve">deliberately </w:t>
      </w:r>
      <w:r w:rsidR="00917125" w:rsidRPr="00036D62">
        <w:t xml:space="preserve">oppose </w:t>
      </w:r>
      <w:r w:rsidRPr="00036D62">
        <w:t>the firm by speaking out against the firm to deter other consumers</w:t>
      </w:r>
      <w:r w:rsidR="00BA77AB" w:rsidRPr="00036D62">
        <w:t xml:space="preserve"> </w:t>
      </w:r>
      <w:r w:rsidR="000420A0" w:rsidRPr="00036D62">
        <w:fldChar w:fldCharType="begin"/>
      </w:r>
      <w:r w:rsidR="000420A0" w:rsidRPr="00036D62">
        <w:instrText xml:space="preserve"> ADDIN EN.CITE &lt;EndNote&gt;&lt;Cite&gt;&lt;Author&gt;Nam&lt;/Author&gt;&lt;Year&gt;2020&lt;/Year&gt;&lt;RecNum&gt;48&lt;/RecNum&gt;&lt;DisplayText&gt;(Nam et al., 2020)&lt;/DisplayText&gt;&lt;record&gt;&lt;rec-number&gt;48&lt;/rec-number&gt;&lt;foreign-keys&gt;&lt;key app="EN" db-id="sdrxvfpvj0xv0heseds555f4s0wrs00dp0tr" timestamp="1633732717"&gt;48&lt;/key&gt;&lt;/foreign-keys&gt;&lt;ref-type name="Journal Article"&gt;17&lt;/ref-type&gt;&lt;contributors&gt;&lt;authors&gt;&lt;author&gt;Nam, Kichan&lt;/author&gt;&lt;author&gt;Baker, Jeff&lt;/author&gt;&lt;author&gt;Ahmad, Norita&lt;/author&gt;&lt;author&gt;Goo, Jahyun&lt;/author&gt;&lt;/authors&gt;&lt;/contributors&gt;&lt;titles&gt;&lt;title&gt;Dissatisfaction, Disconfirmation, and Distrust: an Empirical Examination of Value Co-Destruction through Negative Electronic Word-of-Mouth (eWOM)&lt;/title&gt;&lt;secondary-title&gt;Information Systems Frontiers&lt;/secondary-title&gt;&lt;/titles&gt;&lt;periodical&gt;&lt;full-title&gt;Information Systems Frontiers&lt;/full-title&gt;&lt;/periodical&gt;&lt;pages&gt;113-130&lt;/pages&gt;&lt;volume&gt;22&lt;/volume&gt;&lt;number&gt;1&lt;/number&gt;&lt;dates&gt;&lt;year&gt;2020&lt;/year&gt;&lt;pub-dates&gt;&lt;date&gt;2020/02/01&lt;/date&gt;&lt;/pub-dates&gt;&lt;/dates&gt;&lt;isbn&gt;1572-9419&lt;/isbn&gt;&lt;urls&gt;&lt;related-urls&gt;&lt;url&gt;https://doi.org/10.1007/s10796-018-9849-4&lt;/url&gt;&lt;/related-urls&gt;&lt;/urls&gt;&lt;electronic-resource-num&gt;10.1007/s10796-018-9849-4&lt;/electronic-resource-num&gt;&lt;/record&gt;&lt;/Cite&gt;&lt;/EndNote&gt;</w:instrText>
      </w:r>
      <w:r w:rsidR="000420A0" w:rsidRPr="00036D62">
        <w:fldChar w:fldCharType="separate"/>
      </w:r>
      <w:r w:rsidR="000420A0" w:rsidRPr="00036D62">
        <w:rPr>
          <w:noProof/>
        </w:rPr>
        <w:t>(Nam et al., 2020)</w:t>
      </w:r>
      <w:r w:rsidR="000420A0" w:rsidRPr="00036D62">
        <w:fldChar w:fldCharType="end"/>
      </w:r>
      <w:r w:rsidR="000420A0" w:rsidRPr="00036D62">
        <w:t>.</w:t>
      </w:r>
      <w:r w:rsidRPr="00036D62">
        <w:t xml:space="preserve"> Both opposition and negative feedback</w:t>
      </w:r>
      <w:r w:rsidR="00955322" w:rsidRPr="00036D62">
        <w:t>, when demonstrated by consumers,</w:t>
      </w:r>
      <w:r w:rsidRPr="00036D62">
        <w:t xml:space="preserve"> can cause </w:t>
      </w:r>
      <w:r w:rsidR="004C1F6B" w:rsidRPr="00036D62">
        <w:t xml:space="preserve">a </w:t>
      </w:r>
      <w:r w:rsidRPr="00036D62">
        <w:t xml:space="preserve">substantial loss of value for the firm. </w:t>
      </w:r>
      <w:r w:rsidR="00AE4268" w:rsidRPr="00036D62">
        <w:t>Thirdly</w:t>
      </w:r>
      <w:r w:rsidRPr="00036D62">
        <w:t xml:space="preserve">, consumers could neglect other customers in need of help and be intolerant during service encounters. Helping others provides a way to share resources. Resource integration is crucial </w:t>
      </w:r>
      <w:r w:rsidR="00955322" w:rsidRPr="00036D62">
        <w:t xml:space="preserve">to </w:t>
      </w:r>
      <w:r w:rsidRPr="00036D62">
        <w:t xml:space="preserve">ensure value is co-created </w:t>
      </w:r>
      <w:r w:rsidRPr="00036D62">
        <w:fldChar w:fldCharType="begin"/>
      </w:r>
      <w:r w:rsidR="00C3122C" w:rsidRPr="00036D62">
        <w:instrText xml:space="preserve"> ADDIN EN.CITE &lt;EndNote&gt;&lt;Cite&gt;&lt;Author&gt;Vargo&lt;/Author&gt;&lt;Year&gt;2008&lt;/Year&gt;&lt;RecNum&gt;80&lt;/RecNum&gt;&lt;DisplayText&gt;(Vargo et al., 2008)&lt;/DisplayText&gt;&lt;record&gt;&lt;rec-number&gt;80&lt;/rec-number&gt;&lt;foreign-keys&gt;&lt;key app="EN" db-id="sdrxvfpvj0xv0heseds555f4s0wrs00dp0tr" timestamp="1633734765"&gt;80&lt;/key&gt;&lt;/foreign-keys&gt;&lt;ref-type name="Journal Article"&gt;17&lt;/ref-type&gt;&lt;contributors&gt;&lt;authors&gt;&lt;author&gt;Vargo, Stephen L.&lt;/author&gt;&lt;author&gt;Maglio, Paul P.&lt;/author&gt;&lt;author&gt;Akaka, Melissa Archpru&lt;/author&gt;&lt;/authors&gt;&lt;/contributors&gt;&lt;titles&gt;&lt;title&gt;On value and value co-creation: A service systems and service logic perspective&lt;/title&gt;&lt;secondary-title&gt;European Management Journal&lt;/secondary-title&gt;&lt;/titles&gt;&lt;periodical&gt;&lt;full-title&gt;European Management Journal&lt;/full-title&gt;&lt;/periodical&gt;&lt;pages&gt;145-152&lt;/pages&gt;&lt;volume&gt;26&lt;/volume&gt;&lt;number&gt;3&lt;/number&gt;&lt;keywords&gt;&lt;keyword&gt;Service-dominant logic&lt;/keyword&gt;&lt;keyword&gt;Service science&lt;/keyword&gt;&lt;keyword&gt;Service system&lt;/keyword&gt;&lt;keyword&gt;Value co-creation&lt;/keyword&gt;&lt;keyword&gt;Value-in-use&lt;/keyword&gt;&lt;keyword&gt;Value-in-exchange&lt;/keyword&gt;&lt;/keywords&gt;&lt;dates&gt;&lt;year&gt;2008&lt;/year&gt;&lt;pub-dates&gt;&lt;date&gt;2008/06/01/&lt;/date&gt;&lt;/pub-dates&gt;&lt;/dates&gt;&lt;isbn&gt;0263-2373&lt;/isbn&gt;&lt;urls&gt;&lt;related-urls&gt;&lt;url&gt;https://www.sciencedirect.com/science/article/pii/S026323730800042X&lt;/url&gt;&lt;/related-urls&gt;&lt;/urls&gt;&lt;electronic-resource-num&gt;https://doi.org/10.1016/j.emj.2008.04.003&lt;/electronic-resource-num&gt;&lt;/record&gt;&lt;/Cite&gt;&lt;/EndNote&gt;</w:instrText>
      </w:r>
      <w:r w:rsidRPr="00036D62">
        <w:fldChar w:fldCharType="separate"/>
      </w:r>
      <w:r w:rsidRPr="00036D62">
        <w:rPr>
          <w:noProof/>
        </w:rPr>
        <w:t>(Vargo et al., 2008)</w:t>
      </w:r>
      <w:r w:rsidRPr="00036D62">
        <w:fldChar w:fldCharType="end"/>
      </w:r>
      <w:r w:rsidRPr="00036D62">
        <w:t xml:space="preserve">. When consumers choose to share their resources, they are facilitating the integration of resources for other consumers. Choosing not to share resources could result in </w:t>
      </w:r>
      <w:r w:rsidR="003D44BD" w:rsidRPr="00036D62">
        <w:t>non</w:t>
      </w:r>
      <w:r w:rsidR="005C2B72" w:rsidRPr="00036D62">
        <w:t>-</w:t>
      </w:r>
      <w:r w:rsidRPr="00036D62">
        <w:t>integration</w:t>
      </w:r>
      <w:r w:rsidR="005C2B72" w:rsidRPr="00036D62">
        <w:t xml:space="preserve"> or mis-integration</w:t>
      </w:r>
      <w:r w:rsidRPr="00036D62">
        <w:t xml:space="preserve"> for other customers</w:t>
      </w:r>
      <w:r w:rsidR="000D49E7" w:rsidRPr="00036D62">
        <w:t>,</w:t>
      </w:r>
      <w:r w:rsidRPr="00036D62">
        <w:t xml:space="preserve"> which ultimately results in less than ideal value propositions. </w:t>
      </w:r>
      <w:r w:rsidR="00B9102E" w:rsidRPr="00036D62">
        <w:t>Lastly</w:t>
      </w:r>
      <w:r w:rsidRPr="00036D62">
        <w:t>, in situations where consumers experience delays, as opposed to being tolerant, consumers might not be willing to demonstrate patience. This lack of willingness to be patient or intoleran</w:t>
      </w:r>
      <w:r w:rsidR="003239CC" w:rsidRPr="00036D62">
        <w:t>t</w:t>
      </w:r>
      <w:r w:rsidRPr="00036D62">
        <w:t xml:space="preserve"> could lead to </w:t>
      </w:r>
      <w:r w:rsidR="000D49E7" w:rsidRPr="00036D62">
        <w:t xml:space="preserve">the </w:t>
      </w:r>
      <w:r w:rsidRPr="00036D62">
        <w:t xml:space="preserve">extra-role destruction of value for the firm. </w:t>
      </w:r>
    </w:p>
    <w:p w14:paraId="5BA09E62" w14:textId="2CECBEF3" w:rsidR="003542EE" w:rsidRPr="00036D62" w:rsidRDefault="00877EA1" w:rsidP="00F9443A">
      <w:pPr>
        <w:pStyle w:val="ListParagraph"/>
        <w:numPr>
          <w:ilvl w:val="1"/>
          <w:numId w:val="18"/>
        </w:numPr>
        <w:spacing w:after="0" w:line="480" w:lineRule="auto"/>
        <w:ind w:left="709"/>
        <w:contextualSpacing w:val="0"/>
        <w:outlineLvl w:val="1"/>
        <w:rPr>
          <w:rFonts w:asciiTheme="majorHAnsi" w:hAnsiTheme="majorHAnsi" w:cstheme="majorBidi"/>
          <w:sz w:val="32"/>
          <w:szCs w:val="24"/>
        </w:rPr>
      </w:pPr>
      <w:r w:rsidRPr="00036D62">
        <w:rPr>
          <w:rFonts w:asciiTheme="majorHAnsi" w:hAnsiTheme="majorHAnsi" w:cstheme="majorBidi"/>
          <w:sz w:val="32"/>
          <w:szCs w:val="24"/>
        </w:rPr>
        <w:t xml:space="preserve">Relationship </w:t>
      </w:r>
      <w:r w:rsidR="00974C23" w:rsidRPr="00036D62">
        <w:rPr>
          <w:rFonts w:asciiTheme="majorHAnsi" w:hAnsiTheme="majorHAnsi" w:cstheme="majorBidi"/>
          <w:sz w:val="32"/>
          <w:szCs w:val="24"/>
        </w:rPr>
        <w:t>B</w:t>
      </w:r>
      <w:r w:rsidRPr="00036D62">
        <w:rPr>
          <w:rFonts w:asciiTheme="majorHAnsi" w:hAnsiTheme="majorHAnsi" w:cstheme="majorBidi"/>
          <w:sz w:val="32"/>
          <w:szCs w:val="24"/>
        </w:rPr>
        <w:t>etween Values and Co-Creation and Co</w:t>
      </w:r>
      <w:r w:rsidR="003310DD" w:rsidRPr="00036D62">
        <w:rPr>
          <w:rFonts w:asciiTheme="majorHAnsi" w:hAnsiTheme="majorHAnsi" w:cstheme="majorBidi"/>
          <w:sz w:val="32"/>
          <w:szCs w:val="24"/>
        </w:rPr>
        <w:t>-</w:t>
      </w:r>
      <w:r w:rsidRPr="00036D62">
        <w:rPr>
          <w:rFonts w:asciiTheme="majorHAnsi" w:hAnsiTheme="majorHAnsi" w:cstheme="majorBidi"/>
          <w:sz w:val="32"/>
          <w:szCs w:val="24"/>
        </w:rPr>
        <w:t xml:space="preserve">Destruction Behaviours </w:t>
      </w:r>
      <w:r w:rsidR="003542EE" w:rsidRPr="00036D62">
        <w:rPr>
          <w:rFonts w:asciiTheme="majorHAnsi" w:hAnsiTheme="majorHAnsi" w:cstheme="majorBidi"/>
          <w:sz w:val="32"/>
          <w:szCs w:val="24"/>
        </w:rPr>
        <w:t xml:space="preserve"> </w:t>
      </w:r>
    </w:p>
    <w:p w14:paraId="6A95B343" w14:textId="6F393807" w:rsidR="004B09A6" w:rsidRPr="00036D62" w:rsidRDefault="003542EE" w:rsidP="00D95A43">
      <w:pPr>
        <w:spacing w:line="480" w:lineRule="auto"/>
      </w:pPr>
      <w:r w:rsidRPr="00036D62">
        <w:t xml:space="preserve">Values are desirable intermediate goals, </w:t>
      </w:r>
      <w:r w:rsidR="007B4709" w:rsidRPr="00036D62">
        <w:t xml:space="preserve">which </w:t>
      </w:r>
      <w:r w:rsidRPr="00036D62">
        <w:t xml:space="preserve">vary in importance </w:t>
      </w:r>
      <w:r w:rsidR="007B4709" w:rsidRPr="00036D62">
        <w:t xml:space="preserve">and </w:t>
      </w:r>
      <w:r w:rsidRPr="00036D62">
        <w:t xml:space="preserve">serve as guiding principles in people’s lives </w:t>
      </w:r>
      <w:r w:rsidRPr="00036D62">
        <w:fldChar w:fldCharType="begin"/>
      </w:r>
      <w:r w:rsidR="00C3122C" w:rsidRPr="00036D62">
        <w:instrText xml:space="preserve"> ADDIN EN.CITE &lt;EndNote&gt;&lt;Cite&gt;&lt;Author&gt;Schwartz&lt;/Author&gt;&lt;Year&gt;2007&lt;/Year&gt;&lt;RecNum&gt;66&lt;/RecNum&gt;&lt;DisplayText&gt;(Schwartz, 2007)&lt;/DisplayText&gt;&lt;record&gt;&lt;rec-number&gt;66&lt;/rec-number&gt;&lt;foreign-keys&gt;&lt;key app="EN" db-id="sdrxvfpvj0xv0heseds555f4s0wrs00dp0tr" timestamp="1633733771"&gt;66&lt;/key&gt;&lt;/foreign-keys&gt;&lt;ref-type name="Electronic Article"&gt;43&lt;/ref-type&gt;&lt;contributors&gt;&lt;authors&gt;&lt;author&gt;Schwartz, Shalom H.&lt;/author&gt;&lt;/authors&gt;&lt;/contributors&gt;&lt;titles&gt;&lt;title&gt;Basic Human Values : Theory, Methods, and Application&lt;/title&gt;&lt;/titles&gt;&lt;dates&gt;&lt;year&gt;2007&lt;/year&gt;&lt;/dates&gt;&lt;pub-location&gt;Milano&lt;/pub-location&gt;&lt;publisher&gt;Franco Angeli&lt;/publisher&gt;&lt;urls&gt;&lt;related-urls&gt;&lt;url&gt;http://digital.casalini.it/2224016&lt;/url&gt;&lt;/related-urls&gt;&lt;/urls&gt;&lt;electronic-resource-num&gt;10.1400/92271&lt;/electronic-resource-num&gt;&lt;language&gt;ita&lt;/language&gt;&lt;/record&gt;&lt;/Cite&gt;&lt;/EndNote&gt;</w:instrText>
      </w:r>
      <w:r w:rsidRPr="00036D62">
        <w:fldChar w:fldCharType="separate"/>
      </w:r>
      <w:r w:rsidRPr="00036D62">
        <w:rPr>
          <w:noProof/>
        </w:rPr>
        <w:t>(Schwartz, 2007)</w:t>
      </w:r>
      <w:r w:rsidRPr="00036D62">
        <w:fldChar w:fldCharType="end"/>
      </w:r>
      <w:r w:rsidRPr="00036D62">
        <w:t>. Values influence the selection or evaluation of policies, actions and events</w:t>
      </w:r>
      <w:r w:rsidR="007B4709" w:rsidRPr="00036D62">
        <w:t xml:space="preserve">. </w:t>
      </w:r>
      <w:r w:rsidR="006C3C5B" w:rsidRPr="00036D62">
        <w:t>As such, v</w:t>
      </w:r>
      <w:r w:rsidRPr="00036D62">
        <w:t>alues influence consumer decisions. People and actions in pursuit of any value have psychological, practical and social effects</w:t>
      </w:r>
      <w:r w:rsidR="007B4709" w:rsidRPr="00036D62">
        <w:t>,</w:t>
      </w:r>
      <w:r w:rsidRPr="00036D62">
        <w:t xml:space="preserve"> which could be congruent or</w:t>
      </w:r>
      <w:r w:rsidR="00CD5695" w:rsidRPr="00036D62">
        <w:t xml:space="preserve"> in</w:t>
      </w:r>
      <w:r w:rsidRPr="00036D62">
        <w:t xml:space="preserve"> conflict with the pursuit of other values. Consequently, during interactions, individuals are likely to act based on their values in </w:t>
      </w:r>
      <w:r w:rsidR="00955322" w:rsidRPr="00036D62">
        <w:t>value-</w:t>
      </w:r>
      <w:r w:rsidRPr="00036D62">
        <w:t xml:space="preserve">creating or destroying encounters. Ten sets of basic values were proposed by </w:t>
      </w:r>
      <w:r w:rsidRPr="00036D62">
        <w:fldChar w:fldCharType="begin"/>
      </w:r>
      <w:r w:rsidR="00C3122C" w:rsidRPr="00036D62">
        <w:instrText xml:space="preserve"> ADDIN EN.CITE &lt;EndNote&gt;&lt;Cite AuthorYear="1"&gt;&lt;Author&gt;Schwartz&lt;/Author&gt;&lt;Year&gt;2007&lt;/Year&gt;&lt;RecNum&gt;66&lt;/RecNum&gt;&lt;DisplayText&gt;Schwartz (2007)&lt;/DisplayText&gt;&lt;record&gt;&lt;rec-number&gt;66&lt;/rec-number&gt;&lt;foreign-keys&gt;&lt;key app="EN" db-id="sdrxvfpvj0xv0heseds555f4s0wrs00dp0tr" timestamp="1633733771"&gt;66&lt;/key&gt;&lt;/foreign-keys&gt;&lt;ref-type name="Electronic Article"&gt;43&lt;/ref-type&gt;&lt;contributors&gt;&lt;authors&gt;&lt;author&gt;Schwartz, Shalom H.&lt;/author&gt;&lt;/authors&gt;&lt;/contributors&gt;&lt;titles&gt;&lt;title&gt;Basic Human Values : Theory, Methods, and Application&lt;/title&gt;&lt;/titles&gt;&lt;dates&gt;&lt;year&gt;2007&lt;/year&gt;&lt;/dates&gt;&lt;pub-location&gt;Milano&lt;/pub-location&gt;&lt;publisher&gt;Franco Angeli&lt;/publisher&gt;&lt;urls&gt;&lt;related-urls&gt;&lt;url&gt;http://digital.casalini.it/2224016&lt;/url&gt;&lt;/related-urls&gt;&lt;/urls&gt;&lt;electronic-resource-num&gt;10.1400/92271&lt;/electronic-resource-num&gt;&lt;language&gt;ita&lt;/language&gt;&lt;/record&gt;&lt;/Cite&gt;&lt;/EndNote&gt;</w:instrText>
      </w:r>
      <w:r w:rsidRPr="00036D62">
        <w:fldChar w:fldCharType="separate"/>
      </w:r>
      <w:r w:rsidRPr="00036D62">
        <w:rPr>
          <w:noProof/>
        </w:rPr>
        <w:t>Schwartz (2007)</w:t>
      </w:r>
      <w:r w:rsidRPr="00036D62">
        <w:fldChar w:fldCharType="end"/>
      </w:r>
      <w:r w:rsidRPr="00036D62">
        <w:t xml:space="preserve">, with </w:t>
      </w:r>
      <w:bookmarkStart w:id="0" w:name="_Hlk200736"/>
      <w:r w:rsidRPr="00036D62">
        <w:t xml:space="preserve">the conflicts and congruities among them yielding an integrated structure of values (Table </w:t>
      </w:r>
      <w:r w:rsidR="009741BE" w:rsidRPr="00036D62">
        <w:t>2</w:t>
      </w:r>
      <w:r w:rsidRPr="00036D62">
        <w:t>)</w:t>
      </w:r>
      <w:bookmarkEnd w:id="0"/>
      <w:r w:rsidRPr="00036D62">
        <w:t xml:space="preserve">.  </w:t>
      </w:r>
    </w:p>
    <w:p w14:paraId="76505BE6" w14:textId="569A2244" w:rsidR="002C73C0" w:rsidRPr="00036D62" w:rsidRDefault="00AC2190" w:rsidP="00AC2190">
      <w:pPr>
        <w:spacing w:afterLines="30" w:after="72" w:line="480" w:lineRule="auto"/>
        <w:jc w:val="center"/>
        <w:rPr>
          <w:rFonts w:cstheme="minorHAnsi"/>
          <w:i/>
          <w:iCs/>
          <w:noProof/>
          <w:sz w:val="18"/>
          <w:szCs w:val="24"/>
        </w:rPr>
      </w:pPr>
      <w:r>
        <w:rPr>
          <w:b/>
          <w:bCs/>
        </w:rPr>
        <w:t xml:space="preserve">Insert </w:t>
      </w:r>
      <w:r w:rsidR="002C73C0" w:rsidRPr="00036D62">
        <w:rPr>
          <w:b/>
          <w:bCs/>
        </w:rPr>
        <w:t xml:space="preserve">Table </w:t>
      </w:r>
      <w:r w:rsidR="009741BE" w:rsidRPr="00036D62">
        <w:rPr>
          <w:b/>
          <w:bCs/>
        </w:rPr>
        <w:t>2</w:t>
      </w:r>
    </w:p>
    <w:p w14:paraId="3BED9A0C" w14:textId="03B26476" w:rsidR="00FA2515" w:rsidRPr="00036D62" w:rsidRDefault="00FA2515" w:rsidP="00FA2515">
      <w:pPr>
        <w:spacing w:line="480" w:lineRule="auto"/>
      </w:pPr>
      <w:r w:rsidRPr="00036D62">
        <w:lastRenderedPageBreak/>
        <w:t>The conflicts and congruities between the values yielded four</w:t>
      </w:r>
      <w:r w:rsidR="00CD5695" w:rsidRPr="00036D62">
        <w:t xml:space="preserve"> subdimensions of</w:t>
      </w:r>
      <w:r w:rsidRPr="00036D62">
        <w:t xml:space="preserve"> </w:t>
      </w:r>
      <w:r w:rsidR="008C1244" w:rsidRPr="00036D62">
        <w:t>values</w:t>
      </w:r>
      <w:r w:rsidRPr="00036D62">
        <w:t>, which form two basic, bipolar, conceptual dimensions</w:t>
      </w:r>
      <w:r w:rsidR="00BC7BD6" w:rsidRPr="00036D62">
        <w:t xml:space="preserve"> </w:t>
      </w:r>
      <w:r w:rsidR="006C3C5B"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6C3C5B" w:rsidRPr="00036D62">
        <w:fldChar w:fldCharType="separate"/>
      </w:r>
      <w:r w:rsidR="00C3122C" w:rsidRPr="00036D62">
        <w:rPr>
          <w:noProof/>
        </w:rPr>
        <w:t>(Schwartz, 1992)</w:t>
      </w:r>
      <w:r w:rsidR="006C3C5B" w:rsidRPr="00036D62">
        <w:fldChar w:fldCharType="end"/>
      </w:r>
      <w:r w:rsidRPr="00036D62">
        <w:t xml:space="preserve">. The first basic </w:t>
      </w:r>
      <w:r w:rsidR="008C1244" w:rsidRPr="00036D62">
        <w:t>sub</w:t>
      </w:r>
      <w:r w:rsidRPr="00036D62">
        <w:t xml:space="preserve">dimension pitches openness to change values against conservation values. This basic </w:t>
      </w:r>
      <w:r w:rsidR="008C1244" w:rsidRPr="00036D62">
        <w:t>sub</w:t>
      </w:r>
      <w:r w:rsidRPr="00036D62">
        <w:t xml:space="preserve">dimension contrasts values based on the extent to which they motivate people to follow their intellectual and emotional interests in unpredictable situations, against preserving the status quo and its associated certainty in relationships </w:t>
      </w:r>
      <w:r w:rsidR="00E81C4B"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E81C4B" w:rsidRPr="00036D62">
        <w:fldChar w:fldCharType="separate"/>
      </w:r>
      <w:r w:rsidR="00C3122C" w:rsidRPr="00036D62">
        <w:rPr>
          <w:noProof/>
        </w:rPr>
        <w:t>(Schwartz, 1992)</w:t>
      </w:r>
      <w:r w:rsidR="00E81C4B" w:rsidRPr="00036D62">
        <w:fldChar w:fldCharType="end"/>
      </w:r>
      <w:r w:rsidRPr="00036D62">
        <w:t>. The second</w:t>
      </w:r>
      <w:r w:rsidR="008C1244" w:rsidRPr="00036D62">
        <w:t xml:space="preserve"> sub</w:t>
      </w:r>
      <w:r w:rsidRPr="00036D62">
        <w:t xml:space="preserve">dimension pitches self-enhancement against self-transcendence values. This </w:t>
      </w:r>
      <w:r w:rsidR="008C1244" w:rsidRPr="00036D62">
        <w:t>sub</w:t>
      </w:r>
      <w:r w:rsidRPr="00036D62">
        <w:t xml:space="preserve">dimension contrasts values based on the extent to which they motivate people to enhance their interests (even at the expense of others) against the extent to which they motivate people to transcend selfish concerns and promote the welfare of others, close and distant, and of nature </w:t>
      </w:r>
      <w:r w:rsidR="00E81C4B"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E81C4B" w:rsidRPr="00036D62">
        <w:fldChar w:fldCharType="separate"/>
      </w:r>
      <w:r w:rsidR="00C3122C" w:rsidRPr="00036D62">
        <w:rPr>
          <w:noProof/>
        </w:rPr>
        <w:t>(Schwartz, 1992)</w:t>
      </w:r>
      <w:r w:rsidR="00E81C4B" w:rsidRPr="00036D62">
        <w:fldChar w:fldCharType="end"/>
      </w:r>
      <w:r w:rsidRPr="00036D62">
        <w:t xml:space="preserve">. The motivational nature of these values and conflicts indicates that grouping both self-enhancement and openness to change values together mirrors co-destruction behaviour, and grouping self-transcendence and conservation together mirrors co-creation behaviour. A divide can thus be drawn on the </w:t>
      </w:r>
      <w:r w:rsidRPr="00036D62">
        <w:fldChar w:fldCharType="begin">
          <w:fldData xml:space="preserve">PEVuZE5vdGU+PENpdGUgQXV0aG9yWWVhcj0iMSI+PEF1dGhvcj5TY2h3YXJ0ejwvQXV0aG9yPjxZ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==
</w:fldData>
        </w:fldChar>
      </w:r>
      <w:r w:rsidR="00C3122C" w:rsidRPr="00036D62">
        <w:instrText xml:space="preserve"> ADDIN EN.CITE </w:instrText>
      </w:r>
      <w:r w:rsidR="00C3122C" w:rsidRPr="00036D62">
        <w:fldChar w:fldCharType="begin">
          <w:fldData xml:space="preserve">PEVuZE5vdGU+PENpdGUgQXV0aG9yWWVhcj0iMSI+PEF1dGhvcj5TY2h3YXJ0ejwvQXV0aG9yPjxZ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==
</w:fldData>
        </w:fldChar>
      </w:r>
      <w:r w:rsidR="00C3122C" w:rsidRPr="00036D62">
        <w:instrText xml:space="preserve"> ADDIN EN.CITE.DATA </w:instrText>
      </w:r>
      <w:r w:rsidR="00C3122C" w:rsidRPr="00036D62">
        <w:fldChar w:fldCharType="end"/>
      </w:r>
      <w:r w:rsidRPr="00036D62">
        <w:fldChar w:fldCharType="separate"/>
      </w:r>
      <w:r w:rsidR="00C3122C" w:rsidRPr="00036D62">
        <w:rPr>
          <w:noProof/>
        </w:rPr>
        <w:t>Schwartz (1992)</w:t>
      </w:r>
      <w:r w:rsidRPr="00036D62">
        <w:fldChar w:fldCharType="end"/>
      </w:r>
      <w:r w:rsidRPr="00036D62">
        <w:t xml:space="preserve"> circumplex model to reflect values more likely to serve co-creation and values opposi</w:t>
      </w:r>
      <w:r w:rsidR="00CD5695" w:rsidRPr="00036D62">
        <w:t>te them</w:t>
      </w:r>
      <w:r w:rsidRPr="00036D62">
        <w:t xml:space="preserve"> which are likely to serve co-destruction (Figure 1).</w:t>
      </w:r>
    </w:p>
    <w:p w14:paraId="253B9401" w14:textId="24E4A20A" w:rsidR="00FA2515" w:rsidRDefault="003E05EC" w:rsidP="003E05EC">
      <w:pPr>
        <w:pStyle w:val="Caption"/>
        <w:spacing w:line="480" w:lineRule="auto"/>
        <w:jc w:val="center"/>
        <w:rPr>
          <w:b/>
          <w:bCs/>
          <w:i w:val="0"/>
          <w:iCs w:val="0"/>
          <w:color w:val="auto"/>
          <w:sz w:val="22"/>
          <w:szCs w:val="22"/>
        </w:rPr>
      </w:pPr>
      <w:r>
        <w:rPr>
          <w:b/>
          <w:bCs/>
          <w:i w:val="0"/>
          <w:iCs w:val="0"/>
          <w:color w:val="auto"/>
          <w:sz w:val="22"/>
          <w:szCs w:val="22"/>
        </w:rPr>
        <w:t xml:space="preserve">Insert </w:t>
      </w:r>
      <w:r w:rsidR="00FA2515" w:rsidRPr="00036D62">
        <w:rPr>
          <w:b/>
          <w:bCs/>
          <w:i w:val="0"/>
          <w:iCs w:val="0"/>
          <w:color w:val="auto"/>
          <w:sz w:val="22"/>
          <w:szCs w:val="22"/>
        </w:rPr>
        <w:t xml:space="preserve">Figure </w:t>
      </w:r>
      <w:r w:rsidR="00FA2515" w:rsidRPr="00036D62">
        <w:rPr>
          <w:b/>
          <w:bCs/>
          <w:i w:val="0"/>
          <w:iCs w:val="0"/>
          <w:color w:val="auto"/>
          <w:sz w:val="22"/>
          <w:szCs w:val="22"/>
        </w:rPr>
        <w:fldChar w:fldCharType="begin"/>
      </w:r>
      <w:r w:rsidR="00FA2515" w:rsidRPr="00036D62">
        <w:rPr>
          <w:b/>
          <w:bCs/>
          <w:i w:val="0"/>
          <w:iCs w:val="0"/>
          <w:color w:val="auto"/>
          <w:sz w:val="22"/>
          <w:szCs w:val="22"/>
        </w:rPr>
        <w:instrText xml:space="preserve"> SEQ Figure \* ARABIC </w:instrText>
      </w:r>
      <w:r w:rsidR="00FA2515" w:rsidRPr="00036D62">
        <w:rPr>
          <w:b/>
          <w:bCs/>
          <w:i w:val="0"/>
          <w:iCs w:val="0"/>
          <w:color w:val="auto"/>
          <w:sz w:val="22"/>
          <w:szCs w:val="22"/>
        </w:rPr>
        <w:fldChar w:fldCharType="separate"/>
      </w:r>
      <w:r w:rsidR="00FA2515" w:rsidRPr="00036D62">
        <w:rPr>
          <w:b/>
          <w:bCs/>
          <w:i w:val="0"/>
          <w:iCs w:val="0"/>
          <w:noProof/>
          <w:color w:val="auto"/>
          <w:sz w:val="22"/>
          <w:szCs w:val="22"/>
        </w:rPr>
        <w:t>1</w:t>
      </w:r>
      <w:r w:rsidR="00FA2515" w:rsidRPr="00036D62">
        <w:rPr>
          <w:b/>
          <w:bCs/>
          <w:i w:val="0"/>
          <w:iCs w:val="0"/>
          <w:noProof/>
          <w:color w:val="auto"/>
          <w:sz w:val="22"/>
          <w:szCs w:val="22"/>
        </w:rPr>
        <w:fldChar w:fldCharType="end"/>
      </w:r>
    </w:p>
    <w:p w14:paraId="7A029239" w14:textId="247EEC3E" w:rsidR="003542EE" w:rsidRPr="00036D62" w:rsidRDefault="003542EE" w:rsidP="00D95A43">
      <w:pPr>
        <w:spacing w:line="480" w:lineRule="auto"/>
      </w:pPr>
      <w:r w:rsidRPr="00036D62">
        <w:t xml:space="preserve">Self-enhancement and openness to change are values </w:t>
      </w:r>
      <w:r w:rsidR="002C518E" w:rsidRPr="00036D62">
        <w:t xml:space="preserve">that </w:t>
      </w:r>
      <w:r w:rsidRPr="00036D62">
        <w:t xml:space="preserve">motivate people to follow their intellectual and emotional interests and enhance their interests </w:t>
      </w:r>
      <w:r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Pr="00036D62">
        <w:fldChar w:fldCharType="separate"/>
      </w:r>
      <w:r w:rsidR="00C3122C" w:rsidRPr="00036D62">
        <w:rPr>
          <w:noProof/>
        </w:rPr>
        <w:t>(Schwartz, 1992)</w:t>
      </w:r>
      <w:r w:rsidRPr="00036D62">
        <w:fldChar w:fldCharType="end"/>
      </w:r>
      <w:r w:rsidRPr="00036D62">
        <w:t xml:space="preserve">. </w:t>
      </w:r>
      <w:r w:rsidR="00BB78DA" w:rsidRPr="00036D62">
        <w:t xml:space="preserve">People who exhibit self-enhancement values tend to focus more on themselves and their well-being as opposed to those of others around them. People who exhibit openness-to-change values are willing to try new things out and are usually in need of constant stimulation </w:t>
      </w:r>
      <w:r w:rsidR="00BB78DA" w:rsidRPr="00036D62">
        <w:fldChar w:fldCharType="begin">
          <w:fldData xml:space="preserve">PEVuZE5vdGU+PENpdGU+PEF1dGhvcj5TY2h3YXJ0ejwvQXV0aG9yPjxZZWFyPjE5OTI8L1llYXI+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</w:fldData>
        </w:fldChar>
      </w:r>
      <w:r w:rsidR="00E61887">
        <w:instrText xml:space="preserve"> ADDIN EN.CITE </w:instrText>
      </w:r>
      <w:r w:rsidR="00E61887">
        <w:fldChar w:fldCharType="begin">
          <w:fldData xml:space="preserve">PEVuZE5vdGU+PENpdGU+PEF1dGhvcj5TY2h3YXJ0ejwvQXV0aG9yPjxZZWFyPjE5OTI8L1llYXI+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</w:fldData>
        </w:fldChar>
      </w:r>
      <w:r w:rsidR="00E61887">
        <w:instrText xml:space="preserve"> ADDIN EN.CITE.DATA </w:instrText>
      </w:r>
      <w:r w:rsidR="00E61887">
        <w:fldChar w:fldCharType="end"/>
      </w:r>
      <w:r w:rsidR="00BB78DA" w:rsidRPr="00036D62">
        <w:fldChar w:fldCharType="separate"/>
      </w:r>
      <w:r w:rsidR="00C3122C" w:rsidRPr="00036D62">
        <w:rPr>
          <w:noProof/>
        </w:rPr>
        <w:t>(Parks &amp; Guay, 2009; Schwartz, 1992)</w:t>
      </w:r>
      <w:r w:rsidR="00BB78DA" w:rsidRPr="00036D62">
        <w:fldChar w:fldCharType="end"/>
      </w:r>
      <w:r w:rsidR="00BB78DA" w:rsidRPr="00036D62">
        <w:t xml:space="preserve">. </w:t>
      </w:r>
      <w:r w:rsidRPr="00036D62">
        <w:t>Self-enhancement include</w:t>
      </w:r>
      <w:r w:rsidR="006C3C5B" w:rsidRPr="00036D62">
        <w:t>s</w:t>
      </w:r>
      <w:r w:rsidRPr="00036D62">
        <w:t xml:space="preserve"> power, achievement and hedonism, while openness to change include</w:t>
      </w:r>
      <w:r w:rsidR="004827C1" w:rsidRPr="00036D62">
        <w:t>s</w:t>
      </w:r>
      <w:r w:rsidRPr="00036D62">
        <w:t xml:space="preserve"> stimulation and self-direction. These values are likely to facilitate mis-integration of resources during interactions between firms and consumers. Customers who exhibit these values are therefore more likely to co-destroy value considering</w:t>
      </w:r>
      <w:r w:rsidR="00BC7BD6" w:rsidRPr="00036D62">
        <w:t xml:space="preserve"> that</w:t>
      </w:r>
      <w:r w:rsidRPr="00036D62">
        <w:t xml:space="preserve"> the motivational goals served by these values relate more </w:t>
      </w:r>
      <w:r w:rsidRPr="00036D62">
        <w:lastRenderedPageBreak/>
        <w:t>to behaviours expected during co-destruction.</w:t>
      </w:r>
      <w:r w:rsidR="0042395B" w:rsidRPr="00036D62">
        <w:rPr>
          <w:color w:val="FF0000"/>
        </w:rPr>
        <w:t xml:space="preserve"> </w:t>
      </w:r>
      <w:r w:rsidRPr="00036D62">
        <w:t xml:space="preserve"> </w:t>
      </w:r>
      <w:r w:rsidR="007F2B75" w:rsidRPr="00036D62">
        <w:t>Self-enhancement and openness to change</w:t>
      </w:r>
      <w:r w:rsidR="007F2B75" w:rsidRPr="00036D62" w:rsidDel="007F2B75">
        <w:t xml:space="preserve"> </w:t>
      </w:r>
      <w:r w:rsidR="007F2B75" w:rsidRPr="00036D62">
        <w:t>(SE+OC)</w:t>
      </w:r>
      <w:r w:rsidRPr="00036D62">
        <w:t>, when combined</w:t>
      </w:r>
      <w:r w:rsidR="007B4709" w:rsidRPr="00036D62">
        <w:t>,</w:t>
      </w:r>
      <w:r w:rsidRPr="00036D62">
        <w:t xml:space="preserve"> </w:t>
      </w:r>
      <w:r w:rsidR="00007B42" w:rsidRPr="00036D62">
        <w:t xml:space="preserve">could be expected to </w:t>
      </w:r>
      <w:r w:rsidRPr="00036D62">
        <w:t xml:space="preserve">show </w:t>
      </w:r>
      <w:r w:rsidR="004827C1" w:rsidRPr="00036D62">
        <w:t xml:space="preserve">a </w:t>
      </w:r>
      <w:r w:rsidRPr="00036D62">
        <w:t>stronger correlation and prediction of co-destruction defiance and subversion dimensions in comparison to self-transcendence and conservation values</w:t>
      </w:r>
      <w:r w:rsidR="007F2B75" w:rsidRPr="00036D62">
        <w:t xml:space="preserve"> (ST+C)</w:t>
      </w:r>
      <w:r w:rsidRPr="00036D62">
        <w:t>. We</w:t>
      </w:r>
      <w:r w:rsidR="004827C1" w:rsidRPr="00036D62">
        <w:t>, therefore,</w:t>
      </w:r>
      <w:r w:rsidRPr="00036D62">
        <w:t xml:space="preserve"> propose that:</w:t>
      </w:r>
    </w:p>
    <w:p w14:paraId="4FB089BF" w14:textId="1197ED36" w:rsidR="003542EE" w:rsidRPr="00036D62" w:rsidRDefault="003542EE" w:rsidP="00D95A43">
      <w:pPr>
        <w:spacing w:line="480" w:lineRule="auto"/>
        <w:rPr>
          <w:i/>
          <w:iCs/>
        </w:rPr>
      </w:pPr>
      <w:r w:rsidRPr="00036D62">
        <w:rPr>
          <w:b/>
          <w:bCs/>
          <w:i/>
          <w:iCs/>
        </w:rPr>
        <w:t>H1</w:t>
      </w:r>
      <w:r w:rsidR="00852C8E" w:rsidRPr="00036D62">
        <w:rPr>
          <w:b/>
          <w:bCs/>
          <w:i/>
          <w:iCs/>
        </w:rPr>
        <w:t>.1</w:t>
      </w:r>
      <w:r w:rsidRPr="00036D62">
        <w:rPr>
          <w:b/>
          <w:bCs/>
          <w:i/>
          <w:iCs/>
        </w:rPr>
        <w:t>:</w:t>
      </w:r>
      <w:r w:rsidRPr="00036D62">
        <w:rPr>
          <w:i/>
          <w:iCs/>
        </w:rPr>
        <w:t xml:space="preserve"> </w:t>
      </w:r>
      <w:r w:rsidR="001C56B5" w:rsidRPr="00036D62">
        <w:rPr>
          <w:i/>
          <w:iCs/>
        </w:rPr>
        <w:t xml:space="preserve">For interactions </w:t>
      </w:r>
      <w:r w:rsidR="004827C1" w:rsidRPr="00036D62">
        <w:rPr>
          <w:i/>
          <w:iCs/>
        </w:rPr>
        <w:t>that</w:t>
      </w:r>
      <w:r w:rsidR="001C56B5" w:rsidRPr="00036D62">
        <w:rPr>
          <w:i/>
          <w:iCs/>
        </w:rPr>
        <w:t xml:space="preserve"> result in the co-destruction of value, </w:t>
      </w:r>
      <w:r w:rsidR="000666AB" w:rsidRPr="00036D62">
        <w:rPr>
          <w:i/>
          <w:iCs/>
        </w:rPr>
        <w:t>s</w:t>
      </w:r>
      <w:r w:rsidRPr="00036D62">
        <w:rPr>
          <w:i/>
          <w:iCs/>
        </w:rPr>
        <w:t xml:space="preserve">elf-enhancement and openness to change values </w:t>
      </w:r>
      <w:r w:rsidR="007F2B75" w:rsidRPr="00036D62">
        <w:rPr>
          <w:i/>
          <w:iCs/>
        </w:rPr>
        <w:t xml:space="preserve">(SE+OC) </w:t>
      </w:r>
      <w:r w:rsidRPr="00036D62">
        <w:rPr>
          <w:i/>
          <w:iCs/>
        </w:rPr>
        <w:t xml:space="preserve">will show </w:t>
      </w:r>
      <w:r w:rsidR="007B4709" w:rsidRPr="00036D62">
        <w:rPr>
          <w:i/>
          <w:iCs/>
        </w:rPr>
        <w:t xml:space="preserve">a </w:t>
      </w:r>
      <w:r w:rsidRPr="00036D62">
        <w:rPr>
          <w:i/>
          <w:iCs/>
        </w:rPr>
        <w:t>stronger positive relationship and effect on co-destruction defiance and subversion dimensions in comparison to self-transcendence and conservation values</w:t>
      </w:r>
      <w:r w:rsidR="007F2B75" w:rsidRPr="00036D62">
        <w:rPr>
          <w:i/>
          <w:iCs/>
        </w:rPr>
        <w:t xml:space="preserve"> (ST+C)</w:t>
      </w:r>
      <w:r w:rsidRPr="00036D62">
        <w:rPr>
          <w:i/>
          <w:iCs/>
        </w:rPr>
        <w:t>.</w:t>
      </w:r>
    </w:p>
    <w:p w14:paraId="42A133BC" w14:textId="7EC76F80" w:rsidR="003542EE" w:rsidRPr="00036D62" w:rsidRDefault="00BC7BD6" w:rsidP="00D95A43">
      <w:pPr>
        <w:spacing w:line="480" w:lineRule="auto"/>
      </w:pPr>
      <w:r w:rsidRPr="00036D62">
        <w:t>The s</w:t>
      </w:r>
      <w:r w:rsidR="003542EE" w:rsidRPr="00036D62">
        <w:t>elf-transcendence and conservation values</w:t>
      </w:r>
      <w:r w:rsidR="006F7C36" w:rsidRPr="00036D62">
        <w:t xml:space="preserve"> subdimensions</w:t>
      </w:r>
      <w:r w:rsidR="003542EE" w:rsidRPr="00036D62">
        <w:t xml:space="preserve"> are values </w:t>
      </w:r>
      <w:r w:rsidR="004827C1" w:rsidRPr="00036D62">
        <w:t xml:space="preserve">that </w:t>
      </w:r>
      <w:r w:rsidR="003542EE" w:rsidRPr="00036D62">
        <w:t xml:space="preserve">motivate people to preserve the status quo and promote the welfare of others </w:t>
      </w:r>
      <w:r w:rsidR="003542EE"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3542EE" w:rsidRPr="00036D62">
        <w:fldChar w:fldCharType="separate"/>
      </w:r>
      <w:r w:rsidR="00C3122C" w:rsidRPr="00036D62">
        <w:rPr>
          <w:noProof/>
        </w:rPr>
        <w:t>(Schwartz, 1992)</w:t>
      </w:r>
      <w:r w:rsidR="003542EE" w:rsidRPr="00036D62">
        <w:fldChar w:fldCharType="end"/>
      </w:r>
      <w:r w:rsidR="003542EE" w:rsidRPr="00036D62">
        <w:t>.</w:t>
      </w:r>
      <w:r w:rsidR="00C62C2B" w:rsidRPr="00036D62">
        <w:t xml:space="preserve"> Self-transcendence values are values that emphasise the acceptance of others and the concern for their welfare before one’s self, while conservation values are values that emphasise the preservation of traditional practices, self-restriction and the protection of stability </w:t>
      </w:r>
      <w:r w:rsidR="00C62C2B"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00C62C2B" w:rsidRPr="00036D62">
        <w:fldChar w:fldCharType="separate"/>
      </w:r>
      <w:r w:rsidR="00C3122C" w:rsidRPr="00036D62">
        <w:rPr>
          <w:noProof/>
        </w:rPr>
        <w:t>(Schwartz, 1992)</w:t>
      </w:r>
      <w:r w:rsidR="00C62C2B" w:rsidRPr="00036D62">
        <w:fldChar w:fldCharType="end"/>
      </w:r>
      <w:r w:rsidR="00C62C2B" w:rsidRPr="00036D62">
        <w:t xml:space="preserve">. </w:t>
      </w:r>
      <w:r w:rsidR="003542EE" w:rsidRPr="00036D62">
        <w:t>Self-transcendence values include both universalism and benevolence, while conservation values include security, conformity and tradition. These value types are likely to facilitate</w:t>
      </w:r>
      <w:r w:rsidR="007B4709" w:rsidRPr="00036D62">
        <w:t xml:space="preserve"> the</w:t>
      </w:r>
      <w:r w:rsidR="003542EE" w:rsidRPr="00036D62">
        <w:t xml:space="preserve"> integration of resources during firm/consumer interactions. Customers who subscribe to these values are therefore more likely to co-create value, considering that the motivational goals served by these values relate more to behaviours expected during co-creation. </w:t>
      </w:r>
      <w:r w:rsidR="007F2B75" w:rsidRPr="00036D62">
        <w:t>Self-transcendence and conservation (ST+C)</w:t>
      </w:r>
      <w:r w:rsidR="003542EE" w:rsidRPr="00036D62">
        <w:t>, when combined</w:t>
      </w:r>
      <w:r w:rsidR="00007B42" w:rsidRPr="00036D62">
        <w:t xml:space="preserve">, are likely to </w:t>
      </w:r>
      <w:r w:rsidR="003542EE" w:rsidRPr="00036D62">
        <w:t xml:space="preserve">show stronger </w:t>
      </w:r>
      <w:r w:rsidR="00AF604B" w:rsidRPr="00036D62">
        <w:t xml:space="preserve">relationships with </w:t>
      </w:r>
      <w:r w:rsidR="003542EE" w:rsidRPr="00036D62">
        <w:t xml:space="preserve">co-creation </w:t>
      </w:r>
      <w:r w:rsidR="00EB4E7B" w:rsidRPr="00036D62">
        <w:t xml:space="preserve">participation </w:t>
      </w:r>
      <w:r w:rsidR="003542EE" w:rsidRPr="00036D62">
        <w:t xml:space="preserve">and </w:t>
      </w:r>
      <w:r w:rsidR="00EB4E7B" w:rsidRPr="00036D62">
        <w:t xml:space="preserve">citizenship </w:t>
      </w:r>
      <w:r w:rsidR="003542EE" w:rsidRPr="00036D62">
        <w:t>dimensions in comparison to self-enhancement and openness to change values</w:t>
      </w:r>
      <w:r w:rsidR="007F2B75" w:rsidRPr="00036D62">
        <w:t xml:space="preserve"> (SE+O</w:t>
      </w:r>
      <w:r w:rsidR="00E61CFD" w:rsidRPr="00036D62">
        <w:t>C</w:t>
      </w:r>
      <w:r w:rsidR="007F2B75" w:rsidRPr="00036D62">
        <w:t>)</w:t>
      </w:r>
      <w:r w:rsidR="003542EE" w:rsidRPr="00036D62">
        <w:t xml:space="preserve">.  We therefore posit: </w:t>
      </w:r>
    </w:p>
    <w:p w14:paraId="3D4A9AD9" w14:textId="1690C413" w:rsidR="003542EE" w:rsidRPr="00036D62" w:rsidRDefault="003542EE" w:rsidP="00D95A43">
      <w:pPr>
        <w:spacing w:line="480" w:lineRule="auto"/>
        <w:rPr>
          <w:i/>
          <w:iCs/>
        </w:rPr>
      </w:pPr>
      <w:r w:rsidRPr="00036D62">
        <w:rPr>
          <w:b/>
          <w:bCs/>
          <w:i/>
          <w:iCs/>
        </w:rPr>
        <w:t>H</w:t>
      </w:r>
      <w:r w:rsidR="00852C8E" w:rsidRPr="00036D62">
        <w:rPr>
          <w:b/>
          <w:bCs/>
          <w:i/>
          <w:iCs/>
        </w:rPr>
        <w:t>1.2</w:t>
      </w:r>
      <w:r w:rsidRPr="00036D62">
        <w:rPr>
          <w:i/>
          <w:iCs/>
        </w:rPr>
        <w:t xml:space="preserve">: </w:t>
      </w:r>
      <w:r w:rsidR="001C56B5" w:rsidRPr="00036D62">
        <w:rPr>
          <w:i/>
          <w:iCs/>
        </w:rPr>
        <w:t xml:space="preserve">For interactions </w:t>
      </w:r>
      <w:r w:rsidR="005535AC" w:rsidRPr="00036D62">
        <w:rPr>
          <w:i/>
          <w:iCs/>
        </w:rPr>
        <w:t xml:space="preserve">that </w:t>
      </w:r>
      <w:r w:rsidR="001C56B5" w:rsidRPr="00036D62">
        <w:rPr>
          <w:i/>
          <w:iCs/>
        </w:rPr>
        <w:t>result in the co-creation of value</w:t>
      </w:r>
      <w:r w:rsidRPr="00036D62">
        <w:rPr>
          <w:i/>
          <w:iCs/>
        </w:rPr>
        <w:t xml:space="preserve">, </w:t>
      </w:r>
      <w:r w:rsidR="007B4709" w:rsidRPr="00036D62">
        <w:rPr>
          <w:i/>
          <w:iCs/>
        </w:rPr>
        <w:t>s</w:t>
      </w:r>
      <w:r w:rsidRPr="00036D62">
        <w:rPr>
          <w:i/>
          <w:iCs/>
        </w:rPr>
        <w:t xml:space="preserve">elf-transcendence and conservation values </w:t>
      </w:r>
      <w:r w:rsidR="007F2B75" w:rsidRPr="00036D62">
        <w:rPr>
          <w:i/>
          <w:iCs/>
        </w:rPr>
        <w:t xml:space="preserve">(ST+C) </w:t>
      </w:r>
      <w:r w:rsidRPr="00036D62">
        <w:rPr>
          <w:i/>
          <w:iCs/>
        </w:rPr>
        <w:t xml:space="preserve">will show </w:t>
      </w:r>
      <w:r w:rsidR="007B4709" w:rsidRPr="00036D62">
        <w:rPr>
          <w:i/>
          <w:iCs/>
        </w:rPr>
        <w:t xml:space="preserve">a </w:t>
      </w:r>
      <w:r w:rsidRPr="00036D62">
        <w:rPr>
          <w:i/>
          <w:iCs/>
        </w:rPr>
        <w:t>stronger positive relationship and effect on co-creation participation and citizenship dimensions in comparison to self-enhancement and openness to change values</w:t>
      </w:r>
      <w:r w:rsidR="007F2B75" w:rsidRPr="00036D62">
        <w:rPr>
          <w:i/>
          <w:iCs/>
        </w:rPr>
        <w:t xml:space="preserve"> (SE+OC)</w:t>
      </w:r>
      <w:r w:rsidRPr="00036D62">
        <w:rPr>
          <w:i/>
          <w:iCs/>
        </w:rPr>
        <w:t>.</w:t>
      </w:r>
    </w:p>
    <w:p w14:paraId="599B8921" w14:textId="15503AE0" w:rsidR="0061775B" w:rsidRPr="00036D62" w:rsidRDefault="00877EA1" w:rsidP="00F9443A">
      <w:pPr>
        <w:pStyle w:val="ListParagraph"/>
        <w:numPr>
          <w:ilvl w:val="1"/>
          <w:numId w:val="18"/>
        </w:numPr>
        <w:spacing w:after="0" w:line="480" w:lineRule="auto"/>
        <w:ind w:left="709"/>
        <w:outlineLvl w:val="1"/>
        <w:rPr>
          <w:rFonts w:asciiTheme="majorHAnsi" w:hAnsiTheme="majorHAnsi" w:cstheme="majorBidi"/>
          <w:sz w:val="32"/>
          <w:szCs w:val="24"/>
        </w:rPr>
      </w:pPr>
      <w:r w:rsidRPr="00036D62">
        <w:rPr>
          <w:rFonts w:asciiTheme="majorHAnsi" w:hAnsiTheme="majorHAnsi" w:cstheme="majorBidi"/>
          <w:sz w:val="32"/>
          <w:szCs w:val="24"/>
        </w:rPr>
        <w:lastRenderedPageBreak/>
        <w:t xml:space="preserve">Relationship </w:t>
      </w:r>
      <w:r w:rsidR="00A71545" w:rsidRPr="00036D62">
        <w:rPr>
          <w:rFonts w:asciiTheme="majorHAnsi" w:hAnsiTheme="majorHAnsi" w:cstheme="majorBidi"/>
          <w:sz w:val="32"/>
          <w:szCs w:val="24"/>
        </w:rPr>
        <w:t>B</w:t>
      </w:r>
      <w:r w:rsidRPr="00036D62">
        <w:rPr>
          <w:rFonts w:asciiTheme="majorHAnsi" w:hAnsiTheme="majorHAnsi" w:cstheme="majorBidi"/>
          <w:sz w:val="32"/>
          <w:szCs w:val="24"/>
        </w:rPr>
        <w:t xml:space="preserve">etween </w:t>
      </w:r>
      <w:r w:rsidR="0061775B" w:rsidRPr="00036D62">
        <w:rPr>
          <w:rFonts w:asciiTheme="majorHAnsi" w:hAnsiTheme="majorHAnsi" w:cstheme="majorBidi"/>
          <w:sz w:val="32"/>
          <w:szCs w:val="24"/>
        </w:rPr>
        <w:t>Personality Traits</w:t>
      </w:r>
      <w:r w:rsidRPr="00036D62">
        <w:rPr>
          <w:rFonts w:asciiTheme="majorHAnsi" w:hAnsiTheme="majorHAnsi" w:cstheme="majorBidi"/>
          <w:sz w:val="32"/>
          <w:szCs w:val="24"/>
        </w:rPr>
        <w:t xml:space="preserve"> and Co-Creation and Co-Destruction Behaviour</w:t>
      </w:r>
    </w:p>
    <w:p w14:paraId="777AEE81" w14:textId="76527FAD" w:rsidR="00DB1C15" w:rsidRPr="00036D62" w:rsidRDefault="0061775B" w:rsidP="00D95A43">
      <w:pPr>
        <w:spacing w:line="480" w:lineRule="auto"/>
      </w:pPr>
      <w:r w:rsidRPr="00036D62">
        <w:rPr>
          <w:noProof/>
        </w:rPr>
        <w:t xml:space="preserve">Personality traits are dimensions of individual differences in inclinations to show consistent patterns of feelings, thoughts and actions </w:t>
      </w:r>
      <w:r w:rsidRPr="00036D62">
        <w:rPr>
          <w:noProof/>
        </w:rPr>
        <w:fldChar w:fldCharType="begin"/>
      </w:r>
      <w:r w:rsidR="00C3122C" w:rsidRPr="00036D62">
        <w:rPr>
          <w:noProof/>
        </w:rPr>
        <w:instrText xml:space="preserve"> ADDIN EN.CITE &lt;EndNote&gt;&lt;Cite&gt;&lt;Author&gt;McCrae&lt;/Author&gt;&lt;Year&gt;1990&lt;/Year&gt;&lt;RecNum&gt;41&lt;/RecNum&gt;&lt;DisplayText&gt;(McCrae &amp;amp; Costa Jr, 1990)&lt;/DisplayText&gt;&lt;record&gt;&lt;rec-number&gt;41&lt;/rec-number&gt;&lt;foreign-keys&gt;&lt;key app="EN" db-id="sdrxvfpvj0xv0heseds555f4s0wrs00dp0tr" timestamp="1633732054"&gt;41&lt;/key&gt;&lt;/foreign-keys&gt;&lt;ref-type name="Book"&gt;6&lt;/ref-type&gt;&lt;contributors&gt;&lt;authors&gt;&lt;author&gt;McCrae, Robert R.&lt;/author&gt;&lt;author&gt;Costa Jr, Paul T.&lt;/author&gt;&lt;/authors&gt;&lt;/contributors&gt;&lt;titles&gt;&lt;title&gt;Personality in adulthood&lt;/title&gt;&lt;secondary-title&gt;Personality in adulthood.&lt;/secondary-title&gt;&lt;/titles&gt;&lt;pages&gt;x, 198-x, 198&lt;/pages&gt;&lt;keywords&gt;&lt;keyword&gt;*Adult Development&lt;/keyword&gt;&lt;keyword&gt;*Personality Change&lt;/keyword&gt;&lt;keyword&gt;*Physiological Aging&lt;/keyword&gt;&lt;keyword&gt;Interviews&lt;/keyword&gt;&lt;keyword&gt;Personality Measures&lt;/keyword&gt;&lt;keyword&gt;Personality Traits&lt;/keyword&gt;&lt;/keywords&gt;&lt;dates&gt;&lt;year&gt;1990&lt;/year&gt;&lt;/dates&gt;&lt;pub-location&gt;New York, NY, US&lt;/pub-location&gt;&lt;publisher&gt;Guilford Press&lt;/publisher&gt;&lt;isbn&gt;0-89862-429-0 (Hardcover); 0-89862-528-9 (Paperback)&lt;/isbn&gt;&lt;urls&gt;&lt;/urls&gt;&lt;/record&gt;&lt;/Cite&gt;&lt;/EndNote&gt;</w:instrText>
      </w:r>
      <w:r w:rsidRPr="00036D62">
        <w:rPr>
          <w:noProof/>
        </w:rPr>
        <w:fldChar w:fldCharType="separate"/>
      </w:r>
      <w:r w:rsidR="00C3122C" w:rsidRPr="00036D62">
        <w:rPr>
          <w:noProof/>
        </w:rPr>
        <w:t>(McCrae &amp; Costa Jr, 1990)</w:t>
      </w:r>
      <w:r w:rsidRPr="00036D62">
        <w:rPr>
          <w:noProof/>
        </w:rPr>
        <w:fldChar w:fldCharType="end"/>
      </w:r>
      <w:r w:rsidRPr="00036D62">
        <w:rPr>
          <w:noProof/>
        </w:rPr>
        <w:t>. Traits describe what people are like</w:t>
      </w:r>
      <w:r w:rsidR="007B4709" w:rsidRPr="00036D62">
        <w:rPr>
          <w:noProof/>
        </w:rPr>
        <w:t>,</w:t>
      </w:r>
      <w:r w:rsidRPr="00036D62">
        <w:rPr>
          <w:noProof/>
        </w:rPr>
        <w:t xml:space="preserve"> as opposed to the motives behind their intentions </w:t>
      </w:r>
      <w:r w:rsidRPr="00036D62">
        <w:rPr>
          <w:noProof/>
        </w:rPr>
        <w:fldChar w:fldCharType="begin"/>
      </w:r>
      <w:r w:rsidR="00C3122C" w:rsidRPr="00036D62">
        <w:rPr>
          <w:noProof/>
        </w:rPr>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Pr="00036D62">
        <w:rPr>
          <w:noProof/>
        </w:rPr>
        <w:fldChar w:fldCharType="separate"/>
      </w:r>
      <w:r w:rsidRPr="00036D62">
        <w:rPr>
          <w:noProof/>
        </w:rPr>
        <w:t>(Roccas et al., 2002)</w:t>
      </w:r>
      <w:r w:rsidRPr="00036D62">
        <w:rPr>
          <w:noProof/>
        </w:rPr>
        <w:fldChar w:fldCharType="end"/>
      </w:r>
      <w:r w:rsidRPr="00036D62">
        <w:rPr>
          <w:noProof/>
        </w:rPr>
        <w:t>. The five</w:t>
      </w:r>
      <w:r w:rsidR="00955322" w:rsidRPr="00036D62">
        <w:t>-</w:t>
      </w:r>
      <w:r w:rsidRPr="00036D62">
        <w:t xml:space="preserve">factor model aggregates personality into five broad categories and provides an objective, consensual and quantifiable description of the main surface tendencies of personality </w:t>
      </w:r>
      <w:r w:rsidRPr="00036D62">
        <w:fldChar w:fldCharType="begin"/>
      </w:r>
      <w:r w:rsidR="00C3122C" w:rsidRPr="00036D62">
        <w:instrText xml:space="preserve"> ADDIN EN.CITE &lt;EndNote&gt;&lt;Cite&gt;&lt;Author&gt;Capara&lt;/Author&gt;&lt;Year&gt;1999&lt;/Year&gt;&lt;RecNum&gt;9&lt;/RecNum&gt;&lt;DisplayText&gt;(Capara et al., 1999)&lt;/DisplayText&gt;&lt;record&gt;&lt;rec-number&gt;9&lt;/rec-number&gt;&lt;foreign-keys&gt;&lt;key app="EN" db-id="sdrxvfpvj0xv0heseds555f4s0wrs00dp0tr" timestamp="1633729261"&gt;9&lt;/key&gt;&lt;/foreign-keys&gt;&lt;ref-type name="Journal Article"&gt;17&lt;/ref-type&gt;&lt;contributors&gt;&lt;authors&gt;&lt;author&gt;Capara, Gian Vittorio&lt;/author&gt;&lt;author&gt;Barbaranelli, Claudio&lt;/author&gt;&lt;author&gt;Zimbardo, Philip G.&lt;/author&gt;&lt;/authors&gt;&lt;/contributors&gt;&lt;titles&gt;&lt;title&gt;Personality Profiles and Political Parties&lt;/title&gt;&lt;secondary-title&gt;Political Psychology&lt;/secondary-title&gt;&lt;/titles&gt;&lt;periodical&gt;&lt;full-title&gt;Political Psychology&lt;/full-title&gt;&lt;/periodical&gt;&lt;pages&gt;175-197&lt;/pages&gt;&lt;volume&gt;20&lt;/volume&gt;&lt;number&gt;1&lt;/number&gt;&lt;keywords&gt;&lt;keyword&gt;Personality profiles&lt;/keyword&gt;&lt;keyword&gt;political parties&lt;/keyword&gt;&lt;keyword&gt;Five-Factor model&lt;/keyword&gt;&lt;keyword&gt;voters&lt;/keyword&gt;&lt;/keywords&gt;&lt;dates&gt;&lt;year&gt;1999&lt;/year&gt;&lt;pub-dates&gt;&lt;date&gt;1999/03/01&lt;/date&gt;&lt;/pub-dates&gt;&lt;/dates&gt;&lt;publisher&gt;John Wiley &amp;amp; Sons, Ltd&lt;/publisher&gt;&lt;isbn&gt;0162-895X&lt;/isbn&gt;&lt;work-type&gt;https://doi.org/10.1111/0162-895X.00141&lt;/work-type&gt;&lt;urls&gt;&lt;related-urls&gt;&lt;url&gt;https://doi.org/10.1111/0162-895X.00141&lt;/url&gt;&lt;/related-urls&gt;&lt;/urls&gt;&lt;electronic-resource-num&gt;https://doi.org/10.1111/0162-895X.00141&lt;/electronic-resource-num&gt;&lt;access-date&gt;2021/10/08&lt;/access-date&gt;&lt;/record&gt;&lt;/Cite&gt;&lt;/EndNote&gt;</w:instrText>
      </w:r>
      <w:r w:rsidRPr="00036D62">
        <w:fldChar w:fldCharType="separate"/>
      </w:r>
      <w:r w:rsidRPr="00036D62">
        <w:rPr>
          <w:noProof/>
        </w:rPr>
        <w:t>(Capara et al., 1999)</w:t>
      </w:r>
      <w:r w:rsidRPr="00036D62">
        <w:fldChar w:fldCharType="end"/>
      </w:r>
      <w:r w:rsidRPr="00036D62">
        <w:t xml:space="preserve"> (Table </w:t>
      </w:r>
      <w:r w:rsidR="009741BE" w:rsidRPr="00036D62">
        <w:t>3</w:t>
      </w:r>
      <w:r w:rsidRPr="00036D62">
        <w:t xml:space="preserve">). These five factors describe the extent </w:t>
      </w:r>
      <w:r w:rsidR="007B4709" w:rsidRPr="00036D62">
        <w:t xml:space="preserve">to which </w:t>
      </w:r>
      <w:r w:rsidRPr="00036D62">
        <w:t>individuals tend to exhibit the associated traits. These factors can be simultaneously expressed. The differing levels of expressions of these traits</w:t>
      </w:r>
      <w:r w:rsidR="00D108D8" w:rsidRPr="00036D62">
        <w:t xml:space="preserve"> betwe</w:t>
      </w:r>
      <w:r w:rsidR="00F94A1F" w:rsidRPr="00036D62">
        <w:t>en individuals</w:t>
      </w:r>
      <w:r w:rsidRPr="00036D62">
        <w:t xml:space="preserve"> contribute to differences in behaviour</w:t>
      </w:r>
      <w:r w:rsidR="003A42C5" w:rsidRPr="00036D62">
        <w:t xml:space="preserve"> </w:t>
      </w:r>
      <w:r w:rsidR="003A42C5" w:rsidRPr="00036D62">
        <w:fldChar w:fldCharType="begin"/>
      </w:r>
      <w:r w:rsidR="00C3122C"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003A42C5" w:rsidRPr="00036D62">
        <w:fldChar w:fldCharType="separate"/>
      </w:r>
      <w:r w:rsidR="003A42C5" w:rsidRPr="00036D62">
        <w:rPr>
          <w:noProof/>
        </w:rPr>
        <w:t>(Roccas et al., 2002)</w:t>
      </w:r>
      <w:r w:rsidR="003A42C5" w:rsidRPr="00036D62">
        <w:fldChar w:fldCharType="end"/>
      </w:r>
      <w:r w:rsidRPr="00036D62">
        <w:t xml:space="preserve">. Thus, during interactions with firms, consumers </w:t>
      </w:r>
      <w:r w:rsidR="00B37F2E" w:rsidRPr="00036D62">
        <w:t>can be expected</w:t>
      </w:r>
      <w:r w:rsidR="002B3C44" w:rsidRPr="00036D62">
        <w:t xml:space="preserve"> to express </w:t>
      </w:r>
      <w:r w:rsidRPr="00036D62">
        <w:t>co-</w:t>
      </w:r>
      <w:r w:rsidR="002F6304" w:rsidRPr="00036D62">
        <w:t xml:space="preserve">destruction and co-creation behaviours </w:t>
      </w:r>
      <w:r w:rsidRPr="00036D62">
        <w:t xml:space="preserve">based on </w:t>
      </w:r>
      <w:r w:rsidR="004E07D7" w:rsidRPr="00036D62">
        <w:t xml:space="preserve">the </w:t>
      </w:r>
      <w:r w:rsidRPr="00036D62">
        <w:t xml:space="preserve">level </w:t>
      </w:r>
      <w:r w:rsidR="004E07D7" w:rsidRPr="00036D62">
        <w:t xml:space="preserve">to which they </w:t>
      </w:r>
      <w:r w:rsidRPr="00036D62">
        <w:t xml:space="preserve">express different traits. </w:t>
      </w:r>
    </w:p>
    <w:p w14:paraId="4E364424" w14:textId="3ECA8375" w:rsidR="00C945DA" w:rsidRPr="00036D62" w:rsidRDefault="000C76A8" w:rsidP="00E61887">
      <w:pPr>
        <w:pStyle w:val="Caption"/>
        <w:spacing w:line="480" w:lineRule="auto"/>
        <w:jc w:val="center"/>
        <w:rPr>
          <w:b/>
          <w:bCs/>
          <w:i w:val="0"/>
          <w:iCs w:val="0"/>
          <w:color w:val="auto"/>
          <w:sz w:val="22"/>
          <w:szCs w:val="22"/>
        </w:rPr>
      </w:pPr>
      <w:r>
        <w:rPr>
          <w:b/>
          <w:bCs/>
          <w:i w:val="0"/>
          <w:iCs w:val="0"/>
          <w:color w:val="auto"/>
          <w:sz w:val="22"/>
          <w:szCs w:val="22"/>
        </w:rPr>
        <w:t xml:space="preserve">Insert </w:t>
      </w:r>
      <w:r w:rsidR="00C945DA" w:rsidRPr="00036D62">
        <w:rPr>
          <w:b/>
          <w:bCs/>
          <w:i w:val="0"/>
          <w:iCs w:val="0"/>
          <w:color w:val="auto"/>
          <w:sz w:val="22"/>
          <w:szCs w:val="22"/>
        </w:rPr>
        <w:t xml:space="preserve">Table </w:t>
      </w:r>
      <w:r w:rsidR="009741BE" w:rsidRPr="00036D62">
        <w:rPr>
          <w:b/>
          <w:bCs/>
          <w:i w:val="0"/>
          <w:iCs w:val="0"/>
          <w:color w:val="auto"/>
          <w:sz w:val="22"/>
          <w:szCs w:val="22"/>
        </w:rPr>
        <w:t>3</w:t>
      </w:r>
    </w:p>
    <w:p w14:paraId="079AF769" w14:textId="5D67F865" w:rsidR="00675832" w:rsidRPr="00036D62" w:rsidRDefault="001F6CDE" w:rsidP="00D95A43">
      <w:pPr>
        <w:spacing w:line="480" w:lineRule="auto"/>
      </w:pPr>
      <w:r w:rsidRPr="00036D62">
        <w:t xml:space="preserve">The Big Five traits represent the extent to which consumers express a polar dimension of each trait at the expense of its opposite dimension. </w:t>
      </w:r>
      <w:r w:rsidR="00447263" w:rsidRPr="00036D62">
        <w:t>These polar dimensions also reflect extremes of behaviour, which could facilitate co-destruction or facilitate co-creation.</w:t>
      </w:r>
      <w:r w:rsidR="00B45642" w:rsidRPr="00036D62">
        <w:t xml:space="preserve"> </w:t>
      </w:r>
      <w:r w:rsidRPr="00036D62">
        <w:t>For instance,</w:t>
      </w:r>
      <w:r w:rsidR="00B45642" w:rsidRPr="00036D62">
        <w:t xml:space="preserve"> </w:t>
      </w:r>
      <w:r w:rsidR="005A47EB" w:rsidRPr="00036D62">
        <w:t xml:space="preserve">the </w:t>
      </w:r>
      <w:r w:rsidR="00D63618" w:rsidRPr="00036D62">
        <w:t xml:space="preserve">level of expression of conscientious traits by any consumer falls between the polar extremes of being totally conscientious or </w:t>
      </w:r>
      <w:r w:rsidR="00891BD8" w:rsidRPr="00036D62">
        <w:t xml:space="preserve">lacking </w:t>
      </w:r>
      <w:r w:rsidR="00486ECE" w:rsidRPr="00036D62">
        <w:t>direction.</w:t>
      </w:r>
      <w:r w:rsidR="000F78E2" w:rsidRPr="00036D62">
        <w:t xml:space="preserve"> </w:t>
      </w:r>
      <w:r w:rsidRPr="00036D62">
        <w:t>Conscientious</w:t>
      </w:r>
      <w:r w:rsidR="007B4709" w:rsidRPr="00036D62">
        <w:t>ness</w:t>
      </w:r>
      <w:r w:rsidRPr="00036D62">
        <w:t xml:space="preserve"> traits (orderly, responsible, dependable, etc) mirror behaviours </w:t>
      </w:r>
      <w:r w:rsidR="00585CAE" w:rsidRPr="00036D62">
        <w:t xml:space="preserve">that </w:t>
      </w:r>
      <w:r w:rsidRPr="00036D62">
        <w:t xml:space="preserve">could facilitate co-creation participation and citizenship behaviours (Table </w:t>
      </w:r>
      <w:r w:rsidR="009741BE" w:rsidRPr="00036D62">
        <w:t>1</w:t>
      </w:r>
      <w:r w:rsidRPr="00036D62">
        <w:t>)</w:t>
      </w:r>
      <w:r w:rsidR="006F5D0F" w:rsidRPr="00036D62">
        <w:t xml:space="preserve">. </w:t>
      </w:r>
      <w:r w:rsidR="000405A6" w:rsidRPr="00036D62">
        <w:t>I</w:t>
      </w:r>
      <w:r w:rsidRPr="00036D62">
        <w:t>ts polar opposite dimension</w:t>
      </w:r>
      <w:r w:rsidR="009D520E" w:rsidRPr="00036D62">
        <w:t>'s</w:t>
      </w:r>
      <w:r w:rsidRPr="00036D62">
        <w:t xml:space="preserve"> lack of direction traits (lazy, disorganised, careless) reflects behaviours </w:t>
      </w:r>
      <w:r w:rsidR="00585CAE" w:rsidRPr="00036D62">
        <w:t xml:space="preserve">that </w:t>
      </w:r>
      <w:r w:rsidRPr="00036D62">
        <w:t xml:space="preserve">could facilitate co-destruction </w:t>
      </w:r>
      <w:r w:rsidR="00BC6E47" w:rsidRPr="00036D62">
        <w:t xml:space="preserve">defiance </w:t>
      </w:r>
      <w:r w:rsidRPr="00036D62">
        <w:t xml:space="preserve">and </w:t>
      </w:r>
      <w:r w:rsidR="00BC6E47" w:rsidRPr="00036D62">
        <w:t xml:space="preserve">subversion </w:t>
      </w:r>
      <w:r w:rsidRPr="00036D62">
        <w:t>behaviours. This can also be said for other trait dimensions when considered in the context</w:t>
      </w:r>
      <w:r w:rsidR="00955322" w:rsidRPr="00036D62">
        <w:t xml:space="preserve"> of</w:t>
      </w:r>
      <w:r w:rsidRPr="00036D62">
        <w:t xml:space="preserve"> </w:t>
      </w:r>
      <w:r w:rsidR="009D520E" w:rsidRPr="00036D62">
        <w:t xml:space="preserve">the </w:t>
      </w:r>
      <w:r w:rsidRPr="00036D62">
        <w:t>co-destruction and co-creation of value. Both openness and extraversion traits</w:t>
      </w:r>
      <w:r w:rsidR="009D520E" w:rsidRPr="00036D62">
        <w:t>,</w:t>
      </w:r>
      <w:r w:rsidRPr="00036D62">
        <w:t xml:space="preserve"> however</w:t>
      </w:r>
      <w:r w:rsidR="009D520E" w:rsidRPr="00036D62">
        <w:t>,</w:t>
      </w:r>
      <w:r w:rsidRPr="00036D62">
        <w:t xml:space="preserve"> aggregate a mixture of traits </w:t>
      </w:r>
      <w:r w:rsidR="00585CAE" w:rsidRPr="00036D62">
        <w:t xml:space="preserve">that </w:t>
      </w:r>
      <w:r w:rsidRPr="00036D62">
        <w:t xml:space="preserve">could </w:t>
      </w:r>
      <w:r w:rsidRPr="00036D62">
        <w:lastRenderedPageBreak/>
        <w:t>facilitate both co-destruction and co-creation. Based on</w:t>
      </w:r>
      <w:r w:rsidR="00255DBD" w:rsidRPr="00036D62">
        <w:t xml:space="preserve"> the</w:t>
      </w:r>
      <w:r w:rsidRPr="00036D62">
        <w:t xml:space="preserve"> likelihood of facilitating co-destruction and co-creation, trait dimensions can be grouped as shown in </w:t>
      </w:r>
      <w:r w:rsidR="007D0740" w:rsidRPr="00036D62">
        <w:t xml:space="preserve">Figure </w:t>
      </w:r>
      <w:r w:rsidR="002C225E" w:rsidRPr="00036D62">
        <w:t>2</w:t>
      </w:r>
      <w:r w:rsidRPr="00036D62">
        <w:t>.</w:t>
      </w:r>
    </w:p>
    <w:p w14:paraId="7FE554D1" w14:textId="2DCC8B78" w:rsidR="00C2695D" w:rsidRPr="00036D62" w:rsidRDefault="00FC0B41" w:rsidP="00173228">
      <w:pPr>
        <w:pStyle w:val="Caption"/>
        <w:spacing w:line="480" w:lineRule="auto"/>
        <w:jc w:val="center"/>
        <w:rPr>
          <w:i w:val="0"/>
          <w:iCs w:val="0"/>
          <w:sz w:val="20"/>
          <w:szCs w:val="20"/>
        </w:rPr>
      </w:pPr>
      <w:r>
        <w:rPr>
          <w:b/>
          <w:bCs/>
          <w:i w:val="0"/>
          <w:iCs w:val="0"/>
          <w:color w:val="auto"/>
          <w:sz w:val="22"/>
          <w:szCs w:val="22"/>
        </w:rPr>
        <w:t xml:space="preserve">Insert </w:t>
      </w:r>
      <w:r w:rsidR="00C2695D" w:rsidRPr="00036D62">
        <w:rPr>
          <w:b/>
          <w:bCs/>
          <w:i w:val="0"/>
          <w:iCs w:val="0"/>
          <w:color w:val="auto"/>
          <w:sz w:val="22"/>
          <w:szCs w:val="22"/>
        </w:rPr>
        <w:t>Figure 2</w:t>
      </w:r>
      <w:bookmarkStart w:id="1" w:name="_Hlk24755133"/>
    </w:p>
    <w:bookmarkEnd w:id="1"/>
    <w:p w14:paraId="4E6EDD11" w14:textId="78B11520" w:rsidR="00E11FA5" w:rsidRPr="00036D62" w:rsidRDefault="00E11FA5" w:rsidP="00E11FA5">
      <w:pPr>
        <w:spacing w:line="480" w:lineRule="auto"/>
      </w:pPr>
      <w:r w:rsidRPr="00036D62">
        <w:t xml:space="preserve">Agreeableness contrasts a prosocial and communal orientation toward others with antagonism </w:t>
      </w:r>
      <w:r w:rsidR="00C31575" w:rsidRPr="00036D62">
        <w:fldChar w:fldCharType="begin"/>
      </w:r>
      <w:r w:rsidR="00CE587F" w:rsidRPr="00036D62">
        <w:instrText xml:space="preserve"> ADDIN EN.CITE &lt;EndNote&gt;&lt;Cite&gt;&lt;Author&gt;John&lt;/Author&gt;&lt;Year&gt;1999&lt;/Year&gt;&lt;RecNum&gt;31&lt;/RecNum&gt;&lt;DisplayText&gt;(John &amp;amp; Srivastava, 1999)&lt;/DisplayText&gt;&lt;record&gt;&lt;rec-number&gt;31&lt;/rec-number&gt;&lt;foreign-keys&gt;&lt;key app="EN" db-id="sdrxvfpvj0xv0heseds555f4s0wrs00dp0tr" timestamp="1633731074"&gt;31&lt;/key&gt;&lt;/foreign-keys&gt;&lt;ref-type name="Book"&gt;6&lt;/ref-type&gt;&lt;contributors&gt;&lt;authors&gt;&lt;author&gt;John, Oliver P&lt;/author&gt;&lt;author&gt;Srivastava, Sanjay&lt;/author&gt;&lt;/authors&gt;&lt;/contributors&gt;&lt;titles&gt;&lt;title&gt;The Big-Five trait taxonomy: History, measurement, and theoretical perspectives&lt;/title&gt;&lt;/titles&gt;&lt;volume&gt;2&lt;/volume&gt;&lt;dates&gt;&lt;year&gt;1999&lt;/year&gt;&lt;/dates&gt;&lt;publisher&gt;University of California Berkeley&lt;/publisher&gt;&lt;urls&gt;&lt;/urls&gt;&lt;/record&gt;&lt;/Cite&gt;&lt;/EndNote&gt;</w:instrText>
      </w:r>
      <w:r w:rsidR="00C31575" w:rsidRPr="00036D62">
        <w:fldChar w:fldCharType="separate"/>
      </w:r>
      <w:r w:rsidR="00CE587F" w:rsidRPr="00036D62">
        <w:rPr>
          <w:noProof/>
        </w:rPr>
        <w:t>(John &amp; Srivastava, 1999)</w:t>
      </w:r>
      <w:r w:rsidR="00C31575" w:rsidRPr="00036D62">
        <w:fldChar w:fldCharType="end"/>
      </w:r>
      <w:r w:rsidRPr="00036D62">
        <w:t>. People who score high on agreeableness tend to be gentle, cooperative, collaborative and moderate</w:t>
      </w:r>
      <w:r w:rsidR="00316782" w:rsidRPr="00036D62">
        <w:t>, contrary to a</w:t>
      </w:r>
      <w:r w:rsidR="00585CAE" w:rsidRPr="00036D62">
        <w:t>ntagonistic people</w:t>
      </w:r>
      <w:r w:rsidR="00BC7BD6" w:rsidRPr="00036D62">
        <w:t>,</w:t>
      </w:r>
      <w:r w:rsidRPr="00036D62">
        <w:t xml:space="preserve"> </w:t>
      </w:r>
      <w:r w:rsidR="00316782" w:rsidRPr="00036D62">
        <w:t xml:space="preserve">who </w:t>
      </w:r>
      <w:r w:rsidRPr="00036D62">
        <w:t>may be rude, selfish, hostile, uncooperative, and unkind. Agreeable people have an orientation towards helping others and cooperating with them. The communal orientation fostered by agreeableness makes agreeableness a weak predictor of co-destruction behaviour. Agreeable individuals are more likely to be gentle, collaborative and cooperative and we</w:t>
      </w:r>
      <w:r w:rsidR="006656BC" w:rsidRPr="00036D62">
        <w:t xml:space="preserve"> therefore</w:t>
      </w:r>
      <w:r w:rsidRPr="00036D62">
        <w:t xml:space="preserve"> suggest that individuals high on this value are more likely to co-create value during interactions with firms. </w:t>
      </w:r>
    </w:p>
    <w:p w14:paraId="1F9039BF" w14:textId="77777777" w:rsidR="005247BA" w:rsidRPr="00036D62" w:rsidRDefault="00E11FA5" w:rsidP="00E11FA5">
      <w:pPr>
        <w:spacing w:line="480" w:lineRule="auto"/>
        <w:rPr>
          <w:i/>
          <w:iCs/>
        </w:rPr>
      </w:pPr>
      <w:r w:rsidRPr="00036D62">
        <w:rPr>
          <w:b/>
          <w:bCs/>
          <w:i/>
          <w:iCs/>
        </w:rPr>
        <w:t>H2.1</w:t>
      </w:r>
      <w:r w:rsidR="005247BA" w:rsidRPr="00036D62">
        <w:rPr>
          <w:b/>
          <w:bCs/>
          <w:i/>
          <w:iCs/>
        </w:rPr>
        <w:t>a</w:t>
      </w:r>
      <w:r w:rsidRPr="00036D62">
        <w:rPr>
          <w:b/>
          <w:bCs/>
          <w:i/>
          <w:iCs/>
        </w:rPr>
        <w:t>:</w:t>
      </w:r>
      <w:r w:rsidRPr="00036D62">
        <w:rPr>
          <w:i/>
          <w:iCs/>
        </w:rPr>
        <w:t xml:space="preserve"> Agreeableness will be negatively correlated with co-destruction behaviour </w:t>
      </w:r>
    </w:p>
    <w:p w14:paraId="0E23BEC1" w14:textId="4C853300" w:rsidR="00E11FA5" w:rsidRPr="00036D62" w:rsidRDefault="005247BA" w:rsidP="00E11FA5">
      <w:pPr>
        <w:spacing w:line="480" w:lineRule="auto"/>
        <w:rPr>
          <w:i/>
          <w:iCs/>
        </w:rPr>
      </w:pPr>
      <w:r w:rsidRPr="00036D62">
        <w:rPr>
          <w:b/>
          <w:bCs/>
          <w:i/>
          <w:iCs/>
        </w:rPr>
        <w:t>H2.1b:</w:t>
      </w:r>
      <w:r w:rsidRPr="00036D62">
        <w:rPr>
          <w:i/>
          <w:iCs/>
        </w:rPr>
        <w:t xml:space="preserve"> Agreeableness will be </w:t>
      </w:r>
      <w:r w:rsidR="00E11FA5" w:rsidRPr="00036D62">
        <w:rPr>
          <w:i/>
          <w:iCs/>
        </w:rPr>
        <w:t xml:space="preserve">positively correlated with co-creation </w:t>
      </w:r>
      <w:r w:rsidR="00A97C92" w:rsidRPr="00036D62">
        <w:rPr>
          <w:i/>
          <w:iCs/>
        </w:rPr>
        <w:t>behaviour</w:t>
      </w:r>
    </w:p>
    <w:p w14:paraId="177D6EF8" w14:textId="0EBC5877" w:rsidR="00E11FA5" w:rsidRPr="00036D62" w:rsidRDefault="00E11FA5" w:rsidP="00E11FA5">
      <w:pPr>
        <w:spacing w:line="480" w:lineRule="auto"/>
      </w:pPr>
      <w:r w:rsidRPr="00036D62">
        <w:t xml:space="preserve">Conscientiousness describes socially prescribed impulse control, which facilitates task and goal-directed behaviour </w:t>
      </w:r>
      <w:r w:rsidR="006A25BA" w:rsidRPr="00036D62">
        <w:fldChar w:fldCharType="begin"/>
      </w:r>
      <w:r w:rsidR="00CE587F" w:rsidRPr="00036D62">
        <w:instrText xml:space="preserve"> ADDIN EN.CITE &lt;EndNote&gt;&lt;Cite&gt;&lt;Author&gt;John&lt;/Author&gt;&lt;Year&gt;1999&lt;/Year&gt;&lt;RecNum&gt;31&lt;/RecNum&gt;&lt;DisplayText&gt;(John &amp;amp; Srivastava, 1999)&lt;/DisplayText&gt;&lt;record&gt;&lt;rec-number&gt;31&lt;/rec-number&gt;&lt;foreign-keys&gt;&lt;key app="EN" db-id="sdrxvfpvj0xv0heseds555f4s0wrs00dp0tr" timestamp="1633731074"&gt;31&lt;/key&gt;&lt;/foreign-keys&gt;&lt;ref-type name="Book"&gt;6&lt;/ref-type&gt;&lt;contributors&gt;&lt;authors&gt;&lt;author&gt;John, Oliver P&lt;/author&gt;&lt;author&gt;Srivastava, Sanjay&lt;/author&gt;&lt;/authors&gt;&lt;/contributors&gt;&lt;titles&gt;&lt;title&gt;The Big-Five trait taxonomy: History, measurement, and theoretical perspectives&lt;/title&gt;&lt;/titles&gt;&lt;volume&gt;2&lt;/volume&gt;&lt;dates&gt;&lt;year&gt;1999&lt;/year&gt;&lt;/dates&gt;&lt;publisher&gt;University of California Berkeley&lt;/publisher&gt;&lt;urls&gt;&lt;/urls&gt;&lt;/record&gt;&lt;/Cite&gt;&lt;/EndNote&gt;</w:instrText>
      </w:r>
      <w:r w:rsidR="006A25BA" w:rsidRPr="00036D62">
        <w:fldChar w:fldCharType="separate"/>
      </w:r>
      <w:r w:rsidR="00CE587F" w:rsidRPr="00036D62">
        <w:rPr>
          <w:noProof/>
        </w:rPr>
        <w:t>(John &amp; Srivastava, 1999)</w:t>
      </w:r>
      <w:r w:rsidR="006A25BA" w:rsidRPr="00036D62">
        <w:fldChar w:fldCharType="end"/>
      </w:r>
      <w:r w:rsidRPr="00036D62">
        <w:t>. Two distinct aspects of conscientiousness have been identified</w:t>
      </w:r>
      <w:r w:rsidR="00763E73" w:rsidRPr="00036D62">
        <w:t>:</w:t>
      </w:r>
      <w:r w:rsidRPr="00036D62">
        <w:t xml:space="preserve"> a proactive aspect </w:t>
      </w:r>
      <w:r w:rsidR="00C62B04" w:rsidRPr="00036D62">
        <w:t xml:space="preserve">that </w:t>
      </w:r>
      <w:r w:rsidRPr="00036D62">
        <w:t xml:space="preserve">appeals to achievement and an inhibitive aspect expressed through such behaviours as delayed gratification and thinking before acting. Conscientious people are often described as efficient, organised, planful, reliable and thorough </w:t>
      </w:r>
      <w:r w:rsidR="004B0240" w:rsidRPr="00036D62">
        <w:fldChar w:fldCharType="begin"/>
      </w:r>
      <w:r w:rsidR="00CE587F" w:rsidRPr="00036D62">
        <w:instrText xml:space="preserve"> ADDIN EN.CITE &lt;EndNote&gt;&lt;Cite&gt;&lt;Author&gt;McCrae&lt;/Author&gt;&lt;Year&gt;1992&lt;/Year&gt;&lt;RecNum&gt;42&lt;/RecNum&gt;&lt;DisplayText&gt;(McCrae &amp;amp; John, 1992)&lt;/DisplayText&gt;&lt;record&gt;&lt;rec-number&gt;42&lt;/rec-number&gt;&lt;foreign-keys&gt;&lt;key app="EN" db-id="sdrxvfpvj0xv0heseds555f4s0wrs00dp0tr" timestamp="1633732234"&gt;42&lt;/key&gt;&lt;/foreign-keys&gt;&lt;ref-type name="Journal Article"&gt;17&lt;/ref-type&gt;&lt;contributors&gt;&lt;authors&gt;&lt;author&gt;McCrae, Robert R.&lt;/author&gt;&lt;author&gt;John, Oliver P.&lt;/author&gt;&lt;/authors&gt;&lt;/contributors&gt;&lt;titles&gt;&lt;title&gt;An Introduction to the Five-Factor Model and Its Applications&lt;/title&gt;&lt;secondary-title&gt;Journal of Personality&lt;/secondary-title&gt;&lt;/titles&gt;&lt;periodical&gt;&lt;full-title&gt;Journal of Personality&lt;/full-title&gt;&lt;/periodical&gt;&lt;pages&gt;175-215&lt;/pages&gt;&lt;volume&gt;60&lt;/volume&gt;&lt;number&gt;2&lt;/number&gt;&lt;dates&gt;&lt;year&gt;1992&lt;/year&gt;&lt;pub-dates&gt;&lt;date&gt;1992/06/01&lt;/date&gt;&lt;/pub-dates&gt;&lt;/dates&gt;&lt;publisher&gt;John Wiley &amp;amp; Sons, Ltd&lt;/publisher&gt;&lt;isbn&gt;0022-3506&lt;/isbn&gt;&lt;work-type&gt;https://doi.org/10.1111/j.1467-6494.1992.tb00970.x&lt;/work-type&gt;&lt;urls&gt;&lt;related-urls&gt;&lt;url&gt;https://doi.org/10.1111/j.1467-6494.1992.tb00970.x&lt;/url&gt;&lt;/related-urls&gt;&lt;/urls&gt;&lt;electronic-resource-num&gt;https://doi.org/10.1111/j.1467-6494.1992.tb00970.x&lt;/electronic-resource-num&gt;&lt;access-date&gt;2021/10/08&lt;/access-date&gt;&lt;/record&gt;&lt;/Cite&gt;&lt;/EndNote&gt;</w:instrText>
      </w:r>
      <w:r w:rsidR="004B0240" w:rsidRPr="00036D62">
        <w:fldChar w:fldCharType="separate"/>
      </w:r>
      <w:r w:rsidR="00CE587F" w:rsidRPr="00036D62">
        <w:rPr>
          <w:noProof/>
        </w:rPr>
        <w:t>(McCrae &amp; John, 1992)</w:t>
      </w:r>
      <w:r w:rsidR="004B0240" w:rsidRPr="00036D62">
        <w:fldChar w:fldCharType="end"/>
      </w:r>
      <w:r w:rsidR="004B0240" w:rsidRPr="00036D62">
        <w:t xml:space="preserve">. </w:t>
      </w:r>
      <w:r w:rsidRPr="00036D62">
        <w:t xml:space="preserve">On the opposite side of conscientiousness </w:t>
      </w:r>
      <w:r w:rsidR="00D64AFF" w:rsidRPr="00036D62">
        <w:t xml:space="preserve">are traits showing </w:t>
      </w:r>
      <w:r w:rsidR="00316782" w:rsidRPr="00036D62">
        <w:t xml:space="preserve">a </w:t>
      </w:r>
      <w:r w:rsidRPr="00036D62">
        <w:t xml:space="preserve">lack of direction. Consumers high on lack of direction traits tend to be disorganised, lazy, irresponsible and sloppy. Individuals high on conscientiousness can be careful, thorough and responsible </w:t>
      </w:r>
      <w:r w:rsidRPr="00036D62">
        <w:fldChar w:fldCharType="begin"/>
      </w:r>
      <w:r w:rsidR="00C3122C"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Pr="00036D62">
        <w:fldChar w:fldCharType="separate"/>
      </w:r>
      <w:r w:rsidRPr="00036D62">
        <w:rPr>
          <w:noProof/>
        </w:rPr>
        <w:t>(Roccas et al., 2002)</w:t>
      </w:r>
      <w:r w:rsidRPr="00036D62">
        <w:fldChar w:fldCharType="end"/>
      </w:r>
      <w:r w:rsidRPr="00036D62">
        <w:t>. We</w:t>
      </w:r>
      <w:r w:rsidR="006656BC" w:rsidRPr="00036D62">
        <w:t xml:space="preserve"> therefore</w:t>
      </w:r>
      <w:r w:rsidRPr="00036D62">
        <w:t xml:space="preserve"> expect a preference towards value co-creation for individuals high on conscientiousness and expect to see positive relationships and effect</w:t>
      </w:r>
      <w:r w:rsidR="00D64AFF" w:rsidRPr="00036D62">
        <w:t>s</w:t>
      </w:r>
      <w:r w:rsidRPr="00036D62">
        <w:t xml:space="preserve"> between conscientiousness and co-creation behaviour. </w:t>
      </w:r>
      <w:r w:rsidRPr="00036D62">
        <w:lastRenderedPageBreak/>
        <w:t>Conscientious consumers behave ethically and are not self-indulgent</w:t>
      </w:r>
      <w:r w:rsidR="00316782" w:rsidRPr="00036D62">
        <w:t>. Given the above, we hypothesise:</w:t>
      </w:r>
    </w:p>
    <w:p w14:paraId="14B05857" w14:textId="14A80E5A" w:rsidR="00755FEE" w:rsidRPr="00036D62" w:rsidRDefault="00E11FA5" w:rsidP="00E11FA5">
      <w:pPr>
        <w:spacing w:line="480" w:lineRule="auto"/>
        <w:rPr>
          <w:i/>
          <w:iCs/>
        </w:rPr>
      </w:pPr>
      <w:r w:rsidRPr="00036D62">
        <w:rPr>
          <w:b/>
          <w:bCs/>
          <w:i/>
          <w:iCs/>
        </w:rPr>
        <w:t>H2.2</w:t>
      </w:r>
      <w:r w:rsidR="005247BA" w:rsidRPr="00036D62">
        <w:rPr>
          <w:b/>
          <w:bCs/>
          <w:i/>
          <w:iCs/>
        </w:rPr>
        <w:t>a</w:t>
      </w:r>
      <w:r w:rsidRPr="00036D62">
        <w:rPr>
          <w:b/>
          <w:bCs/>
          <w:i/>
          <w:iCs/>
        </w:rPr>
        <w:t>:</w:t>
      </w:r>
      <w:r w:rsidRPr="00036D62">
        <w:rPr>
          <w:i/>
          <w:iCs/>
        </w:rPr>
        <w:t xml:space="preserve"> Conscientiousness will be negatively correlated with co-destruction behaviour</w:t>
      </w:r>
      <w:r w:rsidR="00755FEE" w:rsidRPr="00036D62">
        <w:rPr>
          <w:i/>
          <w:iCs/>
        </w:rPr>
        <w:t>.</w:t>
      </w:r>
      <w:r w:rsidRPr="00036D62">
        <w:rPr>
          <w:i/>
          <w:iCs/>
        </w:rPr>
        <w:t xml:space="preserve"> </w:t>
      </w:r>
    </w:p>
    <w:p w14:paraId="4216E39B" w14:textId="4D496B59" w:rsidR="00E11FA5" w:rsidRPr="00036D62" w:rsidRDefault="00755FEE" w:rsidP="00E11FA5">
      <w:pPr>
        <w:spacing w:line="480" w:lineRule="auto"/>
        <w:rPr>
          <w:i/>
          <w:iCs/>
        </w:rPr>
      </w:pPr>
      <w:r w:rsidRPr="00036D62">
        <w:rPr>
          <w:b/>
          <w:bCs/>
          <w:i/>
          <w:iCs/>
        </w:rPr>
        <w:t>H2.2b</w:t>
      </w:r>
      <w:r w:rsidRPr="00036D62">
        <w:rPr>
          <w:i/>
          <w:iCs/>
        </w:rPr>
        <w:t xml:space="preserve"> Conscientiousness will be </w:t>
      </w:r>
      <w:r w:rsidR="00A97C92" w:rsidRPr="00036D62">
        <w:rPr>
          <w:i/>
          <w:iCs/>
        </w:rPr>
        <w:t>positively correlated</w:t>
      </w:r>
      <w:r w:rsidR="00E11FA5" w:rsidRPr="00036D62">
        <w:rPr>
          <w:i/>
          <w:iCs/>
        </w:rPr>
        <w:t xml:space="preserve"> with co-creation behaviour</w:t>
      </w:r>
      <w:r w:rsidR="00A97C92" w:rsidRPr="00036D62">
        <w:rPr>
          <w:i/>
          <w:iCs/>
        </w:rPr>
        <w:t>.</w:t>
      </w:r>
    </w:p>
    <w:p w14:paraId="03267E0A" w14:textId="16606CDA" w:rsidR="00E11FA5" w:rsidRPr="00036D62" w:rsidRDefault="00E11FA5" w:rsidP="00E11FA5">
      <w:pPr>
        <w:spacing w:line="480" w:lineRule="auto"/>
      </w:pPr>
      <w:r w:rsidRPr="00036D62">
        <w:t xml:space="preserve">People high </w:t>
      </w:r>
      <w:r w:rsidR="0054598D" w:rsidRPr="00036D62">
        <w:t xml:space="preserve">on </w:t>
      </w:r>
      <w:r w:rsidRPr="00036D62">
        <w:t>neuroticism traits tend to be anxious, nervous, sad and tense while people low on neuroticism traits tend to be even-tempered and demonstrate emotional stability</w:t>
      </w:r>
      <w:r w:rsidR="009C6B46" w:rsidRPr="00036D62">
        <w:t xml:space="preserve"> </w:t>
      </w:r>
      <w:r w:rsidR="009C6B46" w:rsidRPr="00036D62">
        <w:fldChar w:fldCharType="begin"/>
      </w:r>
      <w:r w:rsidR="00CE587F" w:rsidRPr="00036D62">
        <w:instrText xml:space="preserve"> ADDIN EN.CITE &lt;EndNote&gt;&lt;Cite&gt;&lt;Author&gt;John&lt;/Author&gt;&lt;Year&gt;1999&lt;/Year&gt;&lt;RecNum&gt;31&lt;/RecNum&gt;&lt;DisplayText&gt;(John &amp;amp; Srivastava, 1999; Roccas et al., 2002)&lt;/DisplayText&gt;&lt;record&gt;&lt;rec-number&gt;31&lt;/rec-number&gt;&lt;foreign-keys&gt;&lt;key app="EN" db-id="sdrxvfpvj0xv0heseds555f4s0wrs00dp0tr" timestamp="1633731074"&gt;31&lt;/key&gt;&lt;/foreign-keys&gt;&lt;ref-type name="Book"&gt;6&lt;/ref-type&gt;&lt;contributors&gt;&lt;authors&gt;&lt;author&gt;John, Oliver P&lt;/author&gt;&lt;author&gt;Srivastava, Sanjay&lt;/author&gt;&lt;/authors&gt;&lt;/contributors&gt;&lt;titles&gt;&lt;title&gt;The Big-Five trait taxonomy: History, measurement, and theoretical perspectives&lt;/title&gt;&lt;/titles&gt;&lt;volume&gt;2&lt;/volume&gt;&lt;dates&gt;&lt;year&gt;1999&lt;/year&gt;&lt;/dates&gt;&lt;publisher&gt;University of California Berkeley&lt;/publisher&gt;&lt;urls&gt;&lt;/urls&gt;&lt;/record&gt;&lt;/Cite&gt;&lt;Cite&gt;&lt;Author&gt;Roccas&lt;/Author&gt;&lt;Year&gt;2002&lt;/Year&gt;&lt;RecNum&gt;63&lt;/RecNum&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009C6B46" w:rsidRPr="00036D62">
        <w:fldChar w:fldCharType="separate"/>
      </w:r>
      <w:r w:rsidR="00CE587F" w:rsidRPr="00036D62">
        <w:rPr>
          <w:noProof/>
        </w:rPr>
        <w:t>(John &amp; Srivastava, 1999; Roccas et al., 2002)</w:t>
      </w:r>
      <w:r w:rsidR="009C6B46" w:rsidRPr="00036D62">
        <w:fldChar w:fldCharType="end"/>
      </w:r>
      <w:r w:rsidR="006E5871" w:rsidRPr="00036D62">
        <w:t xml:space="preserve">. </w:t>
      </w:r>
      <w:r w:rsidRPr="00036D62">
        <w:t xml:space="preserve">Neurotic consumers are irrational, pessimistic and touchy, while emotionally stable consumers are calm, self-confident, stable, resilient, and well-adjusted. Based on the temperamental and unstable nature of neuroticism traits, we hypothesise that individuals with a high level of neuroticism traits are most likely to co-destroy value. </w:t>
      </w:r>
    </w:p>
    <w:p w14:paraId="11C965A0" w14:textId="651CE8B6" w:rsidR="00755FEE" w:rsidRPr="00036D62" w:rsidRDefault="00E11FA5" w:rsidP="00E11FA5">
      <w:pPr>
        <w:spacing w:line="480" w:lineRule="auto"/>
        <w:rPr>
          <w:i/>
          <w:iCs/>
        </w:rPr>
      </w:pPr>
      <w:r w:rsidRPr="00036D62">
        <w:rPr>
          <w:b/>
          <w:bCs/>
          <w:i/>
          <w:iCs/>
        </w:rPr>
        <w:t>H2.3</w:t>
      </w:r>
      <w:r w:rsidR="00A55238" w:rsidRPr="00036D62">
        <w:rPr>
          <w:b/>
          <w:bCs/>
          <w:i/>
          <w:iCs/>
        </w:rPr>
        <w:t>a</w:t>
      </w:r>
      <w:r w:rsidRPr="00036D62">
        <w:rPr>
          <w:b/>
          <w:bCs/>
          <w:i/>
          <w:iCs/>
        </w:rPr>
        <w:t>:</w:t>
      </w:r>
      <w:r w:rsidRPr="00036D62">
        <w:rPr>
          <w:i/>
          <w:iCs/>
        </w:rPr>
        <w:t xml:space="preserve"> Neuroticism will be positively correlated with co-destruction behaviour</w:t>
      </w:r>
      <w:r w:rsidR="00755FEE" w:rsidRPr="00036D62">
        <w:rPr>
          <w:i/>
          <w:iCs/>
        </w:rPr>
        <w:t>.</w:t>
      </w:r>
    </w:p>
    <w:p w14:paraId="76BDF91B" w14:textId="21186CFB" w:rsidR="00E11FA5" w:rsidRPr="00036D62" w:rsidRDefault="00E11FA5" w:rsidP="00E11FA5">
      <w:pPr>
        <w:spacing w:line="480" w:lineRule="auto"/>
        <w:rPr>
          <w:i/>
          <w:iCs/>
        </w:rPr>
      </w:pPr>
      <w:r w:rsidRPr="00036D62">
        <w:rPr>
          <w:i/>
          <w:iCs/>
        </w:rPr>
        <w:t xml:space="preserve"> </w:t>
      </w:r>
      <w:r w:rsidR="00755FEE" w:rsidRPr="00036D62">
        <w:rPr>
          <w:b/>
          <w:bCs/>
          <w:i/>
          <w:iCs/>
        </w:rPr>
        <w:t>H2.3</w:t>
      </w:r>
      <w:r w:rsidR="00A55238" w:rsidRPr="00036D62">
        <w:rPr>
          <w:b/>
          <w:bCs/>
          <w:i/>
          <w:iCs/>
        </w:rPr>
        <w:t>b</w:t>
      </w:r>
      <w:r w:rsidR="00755FEE" w:rsidRPr="00036D62">
        <w:rPr>
          <w:b/>
          <w:bCs/>
          <w:i/>
          <w:iCs/>
        </w:rPr>
        <w:t>:</w:t>
      </w:r>
      <w:r w:rsidR="00755FEE" w:rsidRPr="00036D62">
        <w:rPr>
          <w:i/>
          <w:iCs/>
        </w:rPr>
        <w:t xml:space="preserve"> Neuroticism will be</w:t>
      </w:r>
      <w:r w:rsidRPr="00036D62">
        <w:rPr>
          <w:i/>
          <w:iCs/>
        </w:rPr>
        <w:t xml:space="preserve"> negatively correlated with co-creation </w:t>
      </w:r>
      <w:r w:rsidR="00A97C92" w:rsidRPr="00036D62">
        <w:rPr>
          <w:i/>
          <w:iCs/>
        </w:rPr>
        <w:t>behaviour.</w:t>
      </w:r>
    </w:p>
    <w:p w14:paraId="1CD3A754" w14:textId="0F3CA52C" w:rsidR="001F6CDE" w:rsidRPr="00036D62" w:rsidRDefault="001F6CDE" w:rsidP="00D95A43">
      <w:pPr>
        <w:spacing w:line="480" w:lineRule="auto"/>
      </w:pPr>
      <w:r w:rsidRPr="00036D62">
        <w:t xml:space="preserve">Extraversion implies an energetic approach to the social and material world </w:t>
      </w:r>
      <w:r w:rsidR="009E530E" w:rsidRPr="00036D62">
        <w:fldChar w:fldCharType="begin"/>
      </w:r>
      <w:r w:rsidR="00CE587F" w:rsidRPr="00036D62">
        <w:instrText xml:space="preserve"> ADDIN EN.CITE &lt;EndNote&gt;&lt;Cite&gt;&lt;Author&gt;John&lt;/Author&gt;&lt;Year&gt;1999&lt;/Year&gt;&lt;RecNum&gt;31&lt;/RecNum&gt;&lt;DisplayText&gt;(John &amp;amp; Srivastava, 1999)&lt;/DisplayText&gt;&lt;record&gt;&lt;rec-number&gt;31&lt;/rec-number&gt;&lt;foreign-keys&gt;&lt;key app="EN" db-id="sdrxvfpvj0xv0heseds555f4s0wrs00dp0tr" timestamp="1633731074"&gt;31&lt;/key&gt;&lt;/foreign-keys&gt;&lt;ref-type name="Book"&gt;6&lt;/ref-type&gt;&lt;contributors&gt;&lt;authors&gt;&lt;author&gt;John, Oliver P&lt;/author&gt;&lt;author&gt;Srivastava, Sanjay&lt;/author&gt;&lt;/authors&gt;&lt;/contributors&gt;&lt;titles&gt;&lt;title&gt;The Big-Five trait taxonomy: History, measurement, and theoretical perspectives&lt;/title&gt;&lt;/titles&gt;&lt;volume&gt;2&lt;/volume&gt;&lt;dates&gt;&lt;year&gt;1999&lt;/year&gt;&lt;/dates&gt;&lt;publisher&gt;University of California Berkeley&lt;/publisher&gt;&lt;urls&gt;&lt;/urls&gt;&lt;/record&gt;&lt;/Cite&gt;&lt;/EndNote&gt;</w:instrText>
      </w:r>
      <w:r w:rsidR="009E530E" w:rsidRPr="00036D62">
        <w:fldChar w:fldCharType="separate"/>
      </w:r>
      <w:r w:rsidR="00CE587F" w:rsidRPr="00036D62">
        <w:rPr>
          <w:noProof/>
        </w:rPr>
        <w:t>(John &amp; Srivastava, 1999)</w:t>
      </w:r>
      <w:r w:rsidR="009E530E" w:rsidRPr="00036D62">
        <w:fldChar w:fldCharType="end"/>
      </w:r>
      <w:r w:rsidR="009E530E" w:rsidRPr="00036D62">
        <w:t xml:space="preserve">. </w:t>
      </w:r>
      <w:r w:rsidRPr="00036D62">
        <w:t>People who are extr</w:t>
      </w:r>
      <w:r w:rsidR="009D520E" w:rsidRPr="00036D62">
        <w:t>a</w:t>
      </w:r>
      <w:r w:rsidRPr="00036D62">
        <w:t>verted show a tendency to be sociable, active and constantly stimulated versus being introverted</w:t>
      </w:r>
      <w:r w:rsidR="009D520E" w:rsidRPr="00036D62">
        <w:t>:</w:t>
      </w:r>
      <w:r w:rsidRPr="00036D62">
        <w:t xml:space="preserve"> shy, reserved, and unadventurous. Extraversion’s characteristic social skills result in numerous </w:t>
      </w:r>
      <w:r w:rsidR="00A97C92" w:rsidRPr="00036D62">
        <w:t>friendships</w:t>
      </w:r>
      <w:r w:rsidR="00316782" w:rsidRPr="00036D62">
        <w:t>. H</w:t>
      </w:r>
      <w:r w:rsidRPr="00036D62">
        <w:t>ence, extr</w:t>
      </w:r>
      <w:r w:rsidR="009D520E" w:rsidRPr="00036D62">
        <w:t>a</w:t>
      </w:r>
      <w:r w:rsidRPr="00036D62">
        <w:t xml:space="preserve">verts are </w:t>
      </w:r>
      <w:r w:rsidR="009D520E" w:rsidRPr="00036D62">
        <w:t>seen as</w:t>
      </w:r>
      <w:r w:rsidRPr="00036D62">
        <w:t xml:space="preserve"> build</w:t>
      </w:r>
      <w:r w:rsidR="009D520E" w:rsidRPr="00036D62">
        <w:t>ing</w:t>
      </w:r>
      <w:r w:rsidRPr="00036D62">
        <w:t xml:space="preserve"> better relationships during interactions. People who score low on extraversion tend to exhibit humility</w:t>
      </w:r>
      <w:r w:rsidR="00316782" w:rsidRPr="00036D62">
        <w:t>. T</w:t>
      </w:r>
      <w:r w:rsidR="009D520E" w:rsidRPr="00036D62">
        <w:t xml:space="preserve">hey </w:t>
      </w:r>
      <w:r w:rsidRPr="00036D62">
        <w:t>are more passive and less energetic. Extraversion’s compatibility with sociability, challenge and novelty coupled with its active nature make</w:t>
      </w:r>
      <w:r w:rsidR="009D520E" w:rsidRPr="00036D62">
        <w:t>s</w:t>
      </w:r>
      <w:r w:rsidRPr="00036D62">
        <w:t xml:space="preserve"> extraversion a strong predictor of co-creation. Extr</w:t>
      </w:r>
      <w:r w:rsidR="009D520E" w:rsidRPr="00036D62">
        <w:t>a</w:t>
      </w:r>
      <w:r w:rsidRPr="00036D62">
        <w:t xml:space="preserve">verts also tend to be talkative and extraversion traits and </w:t>
      </w:r>
      <w:r w:rsidR="009D520E" w:rsidRPr="00036D62">
        <w:t xml:space="preserve">their </w:t>
      </w:r>
      <w:r w:rsidRPr="00036D62">
        <w:t xml:space="preserve">energy also </w:t>
      </w:r>
      <w:r w:rsidR="00316782" w:rsidRPr="00036D62">
        <w:t>encourage</w:t>
      </w:r>
      <w:r w:rsidRPr="00036D62">
        <w:t xml:space="preserve"> the pursuit of pleasurable experiences and expressiveness. </w:t>
      </w:r>
      <w:r w:rsidR="006E6BFF" w:rsidRPr="00036D62">
        <w:t>Whilst th</w:t>
      </w:r>
      <w:r w:rsidRPr="00036D62">
        <w:t>is could facilitate</w:t>
      </w:r>
      <w:r w:rsidR="006E6BFF" w:rsidRPr="00036D62">
        <w:t xml:space="preserve"> </w:t>
      </w:r>
      <w:r w:rsidR="00A54A40" w:rsidRPr="00036D62">
        <w:t>co-creation</w:t>
      </w:r>
      <w:r w:rsidR="006E6BFF" w:rsidRPr="00036D62">
        <w:t xml:space="preserve">, it could also facilitate </w:t>
      </w:r>
      <w:r w:rsidRPr="00036D62">
        <w:t xml:space="preserve">co-destruction. </w:t>
      </w:r>
      <w:r w:rsidR="007D0740" w:rsidRPr="00036D62">
        <w:t>In addition</w:t>
      </w:r>
      <w:r w:rsidRPr="00036D62">
        <w:t>, extraversion has been shown to have negative correlation</w:t>
      </w:r>
      <w:r w:rsidR="00A64081" w:rsidRPr="00036D62">
        <w:t>s</w:t>
      </w:r>
      <w:r w:rsidRPr="00036D62">
        <w:t xml:space="preserve"> with being logical </w:t>
      </w:r>
      <w:r w:rsidRPr="00036D62">
        <w:fldChar w:fldCharType="begin"/>
      </w:r>
      <w:r w:rsidR="00C3122C" w:rsidRPr="00036D62">
        <w:instrText xml:space="preserve"> ADDIN EN.CITE &lt;EndNote&gt;&lt;Cite&gt;&lt;Author&gt;Dollinger&lt;/Author&gt;&lt;Year&gt;1996&lt;/Year&gt;&lt;RecNum&gt;17&lt;/RecNum&gt;&lt;DisplayText&gt;(Dollinger et al., 1996)&lt;/DisplayText&gt;&lt;record&gt;&lt;rec-number&gt;17&lt;/rec-number&gt;&lt;foreign-keys&gt;&lt;key app="EN" db-id="sdrxvfpvj0xv0heseds555f4s0wrs00dp0tr" timestamp="1633729844"&gt;17&lt;/key&gt;&lt;/foreign-keys&gt;&lt;ref-type name="Journal Article"&gt;17&lt;/ref-type&gt;&lt;contributors&gt;&lt;authors&gt;&lt;author&gt;Dollinger, Stephen J.&lt;/author&gt;&lt;author&gt;Leong, Frederick T. L.&lt;/author&gt;&lt;author&gt;Ulicni, Shawna K.&lt;/author&gt;&lt;/authors&gt;&lt;/contributors&gt;&lt;titles&gt;&lt;title&gt;On Traits and Values: With Special Reference to Openness to Experience&lt;/title&gt;&lt;secondary-title&gt;Journal of Research in Personality&lt;/secondary-title&gt;&lt;/titles&gt;&lt;periodical&gt;&lt;full-title&gt;Journal of Research in Personality&lt;/full-title&gt;&lt;/periodical&gt;&lt;pages&gt;23-41&lt;/pages&gt;&lt;volume&gt;30&lt;/volume&gt;&lt;number&gt;1&lt;/number&gt;&lt;dates&gt;&lt;year&gt;1996&lt;/year&gt;&lt;pub-dates&gt;&lt;date&gt;1996/03/01/&lt;/date&gt;&lt;/pub-dates&gt;&lt;/dates&gt;&lt;isbn&gt;0092-6566&lt;/isbn&gt;&lt;urls&gt;&lt;related-urls&gt;&lt;url&gt;https://www.sciencedirect.com/science/article/pii/S0092656696900021&lt;/url&gt;&lt;/related-urls&gt;&lt;/urls&gt;&lt;electronic-resource-num&gt;https://doi.org/10.1006/jrpe.1996.0002&lt;/electronic-resource-num&gt;&lt;/record&gt;&lt;/Cite&gt;&lt;/EndNote&gt;</w:instrText>
      </w:r>
      <w:r w:rsidRPr="00036D62">
        <w:fldChar w:fldCharType="separate"/>
      </w:r>
      <w:r w:rsidRPr="00036D62">
        <w:rPr>
          <w:noProof/>
        </w:rPr>
        <w:t>(Dollinger et al., 1996)</w:t>
      </w:r>
      <w:r w:rsidRPr="00036D62">
        <w:fldChar w:fldCharType="end"/>
      </w:r>
      <w:r w:rsidRPr="00036D62">
        <w:t xml:space="preserve">. We therefore </w:t>
      </w:r>
      <w:r w:rsidR="002250B7" w:rsidRPr="00036D62">
        <w:t>posit</w:t>
      </w:r>
      <w:r w:rsidR="007D0740" w:rsidRPr="00036D62">
        <w:t>:</w:t>
      </w:r>
    </w:p>
    <w:p w14:paraId="7EC6EFE5" w14:textId="37E75241" w:rsidR="001F6CDE" w:rsidRPr="00036D62" w:rsidRDefault="001F6CDE" w:rsidP="00D95A43">
      <w:pPr>
        <w:spacing w:line="480" w:lineRule="auto"/>
        <w:rPr>
          <w:i/>
          <w:iCs/>
        </w:rPr>
      </w:pPr>
      <w:r w:rsidRPr="00036D62">
        <w:rPr>
          <w:b/>
          <w:bCs/>
          <w:i/>
          <w:iCs/>
        </w:rPr>
        <w:t>H</w:t>
      </w:r>
      <w:r w:rsidR="00852C8E" w:rsidRPr="00036D62">
        <w:rPr>
          <w:b/>
          <w:bCs/>
          <w:i/>
          <w:iCs/>
        </w:rPr>
        <w:t>2.</w:t>
      </w:r>
      <w:r w:rsidR="00E11FA5" w:rsidRPr="00036D62">
        <w:rPr>
          <w:b/>
          <w:bCs/>
          <w:i/>
          <w:iCs/>
        </w:rPr>
        <w:t>4</w:t>
      </w:r>
      <w:r w:rsidR="00A55238" w:rsidRPr="00036D62">
        <w:rPr>
          <w:b/>
          <w:bCs/>
          <w:i/>
          <w:iCs/>
        </w:rPr>
        <w:t>a</w:t>
      </w:r>
      <w:r w:rsidRPr="00036D62">
        <w:rPr>
          <w:b/>
          <w:bCs/>
          <w:i/>
          <w:iCs/>
        </w:rPr>
        <w:t>:</w:t>
      </w:r>
      <w:r w:rsidRPr="00036D62">
        <w:rPr>
          <w:i/>
          <w:iCs/>
        </w:rPr>
        <w:t xml:space="preserve"> Extraversion will </w:t>
      </w:r>
      <w:r w:rsidR="007D0740" w:rsidRPr="00036D62">
        <w:rPr>
          <w:i/>
          <w:iCs/>
        </w:rPr>
        <w:t>be positively correlated with</w:t>
      </w:r>
      <w:r w:rsidRPr="00036D62">
        <w:rPr>
          <w:i/>
          <w:iCs/>
        </w:rPr>
        <w:t xml:space="preserve"> co-destruction </w:t>
      </w:r>
      <w:r w:rsidR="00A97C92" w:rsidRPr="00036D62">
        <w:rPr>
          <w:i/>
          <w:iCs/>
        </w:rPr>
        <w:t>behaviour.</w:t>
      </w:r>
    </w:p>
    <w:p w14:paraId="4CC5F048" w14:textId="33E4E241" w:rsidR="00A55238" w:rsidRPr="00036D62" w:rsidRDefault="00A55238" w:rsidP="00A55238">
      <w:pPr>
        <w:spacing w:line="480" w:lineRule="auto"/>
        <w:rPr>
          <w:i/>
          <w:iCs/>
        </w:rPr>
      </w:pPr>
      <w:r w:rsidRPr="00036D62">
        <w:rPr>
          <w:b/>
          <w:bCs/>
          <w:i/>
          <w:iCs/>
        </w:rPr>
        <w:lastRenderedPageBreak/>
        <w:t>H2.4b:</w:t>
      </w:r>
      <w:r w:rsidRPr="00036D62">
        <w:rPr>
          <w:i/>
          <w:iCs/>
        </w:rPr>
        <w:t xml:space="preserve"> Extraversion will be positively correlated with co-creation behaviour.</w:t>
      </w:r>
    </w:p>
    <w:p w14:paraId="3490E684" w14:textId="1243A209" w:rsidR="001F6CDE" w:rsidRPr="00036D62" w:rsidRDefault="001F6CDE" w:rsidP="00D95A43">
      <w:pPr>
        <w:spacing w:line="480" w:lineRule="auto"/>
      </w:pPr>
      <w:r w:rsidRPr="00036D62">
        <w:t xml:space="preserve">People who exhibit </w:t>
      </w:r>
      <w:r w:rsidR="00E602D6" w:rsidRPr="00036D62">
        <w:t xml:space="preserve">openness to experience </w:t>
      </w:r>
      <w:r w:rsidRPr="00036D62">
        <w:t>trait</w:t>
      </w:r>
      <w:r w:rsidR="00955322" w:rsidRPr="00036D62">
        <w:t>s</w:t>
      </w:r>
      <w:r w:rsidRPr="00036D62">
        <w:t xml:space="preserve"> are more intellectual, imaginative, open-minded and sensitive </w:t>
      </w:r>
      <w:r w:rsidRPr="00036D62">
        <w:fldChar w:fldCharType="begin"/>
      </w:r>
      <w:r w:rsidR="00C3122C"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Pr="00036D62">
        <w:fldChar w:fldCharType="separate"/>
      </w:r>
      <w:r w:rsidRPr="00036D62">
        <w:rPr>
          <w:noProof/>
        </w:rPr>
        <w:t>(Roccas et al., 2002)</w:t>
      </w:r>
      <w:r w:rsidRPr="00036D62">
        <w:fldChar w:fldCharType="end"/>
      </w:r>
      <w:r w:rsidRPr="00036D62">
        <w:t>. On the opposite side of openness to experience is close</w:t>
      </w:r>
      <w:r w:rsidR="009D520E" w:rsidRPr="00036D62">
        <w:t>d</w:t>
      </w:r>
      <w:r w:rsidRPr="00036D62">
        <w:t>ness to experience. Close</w:t>
      </w:r>
      <w:r w:rsidR="009D520E" w:rsidRPr="00036D62">
        <w:t>d</w:t>
      </w:r>
      <w:r w:rsidRPr="00036D62">
        <w:t xml:space="preserve">ness to experience describes individuals who are closed-minded, shallow, and simple. On one hand, the extent to which a consumer is open could determine </w:t>
      </w:r>
      <w:r w:rsidR="00316782" w:rsidRPr="00036D62">
        <w:t>an</w:t>
      </w:r>
      <w:r w:rsidRPr="00036D62">
        <w:t xml:space="preserve"> individual’s willingness to share experiences</w:t>
      </w:r>
      <w:r w:rsidR="009D520E" w:rsidRPr="00036D62">
        <w:t>,</w:t>
      </w:r>
      <w:r w:rsidRPr="00036D62">
        <w:t xml:space="preserve"> which could increase their propensity to co-create value. On the other hand, the need for novelty, variety and change could reduce </w:t>
      </w:r>
      <w:r w:rsidR="00316782" w:rsidRPr="00036D62">
        <w:t xml:space="preserve">a </w:t>
      </w:r>
      <w:r w:rsidRPr="00036D62">
        <w:t>consumer</w:t>
      </w:r>
      <w:r w:rsidR="00D64AFF" w:rsidRPr="00036D62">
        <w:t>'</w:t>
      </w:r>
      <w:r w:rsidRPr="00036D62">
        <w:t>s tendencies to conform to expected behaviours</w:t>
      </w:r>
      <w:r w:rsidR="009D520E" w:rsidRPr="00036D62">
        <w:t>,</w:t>
      </w:r>
      <w:r w:rsidRPr="00036D62">
        <w:t xml:space="preserve"> hence leading to co-destruction. Openness negatively correlates with values such as self-control, obedience and being responsible </w:t>
      </w:r>
      <w:r w:rsidRPr="00036D62">
        <w:fldChar w:fldCharType="begin"/>
      </w:r>
      <w:r w:rsidR="00C3122C" w:rsidRPr="00036D62">
        <w:instrText xml:space="preserve"> ADDIN EN.CITE &lt;EndNote&gt;&lt;Cite&gt;&lt;Author&gt;Dollinger&lt;/Author&gt;&lt;Year&gt;1996&lt;/Year&gt;&lt;RecNum&gt;17&lt;/RecNum&gt;&lt;DisplayText&gt;(Dollinger et al., 1996)&lt;/DisplayText&gt;&lt;record&gt;&lt;rec-number&gt;17&lt;/rec-number&gt;&lt;foreign-keys&gt;&lt;key app="EN" db-id="sdrxvfpvj0xv0heseds555f4s0wrs00dp0tr" timestamp="1633729844"&gt;17&lt;/key&gt;&lt;/foreign-keys&gt;&lt;ref-type name="Journal Article"&gt;17&lt;/ref-type&gt;&lt;contributors&gt;&lt;authors&gt;&lt;author&gt;Dollinger, Stephen J.&lt;/author&gt;&lt;author&gt;Leong, Frederick T. L.&lt;/author&gt;&lt;author&gt;Ulicni, Shawna K.&lt;/author&gt;&lt;/authors&gt;&lt;/contributors&gt;&lt;titles&gt;&lt;title&gt;On Traits and Values: With Special Reference to Openness to Experience&lt;/title&gt;&lt;secondary-title&gt;Journal of Research in Personality&lt;/secondary-title&gt;&lt;/titles&gt;&lt;periodical&gt;&lt;full-title&gt;Journal of Research in Personality&lt;/full-title&gt;&lt;/periodical&gt;&lt;pages&gt;23-41&lt;/pages&gt;&lt;volume&gt;30&lt;/volume&gt;&lt;number&gt;1&lt;/number&gt;&lt;dates&gt;&lt;year&gt;1996&lt;/year&gt;&lt;pub-dates&gt;&lt;date&gt;1996/03/01/&lt;/date&gt;&lt;/pub-dates&gt;&lt;/dates&gt;&lt;isbn&gt;0092-6566&lt;/isbn&gt;&lt;urls&gt;&lt;related-urls&gt;&lt;url&gt;https://www.sciencedirect.com/science/article/pii/S0092656696900021&lt;/url&gt;&lt;/related-urls&gt;&lt;/urls&gt;&lt;electronic-resource-num&gt;https://doi.org/10.1006/jrpe.1996.0002&lt;/electronic-resource-num&gt;&lt;/record&gt;&lt;/Cite&gt;&lt;/EndNote&gt;</w:instrText>
      </w:r>
      <w:r w:rsidRPr="00036D62">
        <w:fldChar w:fldCharType="separate"/>
      </w:r>
      <w:r w:rsidRPr="00036D62">
        <w:rPr>
          <w:noProof/>
        </w:rPr>
        <w:t>(Dollinger et al., 1996)</w:t>
      </w:r>
      <w:r w:rsidRPr="00036D62">
        <w:fldChar w:fldCharType="end"/>
      </w:r>
      <w:r w:rsidRPr="00036D62">
        <w:t>. This suggests a rebellious side to people high on openness traits. We</w:t>
      </w:r>
      <w:r w:rsidR="000253F7" w:rsidRPr="00036D62">
        <w:t xml:space="preserve"> therefore</w:t>
      </w:r>
      <w:r w:rsidRPr="00036D62">
        <w:t xml:space="preserve"> </w:t>
      </w:r>
      <w:r w:rsidR="00F640A1" w:rsidRPr="00036D62">
        <w:t>posit</w:t>
      </w:r>
      <w:r w:rsidR="007D0740" w:rsidRPr="00036D62">
        <w:t xml:space="preserve"> that </w:t>
      </w:r>
      <w:r w:rsidRPr="00036D62">
        <w:t>individuals high on openness to experience traits are as likely to co-destroy value as they are to co-create value</w:t>
      </w:r>
      <w:r w:rsidR="007D0740" w:rsidRPr="00036D62">
        <w:t>:</w:t>
      </w:r>
    </w:p>
    <w:p w14:paraId="35E822C1" w14:textId="78349975" w:rsidR="001F6CDE" w:rsidRPr="00036D62" w:rsidRDefault="001F6CDE" w:rsidP="00D95A43">
      <w:pPr>
        <w:spacing w:line="480" w:lineRule="auto"/>
        <w:rPr>
          <w:i/>
          <w:iCs/>
        </w:rPr>
      </w:pPr>
      <w:r w:rsidRPr="00036D62">
        <w:rPr>
          <w:b/>
          <w:bCs/>
          <w:i/>
          <w:iCs/>
        </w:rPr>
        <w:t>H</w:t>
      </w:r>
      <w:r w:rsidR="00852C8E" w:rsidRPr="00036D62">
        <w:rPr>
          <w:b/>
          <w:bCs/>
          <w:i/>
          <w:iCs/>
        </w:rPr>
        <w:t>2.</w:t>
      </w:r>
      <w:r w:rsidR="00E11FA5" w:rsidRPr="00036D62">
        <w:rPr>
          <w:b/>
          <w:bCs/>
          <w:i/>
          <w:iCs/>
        </w:rPr>
        <w:t>5</w:t>
      </w:r>
      <w:r w:rsidR="00783899" w:rsidRPr="00036D62">
        <w:rPr>
          <w:b/>
          <w:bCs/>
          <w:i/>
          <w:iCs/>
        </w:rPr>
        <w:t>a</w:t>
      </w:r>
      <w:r w:rsidRPr="00036D62">
        <w:rPr>
          <w:b/>
          <w:bCs/>
          <w:i/>
          <w:iCs/>
        </w:rPr>
        <w:t>:</w:t>
      </w:r>
      <w:r w:rsidRPr="00036D62">
        <w:rPr>
          <w:i/>
          <w:iCs/>
        </w:rPr>
        <w:t xml:space="preserve"> Openness will </w:t>
      </w:r>
      <w:r w:rsidR="007D0740" w:rsidRPr="00036D62">
        <w:rPr>
          <w:i/>
          <w:iCs/>
        </w:rPr>
        <w:t>be positively correlated with</w:t>
      </w:r>
      <w:r w:rsidRPr="00036D62">
        <w:rPr>
          <w:i/>
          <w:iCs/>
        </w:rPr>
        <w:t xml:space="preserve"> co-destruction </w:t>
      </w:r>
      <w:r w:rsidR="00A97C92" w:rsidRPr="00036D62">
        <w:rPr>
          <w:i/>
          <w:iCs/>
        </w:rPr>
        <w:t>behaviour.</w:t>
      </w:r>
    </w:p>
    <w:p w14:paraId="008A0D1C" w14:textId="03C9BC02" w:rsidR="00783899" w:rsidRPr="00036D62" w:rsidRDefault="00783899" w:rsidP="00783899">
      <w:pPr>
        <w:spacing w:line="480" w:lineRule="auto"/>
        <w:rPr>
          <w:i/>
          <w:iCs/>
        </w:rPr>
      </w:pPr>
      <w:r w:rsidRPr="00036D62">
        <w:rPr>
          <w:b/>
          <w:bCs/>
          <w:i/>
          <w:iCs/>
        </w:rPr>
        <w:t>H2.5b:</w:t>
      </w:r>
      <w:r w:rsidRPr="00036D62">
        <w:rPr>
          <w:i/>
          <w:iCs/>
        </w:rPr>
        <w:t xml:space="preserve"> Openness will be positively correlated with co-creation behaviour.</w:t>
      </w:r>
    </w:p>
    <w:p w14:paraId="6D3E4947" w14:textId="098E1D9C" w:rsidR="007F4E63" w:rsidRPr="00036D62" w:rsidRDefault="007F4E63" w:rsidP="00783899">
      <w:pPr>
        <w:spacing w:line="480" w:lineRule="auto"/>
        <w:rPr>
          <w:i/>
          <w:iCs/>
        </w:rPr>
      </w:pPr>
    </w:p>
    <w:p w14:paraId="4BE6C9E9" w14:textId="14D14DBC" w:rsidR="00994B52" w:rsidRPr="00036D62" w:rsidRDefault="00994B52" w:rsidP="00D6364D">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t>Methodo</w:t>
      </w:r>
      <w:r w:rsidR="00B61EF4" w:rsidRPr="00036D62">
        <w:rPr>
          <w:rFonts w:asciiTheme="majorHAnsi" w:hAnsiTheme="majorHAnsi" w:cstheme="majorHAnsi"/>
          <w:b/>
          <w:sz w:val="36"/>
          <w:szCs w:val="24"/>
        </w:rPr>
        <w:t xml:space="preserve">logy </w:t>
      </w:r>
    </w:p>
    <w:p w14:paraId="5DD483DD" w14:textId="06A3B4A7" w:rsidR="00FD3B75" w:rsidRPr="00036D62" w:rsidRDefault="000C6A84" w:rsidP="00D95A43">
      <w:pPr>
        <w:spacing w:line="480" w:lineRule="auto"/>
      </w:pPr>
      <w:r w:rsidRPr="00036D62">
        <w:t xml:space="preserve">Data were collected using </w:t>
      </w:r>
      <w:r w:rsidR="006C21DA" w:rsidRPr="00036D62">
        <w:t xml:space="preserve">online </w:t>
      </w:r>
      <w:r w:rsidRPr="00036D62">
        <w:t>s</w:t>
      </w:r>
      <w:r w:rsidR="0004075A" w:rsidRPr="00036D62">
        <w:t>elf</w:t>
      </w:r>
      <w:r w:rsidRPr="00036D62">
        <w:t>-a</w:t>
      </w:r>
      <w:r w:rsidR="0004075A" w:rsidRPr="00036D62">
        <w:t>dministered questionnaire</w:t>
      </w:r>
      <w:r w:rsidR="00A70100" w:rsidRPr="00036D62">
        <w:t>s</w:t>
      </w:r>
      <w:r w:rsidR="0050115B" w:rsidRPr="00036D62">
        <w:t xml:space="preserve">. </w:t>
      </w:r>
      <w:r w:rsidR="007920AB" w:rsidRPr="00036D62">
        <w:t>The questionnaire</w:t>
      </w:r>
      <w:r w:rsidR="005A3CD6" w:rsidRPr="00036D62">
        <w:t xml:space="preserve">s were </w:t>
      </w:r>
      <w:r w:rsidR="00D44273" w:rsidRPr="00036D62">
        <w:t>administered</w:t>
      </w:r>
      <w:r w:rsidR="003275BF" w:rsidRPr="00036D62">
        <w:t xml:space="preserve"> online</w:t>
      </w:r>
      <w:r w:rsidR="00FB636B" w:rsidRPr="00036D62">
        <w:t>.</w:t>
      </w:r>
      <w:r w:rsidR="007F3C76" w:rsidRPr="00036D62">
        <w:t xml:space="preserve"> A demographically balanced sample of respondents w</w:t>
      </w:r>
      <w:r w:rsidR="000253F7" w:rsidRPr="00036D62">
        <w:t>as</w:t>
      </w:r>
      <w:r w:rsidR="007F3C76" w:rsidRPr="00036D62">
        <w:t xml:space="preserve"> recruited by a consumer panel company targeting consumers in the United States.</w:t>
      </w:r>
      <w:r w:rsidR="003A26C4" w:rsidRPr="00036D62">
        <w:t xml:space="preserve"> All </w:t>
      </w:r>
      <w:r w:rsidR="00ED012B" w:rsidRPr="00036D62">
        <w:t>respondents</w:t>
      </w:r>
      <w:r w:rsidR="003A26C4" w:rsidRPr="00036D62">
        <w:t xml:space="preserve"> were given a small financial incentive for completion. </w:t>
      </w:r>
      <w:r w:rsidR="00671911" w:rsidRPr="00036D62">
        <w:t>A</w:t>
      </w:r>
      <w:r w:rsidR="0050115B" w:rsidRPr="00036D62">
        <w:t xml:space="preserve"> total of 390 </w:t>
      </w:r>
      <w:r w:rsidR="00826CB9" w:rsidRPr="00036D62">
        <w:t>respondents</w:t>
      </w:r>
      <w:r w:rsidR="0050115B" w:rsidRPr="00036D62">
        <w:t xml:space="preserve"> </w:t>
      </w:r>
      <w:r w:rsidR="00826CB9" w:rsidRPr="00036D62">
        <w:t xml:space="preserve">answered the questionnaire anonymously (Table </w:t>
      </w:r>
      <w:r w:rsidR="009741BE" w:rsidRPr="00036D62">
        <w:t>4</w:t>
      </w:r>
      <w:r w:rsidR="00826CB9" w:rsidRPr="00036D62">
        <w:t>)</w:t>
      </w:r>
      <w:r w:rsidR="004B128E" w:rsidRPr="00036D62">
        <w:t xml:space="preserve">. </w:t>
      </w:r>
      <w:r w:rsidR="00CC4CE7" w:rsidRPr="00036D62">
        <w:t>T</w:t>
      </w:r>
      <w:r w:rsidR="00C07167" w:rsidRPr="00036D62">
        <w:t xml:space="preserve">he questionnaire </w:t>
      </w:r>
      <w:r w:rsidR="00066A70" w:rsidRPr="00036D62">
        <w:t xml:space="preserve">included </w:t>
      </w:r>
      <w:r w:rsidR="00CC4CE7" w:rsidRPr="00036D62">
        <w:t xml:space="preserve">demographic questions and </w:t>
      </w:r>
      <w:r w:rsidR="00066A70" w:rsidRPr="00036D62">
        <w:t>scales measuring co-creatio</w:t>
      </w:r>
      <w:r w:rsidR="00D14935" w:rsidRPr="00036D62">
        <w:t>n</w:t>
      </w:r>
      <w:r w:rsidR="00423FFA" w:rsidRPr="00036D62">
        <w:t>, co-destruction, values</w:t>
      </w:r>
      <w:r w:rsidR="00CC4CE7" w:rsidRPr="00036D62">
        <w:t xml:space="preserve"> and </w:t>
      </w:r>
      <w:r w:rsidR="00423FFA" w:rsidRPr="00036D62">
        <w:t>traits</w:t>
      </w:r>
      <w:r w:rsidR="00CC4CE7" w:rsidRPr="00036D62">
        <w:t>.</w:t>
      </w:r>
    </w:p>
    <w:p w14:paraId="4025416A" w14:textId="41C24DC2" w:rsidR="0011790D" w:rsidRPr="00036D62" w:rsidRDefault="00E61887" w:rsidP="00E61887">
      <w:pPr>
        <w:spacing w:afterLines="30" w:after="72" w:line="480" w:lineRule="auto"/>
        <w:jc w:val="center"/>
        <w:rPr>
          <w:b/>
          <w:bCs/>
          <w:i/>
          <w:iCs/>
        </w:rPr>
      </w:pPr>
      <w:r>
        <w:rPr>
          <w:b/>
          <w:bCs/>
        </w:rPr>
        <w:t xml:space="preserve">Insert </w:t>
      </w:r>
      <w:r w:rsidR="0011790D" w:rsidRPr="00036D62">
        <w:rPr>
          <w:b/>
          <w:bCs/>
        </w:rPr>
        <w:t xml:space="preserve">Table </w:t>
      </w:r>
      <w:r w:rsidR="009741BE" w:rsidRPr="00036D62">
        <w:rPr>
          <w:b/>
          <w:bCs/>
        </w:rPr>
        <w:t>4</w:t>
      </w:r>
    </w:p>
    <w:p w14:paraId="25CE2E0D" w14:textId="0069034C" w:rsidR="0011790D" w:rsidRPr="00036D62" w:rsidRDefault="0011790D" w:rsidP="00297A84">
      <w:pPr>
        <w:spacing w:line="480" w:lineRule="auto"/>
        <w:rPr>
          <w:color w:val="FF0000"/>
        </w:rPr>
      </w:pPr>
    </w:p>
    <w:p w14:paraId="628E4C62" w14:textId="77777777" w:rsidR="005B51C7" w:rsidRPr="00036D62" w:rsidRDefault="005B51C7" w:rsidP="001A5F77">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lastRenderedPageBreak/>
        <w:t xml:space="preserve">Questionnaire </w:t>
      </w:r>
    </w:p>
    <w:p w14:paraId="0A89E3F0" w14:textId="4365C502" w:rsidR="005B51C7" w:rsidRPr="00036D62" w:rsidRDefault="005B51C7" w:rsidP="00D95A43">
      <w:pPr>
        <w:spacing w:line="480" w:lineRule="auto"/>
      </w:pPr>
      <w:r w:rsidRPr="00036D62">
        <w:rPr>
          <w:b/>
          <w:bCs/>
        </w:rPr>
        <w:t>Co-destruction and Co-creation</w:t>
      </w:r>
      <w:r w:rsidR="00EB7950" w:rsidRPr="00036D62">
        <w:rPr>
          <w:b/>
          <w:bCs/>
        </w:rPr>
        <w:t>.</w:t>
      </w:r>
      <w:r w:rsidR="0050385B" w:rsidRPr="00036D62">
        <w:rPr>
          <w:b/>
          <w:bCs/>
        </w:rPr>
        <w:t xml:space="preserve"> </w:t>
      </w:r>
      <w:r w:rsidRPr="00036D62">
        <w:t xml:space="preserve">To measure co-destruction, participants were asked to think of a time </w:t>
      </w:r>
      <w:r w:rsidR="009D520E" w:rsidRPr="00036D62">
        <w:t xml:space="preserve">when </w:t>
      </w:r>
      <w:r w:rsidRPr="00036D62">
        <w:t xml:space="preserve">they had a negative experience with a firm’s product, service or employee and felt justified </w:t>
      </w:r>
      <w:r w:rsidR="009D520E" w:rsidRPr="00036D62">
        <w:t xml:space="preserve">in </w:t>
      </w:r>
      <w:r w:rsidRPr="00036D62">
        <w:t>tak</w:t>
      </w:r>
      <w:r w:rsidR="009D520E" w:rsidRPr="00036D62">
        <w:t>ing</w:t>
      </w:r>
      <w:r w:rsidRPr="00036D62">
        <w:t xml:space="preserve"> negative actions towards the firm.</w:t>
      </w:r>
      <w:r w:rsidR="0043005F" w:rsidRPr="00036D62">
        <w:t xml:space="preserve"> Similarly, f</w:t>
      </w:r>
      <w:r w:rsidRPr="00036D62">
        <w:t>or co-creation, they were asked to think of a time</w:t>
      </w:r>
      <w:r w:rsidR="009D520E" w:rsidRPr="00036D62">
        <w:t xml:space="preserve"> when</w:t>
      </w:r>
      <w:r w:rsidRPr="00036D62">
        <w:t xml:space="preserve"> they had a positive experience with a firm’s product, service or employee and felt justified </w:t>
      </w:r>
      <w:r w:rsidR="009D520E" w:rsidRPr="00036D62">
        <w:t xml:space="preserve">in </w:t>
      </w:r>
      <w:r w:rsidRPr="00036D62">
        <w:t>tak</w:t>
      </w:r>
      <w:r w:rsidR="009D520E" w:rsidRPr="00036D62">
        <w:t>ing</w:t>
      </w:r>
      <w:r w:rsidRPr="00036D62">
        <w:t xml:space="preserve"> positive actions towards the firm. The respondents were then asked questions with regards to these instances</w:t>
      </w:r>
      <w:r w:rsidR="00D10213" w:rsidRPr="00036D62">
        <w:t xml:space="preserve">. </w:t>
      </w:r>
      <w:r w:rsidRPr="00036D62">
        <w:t xml:space="preserve">Co-creation and </w:t>
      </w:r>
      <w:r w:rsidR="0053206E" w:rsidRPr="00036D62">
        <w:t>co</w:t>
      </w:r>
      <w:r w:rsidRPr="00036D62">
        <w:t xml:space="preserve">-destruction were measured with items </w:t>
      </w:r>
      <w:r w:rsidR="00955322" w:rsidRPr="00036D62">
        <w:t xml:space="preserve">adapted </w:t>
      </w:r>
      <w:r w:rsidRPr="00036D62">
        <w:t>from</w:t>
      </w:r>
      <w:r w:rsidR="00B42632" w:rsidRPr="00036D62">
        <w:t xml:space="preserve"> </w:t>
      </w:r>
      <w:r w:rsidR="005D06AE" w:rsidRPr="00036D62">
        <w:t xml:space="preserve">Yi and Gong’s </w:t>
      </w:r>
      <w:r w:rsidRPr="00036D62">
        <w:t xml:space="preserve">co-creation scale. This scale conceptualises co-creation as a </w:t>
      </w:r>
      <w:r w:rsidR="00B0277D" w:rsidRPr="00036D62">
        <w:t>construct</w:t>
      </w:r>
      <w:r w:rsidRPr="00036D62">
        <w:t xml:space="preserve"> with both consumer participation </w:t>
      </w:r>
      <w:r w:rsidR="00B0277D" w:rsidRPr="00036D62">
        <w:t xml:space="preserve">and </w:t>
      </w:r>
      <w:r w:rsidRPr="00036D62">
        <w:t xml:space="preserve">citizenship dimensions. </w:t>
      </w:r>
      <w:r w:rsidR="0053206E" w:rsidRPr="00036D62">
        <w:t>C</w:t>
      </w:r>
      <w:r w:rsidR="0091568C" w:rsidRPr="00036D62">
        <w:t xml:space="preserve">o-creation items were </w:t>
      </w:r>
      <w:r w:rsidR="0053206E" w:rsidRPr="00036D62">
        <w:t>adapted to</w:t>
      </w:r>
      <w:r w:rsidR="0091568C" w:rsidRPr="00036D62">
        <w:t xml:space="preserve"> co-destruction by reflecting the intentional destruction of value under its subdimension</w:t>
      </w:r>
      <w:r w:rsidRPr="00036D62">
        <w:t xml:space="preserve">. </w:t>
      </w:r>
      <w:r w:rsidR="00112AA9" w:rsidRPr="00036D62">
        <w:rPr>
          <w:color w:val="000000" w:themeColor="text1"/>
        </w:rPr>
        <w:t>Since c</w:t>
      </w:r>
      <w:r w:rsidRPr="00036D62">
        <w:rPr>
          <w:color w:val="000000" w:themeColor="text1"/>
        </w:rPr>
        <w:t xml:space="preserve">o-destruction and co-creation are not necessarily opposites </w:t>
      </w:r>
      <w:r w:rsidRPr="00036D62">
        <w:rPr>
          <w:color w:val="000000" w:themeColor="text1"/>
        </w:rPr>
        <w:fldChar w:fldCharType="begin"/>
      </w:r>
      <w:r w:rsidR="00E61887">
        <w:rPr>
          <w:color w:val="000000" w:themeColor="text1"/>
        </w:rPr>
        <w:instrText xml:space="preserve"> ADDIN EN.CITE &lt;EndNote&gt;&lt;Cite&gt;&lt;Author&gt;Stieler&lt;/Author&gt;&lt;Year&gt;2014&lt;/Year&gt;&lt;RecNum&gt;75&lt;/RecNum&gt;&lt;DisplayText&gt;(Stieler et al., 2014)&lt;/DisplayText&gt;&lt;record&gt;&lt;rec-number&gt;75&lt;/rec-number&gt;&lt;foreign-keys&gt;&lt;key app="EN" db-id="sdrxvfpvj0xv0heseds555f4s0wrs00dp0tr" timestamp="1633734526"&gt;75&lt;/key&gt;&lt;/foreign-keys&gt;&lt;ref-type name="Journal Article"&gt;17&lt;/ref-type&gt;&lt;contributors&gt;&lt;authors&gt;&lt;author&gt;Stieler, Maximilian&lt;/author&gt;&lt;author&gt;Weismann, Friederike&lt;/author&gt;&lt;author&gt;Germelmann, Claas Christian&lt;/author&gt;&lt;/authors&gt;&lt;/contributors&gt;&lt;titles&gt;&lt;title&gt;Co-destruction of value by spectators: the case of silent protests&lt;/title&gt;&lt;secondary-title&gt;European Sport Management Quarterly&lt;/secondary-title&gt;&lt;/titles&gt;&lt;periodical&gt;&lt;full-title&gt;European Sport Management Quarterly&lt;/full-title&gt;&lt;/periodical&gt;&lt;pages&gt;72-86&lt;/pages&gt;&lt;volume&gt;14&lt;/volume&gt;&lt;number&gt;1&lt;/number&gt;&lt;dates&gt;&lt;year&gt;2014&lt;/year&gt;&lt;pub-dates&gt;&lt;date&gt;2014/01/01&lt;/date&gt;&lt;/pub-dates&gt;&lt;/dates&gt;&lt;publisher&gt;Routledge&lt;/publisher&gt;&lt;isbn&gt;1618-4742&lt;/isbn&gt;&lt;urls&gt;&lt;related-urls&gt;&lt;url&gt;https://doi.org/10.1080/16184742.2013.865249&lt;/url&gt;&lt;/related-urls&gt;&lt;/urls&gt;&lt;electronic-resource-num&gt;10.1080/16184742.2013.865249&lt;/electronic-resource-num&gt;&lt;/record&gt;&lt;/Cite&gt;&lt;/EndNote&gt;</w:instrText>
      </w:r>
      <w:r w:rsidRPr="00036D62">
        <w:rPr>
          <w:color w:val="000000" w:themeColor="text1"/>
        </w:rPr>
        <w:fldChar w:fldCharType="separate"/>
      </w:r>
      <w:r w:rsidRPr="00036D62">
        <w:rPr>
          <w:noProof/>
          <w:color w:val="000000" w:themeColor="text1"/>
        </w:rPr>
        <w:t>(Stieler et al., 2014)</w:t>
      </w:r>
      <w:r w:rsidRPr="00036D62">
        <w:rPr>
          <w:color w:val="000000" w:themeColor="text1"/>
        </w:rPr>
        <w:fldChar w:fldCharType="end"/>
      </w:r>
      <w:r w:rsidR="00B42632" w:rsidRPr="00036D62">
        <w:rPr>
          <w:color w:val="000000" w:themeColor="text1"/>
        </w:rPr>
        <w:t>, n</w:t>
      </w:r>
      <w:r w:rsidRPr="00036D62">
        <w:rPr>
          <w:color w:val="000000" w:themeColor="text1"/>
        </w:rPr>
        <w:t xml:space="preserve">ot co-creating value does not mean </w:t>
      </w:r>
      <w:r w:rsidR="0043005F" w:rsidRPr="00036D62">
        <w:rPr>
          <w:color w:val="000000" w:themeColor="text1"/>
        </w:rPr>
        <w:t>one is</w:t>
      </w:r>
      <w:r w:rsidRPr="00036D62">
        <w:rPr>
          <w:color w:val="000000" w:themeColor="text1"/>
        </w:rPr>
        <w:t xml:space="preserve"> co-destroying value and vice versa.</w:t>
      </w:r>
      <w:r w:rsidRPr="00036D62">
        <w:t xml:space="preserve">  The co-destruction items</w:t>
      </w:r>
      <w:r w:rsidR="00FD7B42" w:rsidRPr="00036D62">
        <w:t xml:space="preserve"> (Table </w:t>
      </w:r>
      <w:r w:rsidR="009741BE" w:rsidRPr="00036D62">
        <w:t>5</w:t>
      </w:r>
      <w:r w:rsidR="00FD7B42" w:rsidRPr="00036D62">
        <w:t xml:space="preserve">) </w:t>
      </w:r>
      <w:r w:rsidRPr="00036D62">
        <w:t xml:space="preserve">were therefore developed to measure consumer intentional negative behaviours to firms to capture actions </w:t>
      </w:r>
      <w:r w:rsidR="002A724E" w:rsidRPr="00036D62">
        <w:t xml:space="preserve">that </w:t>
      </w:r>
      <w:r w:rsidRPr="00036D62">
        <w:t>are deliberately destroying value for the firm.</w:t>
      </w:r>
      <w:r w:rsidR="000030E0" w:rsidRPr="00036D62">
        <w:t xml:space="preserve"> </w:t>
      </w:r>
      <w:r w:rsidR="008C4262" w:rsidRPr="00036D62">
        <w:t xml:space="preserve">For example, </w:t>
      </w:r>
      <w:r w:rsidR="009D520E" w:rsidRPr="00036D62">
        <w:t>i</w:t>
      </w:r>
      <w:r w:rsidR="000030E0" w:rsidRPr="00036D62">
        <w:t>tems such as</w:t>
      </w:r>
      <w:r w:rsidR="00803C20" w:rsidRPr="00036D62">
        <w:t xml:space="preserve"> </w:t>
      </w:r>
      <w:r w:rsidR="0043005F" w:rsidRPr="00036D62">
        <w:t>“</w:t>
      </w:r>
      <w:r w:rsidR="00056F11" w:rsidRPr="00036D62">
        <w:rPr>
          <w:i/>
          <w:iCs/>
        </w:rPr>
        <w:t xml:space="preserve">I have asked others for information on what this service </w:t>
      </w:r>
      <w:r w:rsidR="0043005F" w:rsidRPr="00036D62">
        <w:rPr>
          <w:i/>
          <w:iCs/>
        </w:rPr>
        <w:t>offers</w:t>
      </w:r>
      <w:r w:rsidR="0043005F" w:rsidRPr="00036D62">
        <w:t xml:space="preserve">” </w:t>
      </w:r>
      <w:r w:rsidR="0089505F" w:rsidRPr="00036D62">
        <w:t xml:space="preserve">and </w:t>
      </w:r>
      <w:r w:rsidR="0043005F" w:rsidRPr="00036D62">
        <w:t>“</w:t>
      </w:r>
      <w:r w:rsidR="0089505F" w:rsidRPr="00036D62">
        <w:rPr>
          <w:i/>
          <w:iCs/>
        </w:rPr>
        <w:t xml:space="preserve">I said positive things about this firm and the employee to </w:t>
      </w:r>
      <w:r w:rsidR="0043005F" w:rsidRPr="00036D62">
        <w:rPr>
          <w:i/>
          <w:iCs/>
        </w:rPr>
        <w:t>others</w:t>
      </w:r>
      <w:r w:rsidR="0043005F" w:rsidRPr="00036D62">
        <w:t xml:space="preserve">” </w:t>
      </w:r>
      <w:r w:rsidR="00D71691" w:rsidRPr="00036D62">
        <w:t>on</w:t>
      </w:r>
      <w:r w:rsidR="00D64AFF" w:rsidRPr="00036D62">
        <w:t xml:space="preserve"> the</w:t>
      </w:r>
      <w:r w:rsidR="00D71691" w:rsidRPr="00036D62">
        <w:t xml:space="preserve"> </w:t>
      </w:r>
      <w:r w:rsidR="00D71691" w:rsidRPr="00036D62">
        <w:fldChar w:fldCharType="begin"/>
      </w:r>
      <w:r w:rsidR="00E61887">
        <w:instrText xml:space="preserve"> ADDIN EN.CITE &lt;EndNote&gt;&lt;Cite AuthorYear="1"&gt;&lt;Author&gt;Yi&lt;/Author&gt;&lt;Year&gt;2013&lt;/Year&gt;&lt;RecNum&gt;83&lt;/RecNum&gt;&lt;DisplayText&gt;Yi and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00D71691" w:rsidRPr="00036D62">
        <w:fldChar w:fldCharType="separate"/>
      </w:r>
      <w:r w:rsidR="00E2717A" w:rsidRPr="00036D62">
        <w:rPr>
          <w:noProof/>
        </w:rPr>
        <w:t>Yi and Gong (2013)</w:t>
      </w:r>
      <w:r w:rsidR="00D71691" w:rsidRPr="00036D62">
        <w:fldChar w:fldCharType="end"/>
      </w:r>
      <w:r w:rsidR="00D71691" w:rsidRPr="00036D62">
        <w:t xml:space="preserve"> co-creation scale </w:t>
      </w:r>
      <w:r w:rsidR="007D1946" w:rsidRPr="00036D62">
        <w:t xml:space="preserve">were </w:t>
      </w:r>
      <w:r w:rsidR="00D71691" w:rsidRPr="00036D62">
        <w:t>ad</w:t>
      </w:r>
      <w:r w:rsidR="00B97326" w:rsidRPr="00036D62">
        <w:t>ap</w:t>
      </w:r>
      <w:r w:rsidR="00D71691" w:rsidRPr="00036D62">
        <w:t xml:space="preserve">ted to </w:t>
      </w:r>
      <w:r w:rsidR="0043005F" w:rsidRPr="00036D62">
        <w:t>“</w:t>
      </w:r>
      <w:r w:rsidR="0089505F" w:rsidRPr="00036D62">
        <w:rPr>
          <w:i/>
          <w:iCs/>
        </w:rPr>
        <w:t xml:space="preserve">I intentionally withheld information from others on what this service </w:t>
      </w:r>
      <w:r w:rsidR="0043005F" w:rsidRPr="00036D62">
        <w:rPr>
          <w:i/>
          <w:iCs/>
        </w:rPr>
        <w:t>offers</w:t>
      </w:r>
      <w:r w:rsidR="0043005F" w:rsidRPr="00036D62">
        <w:t xml:space="preserve">” </w:t>
      </w:r>
      <w:r w:rsidR="0089505F" w:rsidRPr="00036D62">
        <w:t xml:space="preserve">and </w:t>
      </w:r>
      <w:r w:rsidR="0043005F" w:rsidRPr="00036D62">
        <w:t>“</w:t>
      </w:r>
      <w:r w:rsidR="0089505F" w:rsidRPr="00036D62">
        <w:rPr>
          <w:i/>
          <w:iCs/>
        </w:rPr>
        <w:t xml:space="preserve">I intentionally said negative things about this firm and the employee to </w:t>
      </w:r>
      <w:r w:rsidR="0043005F" w:rsidRPr="00036D62">
        <w:rPr>
          <w:i/>
          <w:iCs/>
        </w:rPr>
        <w:t>others</w:t>
      </w:r>
      <w:r w:rsidR="0043005F" w:rsidRPr="00036D62">
        <w:t xml:space="preserve">” </w:t>
      </w:r>
      <w:r w:rsidR="005A6DF0" w:rsidRPr="00036D62">
        <w:t>on the co-destruction scale</w:t>
      </w:r>
      <w:r w:rsidR="009D520E" w:rsidRPr="00036D62">
        <w:t>,</w:t>
      </w:r>
      <w:r w:rsidR="005A6DF0" w:rsidRPr="00036D62">
        <w:t xml:space="preserve"> </w:t>
      </w:r>
      <w:r w:rsidR="0089505F" w:rsidRPr="00036D62">
        <w:t>respectively.</w:t>
      </w:r>
      <w:r w:rsidR="005A6DF0" w:rsidRPr="00036D62">
        <w:t xml:space="preserve"> </w:t>
      </w:r>
      <w:r w:rsidR="00B93B5F" w:rsidRPr="00036D62">
        <w:t>Subd</w:t>
      </w:r>
      <w:r w:rsidRPr="00036D62">
        <w:t xml:space="preserve">imensions of co-creation participation (information sharing, information seeking, responsible behaviour and personal interaction) were labelled </w:t>
      </w:r>
      <w:r w:rsidR="0053206E" w:rsidRPr="00036D62">
        <w:t xml:space="preserve">respectively </w:t>
      </w:r>
      <w:r w:rsidRPr="00036D62">
        <w:t xml:space="preserve">(ignoring information, withholding information, irresponsible behaviour and impersonal interaction). These </w:t>
      </w:r>
      <w:r w:rsidR="007D62B4" w:rsidRPr="00036D62">
        <w:t>sub</w:t>
      </w:r>
      <w:r w:rsidRPr="00036D62">
        <w:t>dimensions were called co-destruction defiance to reflect consumers</w:t>
      </w:r>
      <w:r w:rsidR="009D520E" w:rsidRPr="00036D62">
        <w:t>'</w:t>
      </w:r>
      <w:r w:rsidRPr="00036D62">
        <w:t xml:space="preserve"> decisions to participate in value destruction. Similarly, </w:t>
      </w:r>
      <w:r w:rsidR="007D62B4" w:rsidRPr="00036D62">
        <w:t>sub</w:t>
      </w:r>
      <w:r w:rsidRPr="00036D62">
        <w:t xml:space="preserve">dimensions of co-creation citizenship (feedback, advocacy, helping and tolerance) were labelled (negative feedback, opposition, neglecting and intolerance) </w:t>
      </w:r>
      <w:r w:rsidR="00B42632" w:rsidRPr="00036D62">
        <w:t>accordingly</w:t>
      </w:r>
      <w:r w:rsidRPr="00036D62">
        <w:t xml:space="preserve">. These </w:t>
      </w:r>
      <w:r w:rsidR="007D62B4" w:rsidRPr="00036D62">
        <w:t>sub</w:t>
      </w:r>
      <w:r w:rsidRPr="00036D62">
        <w:t>dimensions were termed co-destruction subversion to reflect consumers</w:t>
      </w:r>
      <w:r w:rsidR="009D520E" w:rsidRPr="00036D62">
        <w:t>'</w:t>
      </w:r>
      <w:r w:rsidRPr="00036D62">
        <w:t xml:space="preserve"> decisions to participate in value destruction beyond direct interaction with firms. Participants evaluated the items based on how likely they were </w:t>
      </w:r>
      <w:r w:rsidRPr="00036D62">
        <w:lastRenderedPageBreak/>
        <w:t>to perform such actions following a negative (in the case of co-destruction) or positive (in the case of co-creation) encounter with a firm. Participants rated their degree of agreement with the issues on a 7-point Likert scale</w:t>
      </w:r>
      <w:r w:rsidR="006A1E89" w:rsidRPr="00036D62">
        <w:t>,</w:t>
      </w:r>
      <w:r w:rsidRPr="00036D62">
        <w:t xml:space="preserve"> with responses ranging from “extremely unlikely” to “extremely likely.” </w:t>
      </w:r>
    </w:p>
    <w:p w14:paraId="5159BAAE" w14:textId="215297DC" w:rsidR="002078C6" w:rsidRPr="00036D62" w:rsidRDefault="00E61887" w:rsidP="006F1E06">
      <w:pPr>
        <w:pStyle w:val="Caption"/>
        <w:spacing w:line="480" w:lineRule="auto"/>
        <w:jc w:val="center"/>
        <w:rPr>
          <w:b/>
          <w:bCs/>
          <w:i w:val="0"/>
          <w:iCs w:val="0"/>
          <w:color w:val="auto"/>
          <w:sz w:val="22"/>
          <w:szCs w:val="22"/>
        </w:rPr>
      </w:pPr>
      <w:bookmarkStart w:id="2" w:name="_Toc71892632"/>
      <w:r>
        <w:rPr>
          <w:b/>
          <w:bCs/>
          <w:i w:val="0"/>
          <w:iCs w:val="0"/>
          <w:color w:val="auto"/>
          <w:sz w:val="22"/>
          <w:szCs w:val="22"/>
        </w:rPr>
        <w:t xml:space="preserve">Insert </w:t>
      </w:r>
      <w:r w:rsidR="002078C6" w:rsidRPr="00036D62">
        <w:rPr>
          <w:b/>
          <w:bCs/>
          <w:i w:val="0"/>
          <w:iCs w:val="0"/>
          <w:color w:val="auto"/>
          <w:sz w:val="22"/>
          <w:szCs w:val="22"/>
        </w:rPr>
        <w:t xml:space="preserve">Table </w:t>
      </w:r>
      <w:r w:rsidR="009741BE" w:rsidRPr="00036D62">
        <w:rPr>
          <w:b/>
          <w:bCs/>
          <w:i w:val="0"/>
          <w:iCs w:val="0"/>
          <w:color w:val="auto"/>
          <w:sz w:val="22"/>
          <w:szCs w:val="22"/>
        </w:rPr>
        <w:t>5</w:t>
      </w:r>
      <w:bookmarkEnd w:id="2"/>
    </w:p>
    <w:p w14:paraId="4739422D" w14:textId="3EB6EB67" w:rsidR="0043005F" w:rsidRPr="00036D62" w:rsidRDefault="005B51C7" w:rsidP="00D95A43">
      <w:pPr>
        <w:spacing w:line="480" w:lineRule="auto"/>
      </w:pPr>
      <w:r w:rsidRPr="00036D62">
        <w:t xml:space="preserve">Co-destruction and co-creation dimension scores were calculated by taking the average of items measuring each dimension. For example, the </w:t>
      </w:r>
      <w:r w:rsidR="00955322" w:rsidRPr="00036D62">
        <w:t>information-</w:t>
      </w:r>
      <w:r w:rsidRPr="00036D62">
        <w:t xml:space="preserve">seeking dimension was measured using 3 items on the </w:t>
      </w:r>
      <w:r w:rsidRPr="00036D62">
        <w:fldChar w:fldCharType="begin"/>
      </w:r>
      <w:r w:rsidR="00E61887">
        <w:instrText xml:space="preserve"> ADDIN EN.CITE &lt;EndNote&gt;&lt;Cite AuthorYear="1"&gt;&lt;Author&gt;Yi&lt;/Author&gt;&lt;Year&gt;2013&lt;/Year&gt;&lt;RecNum&gt;83&lt;/RecNum&gt;&lt;DisplayText&gt;Yi and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Pr="00036D62">
        <w:fldChar w:fldCharType="separate"/>
      </w:r>
      <w:r w:rsidRPr="00036D62">
        <w:rPr>
          <w:noProof/>
        </w:rPr>
        <w:t>Yi and Gong (2013)</w:t>
      </w:r>
      <w:r w:rsidRPr="00036D62">
        <w:fldChar w:fldCharType="end"/>
      </w:r>
      <w:r w:rsidRPr="00036D62">
        <w:t xml:space="preserve"> scale. The dimension score for information seeking was computed by taking the average of these items. This was done for all the co-creation citizenship and participation </w:t>
      </w:r>
      <w:r w:rsidR="00073BA5" w:rsidRPr="00036D62">
        <w:t>sub</w:t>
      </w:r>
      <w:r w:rsidRPr="00036D62">
        <w:t xml:space="preserve">dimensions and the co-destruction subversion and defiance </w:t>
      </w:r>
      <w:r w:rsidR="00073BA5" w:rsidRPr="00036D62">
        <w:t>sub</w:t>
      </w:r>
      <w:r w:rsidRPr="00036D62">
        <w:t xml:space="preserve">dimensions. </w:t>
      </w:r>
      <w:r w:rsidR="0043005F" w:rsidRPr="00036D62">
        <w:t xml:space="preserve"> </w:t>
      </w:r>
    </w:p>
    <w:p w14:paraId="31FB84D6" w14:textId="4D9F78D2" w:rsidR="006C498B" w:rsidRPr="00036D62" w:rsidRDefault="006C498B" w:rsidP="00D95A43">
      <w:pPr>
        <w:spacing w:line="480" w:lineRule="auto"/>
      </w:pPr>
      <w:r w:rsidRPr="00036D62">
        <w:t xml:space="preserve">Co-destruction and co-creation scores were computed by taking the average of all 8 co-destruction and co-creation </w:t>
      </w:r>
      <w:r w:rsidR="00073BA5" w:rsidRPr="00036D62">
        <w:t>sub</w:t>
      </w:r>
      <w:r w:rsidRPr="00036D62">
        <w:t xml:space="preserve">dimensions respectively. </w:t>
      </w:r>
    </w:p>
    <w:p w14:paraId="40A2D800" w14:textId="6234357B" w:rsidR="00AE63A5" w:rsidRPr="00036D62" w:rsidRDefault="00AE63A5" w:rsidP="00D95A43">
      <w:pPr>
        <w:spacing w:line="480" w:lineRule="auto"/>
      </w:pPr>
      <w:r w:rsidRPr="00036D62">
        <w:rPr>
          <w:b/>
          <w:bCs/>
        </w:rPr>
        <w:t>Value Dimensions</w:t>
      </w:r>
      <w:r w:rsidR="009E5CC9" w:rsidRPr="00036D62">
        <w:rPr>
          <w:b/>
          <w:bCs/>
        </w:rPr>
        <w:t>.</w:t>
      </w:r>
      <w:r w:rsidR="00B600CC" w:rsidRPr="00036D62">
        <w:rPr>
          <w:b/>
          <w:bCs/>
        </w:rPr>
        <w:t xml:space="preserve"> </w:t>
      </w:r>
      <w:r w:rsidRPr="00036D62">
        <w:t xml:space="preserve">Basic human values were measured using the Short Schwartz’s Value Survey (SSVS) </w:t>
      </w:r>
      <w:r w:rsidRPr="00036D62">
        <w:fldChar w:fldCharType="begin"/>
      </w:r>
      <w:r w:rsidR="00CE587F" w:rsidRPr="00036D62">
        <w:instrText xml:space="preserve"> ADDIN EN.CITE &lt;EndNote&gt;&lt;Cite&gt;&lt;Author&gt;Lindeman&lt;/Author&gt;&lt;Year&gt;2005&lt;/Year&gt;&lt;RecNum&gt;36&lt;/RecNum&gt;&lt;DisplayText&gt;(Lindeman &amp;amp; Verkasalo, 2005)&lt;/DisplayText&gt;&lt;record&gt;&lt;rec-number&gt;36&lt;/rec-number&gt;&lt;foreign-keys&gt;&lt;key app="EN" db-id="sdrxvfpvj0xv0heseds555f4s0wrs00dp0tr" timestamp="1633731350"&gt;36&lt;/key&gt;&lt;/foreign-keys&gt;&lt;ref-type name="Journal Article"&gt;17&lt;/ref-type&gt;&lt;contributors&gt;&lt;authors&gt;&lt;author&gt;Lindeman, Marjaana&lt;/author&gt;&lt;author&gt;Verkasalo, Markku&lt;/author&gt;&lt;/authors&gt;&lt;/contributors&gt;&lt;titles&gt;&lt;title&gt;Measuring Values With the Short Schwartz&amp;apos;s Value Survey&lt;/title&gt;&lt;secondary-title&gt;Journal of Personality Assessment&lt;/secondary-title&gt;&lt;/titles&gt;&lt;periodical&gt;&lt;full-title&gt;Journal of Personality Assessment&lt;/full-title&gt;&lt;/periodical&gt;&lt;pages&gt;170-178&lt;/pages&gt;&lt;volume&gt;85&lt;/volume&gt;&lt;number&gt;2&lt;/number&gt;&lt;dates&gt;&lt;year&gt;2005&lt;/year&gt;&lt;pub-dates&gt;&lt;date&gt;2005/10/01&lt;/date&gt;&lt;/pub-dates&gt;&lt;/dates&gt;&lt;publisher&gt;Routledge&lt;/publisher&gt;&lt;isbn&gt;0022-3891&lt;/isbn&gt;&lt;urls&gt;&lt;related-urls&gt;&lt;url&gt;https://doi.org/10.1207/s15327752jpa8502_09&lt;/url&gt;&lt;/related-urls&gt;&lt;/urls&gt;&lt;electronic-resource-num&gt;10.1207/s15327752jpa8502_09&lt;/electronic-resource-num&gt;&lt;/record&gt;&lt;/Cite&gt;&lt;/EndNote&gt;</w:instrText>
      </w:r>
      <w:r w:rsidRPr="00036D62">
        <w:fldChar w:fldCharType="separate"/>
      </w:r>
      <w:r w:rsidR="00CE587F" w:rsidRPr="00036D62">
        <w:rPr>
          <w:noProof/>
        </w:rPr>
        <w:t>(Lindeman &amp; Verkasalo, 2005)</w:t>
      </w:r>
      <w:r w:rsidRPr="00036D62">
        <w:fldChar w:fldCharType="end"/>
      </w:r>
      <w:r w:rsidRPr="00036D62">
        <w:t xml:space="preserve">. SSVS was developed as an alternative to the 57-item Schwartz’s Value Survey (SVS) </w:t>
      </w:r>
      <w:r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Pr="00036D62">
        <w:fldChar w:fldCharType="separate"/>
      </w:r>
      <w:r w:rsidR="00C3122C" w:rsidRPr="00036D62">
        <w:rPr>
          <w:noProof/>
        </w:rPr>
        <w:t>(Schwartz, 1992)</w:t>
      </w:r>
      <w:r w:rsidRPr="00036D62">
        <w:fldChar w:fldCharType="end"/>
      </w:r>
      <w:r w:rsidRPr="00036D62">
        <w:t>. In the SVS, respondents were asked to rate the importance they would give to the 57 value items as life-guiding principles on a 9-point scale which ranges from -1, (opposed to my principles) to 7 (of supreme importance). Scores of each of the 10 value scales were calculated by averaging the scores on items belonging to each value. Unlike the SVS</w:t>
      </w:r>
      <w:r w:rsidR="009D520E" w:rsidRPr="00036D62">
        <w:t>,</w:t>
      </w:r>
      <w:r w:rsidRPr="00036D62">
        <w:t xml:space="preserve"> which requires rating 57 value items, the SSVS requires individuals to rate the importance of the 10 values directly on a similar 9 point scale. Scores for the </w:t>
      </w:r>
      <w:r w:rsidR="002C2852" w:rsidRPr="00036D62">
        <w:t xml:space="preserve">4 </w:t>
      </w:r>
      <w:r w:rsidRPr="00036D62">
        <w:t xml:space="preserve">value </w:t>
      </w:r>
      <w:r w:rsidR="002C2852" w:rsidRPr="00036D62">
        <w:t>sub</w:t>
      </w:r>
      <w:r w:rsidRPr="00036D62">
        <w:t>dimensions were calculated by averaging the scores of their respective value types. Self-enhancement was calculated by averaging the scores for achievement, power and hedonism, while self-transcendence was calculated by averaging the scores for universalism and benevolence. Similarly, for openness to change and conservation, scores were calculated by averaging the scores for value types self-direction</w:t>
      </w:r>
      <w:r w:rsidR="00E650D8" w:rsidRPr="00036D62">
        <w:t xml:space="preserve"> and </w:t>
      </w:r>
      <w:r w:rsidRPr="00036D62">
        <w:t xml:space="preserve">stimulation and conformity, tradition and security respectively. </w:t>
      </w:r>
    </w:p>
    <w:p w14:paraId="42455F54" w14:textId="460A6B34" w:rsidR="00AE63A5" w:rsidRPr="00036D62" w:rsidRDefault="00AE63A5" w:rsidP="00D95A43">
      <w:pPr>
        <w:spacing w:line="480" w:lineRule="auto"/>
      </w:pPr>
      <w:r w:rsidRPr="00036D62">
        <w:lastRenderedPageBreak/>
        <w:t xml:space="preserve">Following calculation of the values scores and their reliabilities, we proceeded to calculate scores for ST+C </w:t>
      </w:r>
      <w:r w:rsidR="005E5032" w:rsidRPr="00036D62">
        <w:t>and</w:t>
      </w:r>
      <w:r w:rsidRPr="00036D62">
        <w:t xml:space="preserve"> SE+OC values. In a similar manner to the calculation of value</w:t>
      </w:r>
      <w:r w:rsidR="0057382D" w:rsidRPr="00036D62">
        <w:t>s</w:t>
      </w:r>
      <w:r w:rsidRPr="00036D62">
        <w:t xml:space="preserve"> scores, the scores were computed by averaging the scores of self-transcendence and conservation </w:t>
      </w:r>
      <w:r w:rsidR="00E62D78" w:rsidRPr="00036D62">
        <w:t>value</w:t>
      </w:r>
      <w:r w:rsidR="001B15DD" w:rsidRPr="00036D62">
        <w:t>s</w:t>
      </w:r>
      <w:r w:rsidR="00E62D78" w:rsidRPr="00036D62">
        <w:t xml:space="preserve"> subdimensions</w:t>
      </w:r>
      <w:r w:rsidRPr="00036D62">
        <w:t xml:space="preserve"> and by averaging the scores of </w:t>
      </w:r>
      <w:r w:rsidR="001D1C43" w:rsidRPr="00036D62">
        <w:t xml:space="preserve">the </w:t>
      </w:r>
      <w:r w:rsidRPr="00036D62">
        <w:t xml:space="preserve">self-enhancement and openness to change </w:t>
      </w:r>
      <w:r w:rsidR="001B15DD" w:rsidRPr="00036D62">
        <w:t>value</w:t>
      </w:r>
      <w:r w:rsidR="0057382D" w:rsidRPr="00036D62">
        <w:t>s</w:t>
      </w:r>
      <w:r w:rsidR="001B15DD" w:rsidRPr="00036D62">
        <w:t xml:space="preserve"> subdimensions</w:t>
      </w:r>
      <w:r w:rsidRPr="00036D62">
        <w:t xml:space="preserve">. </w:t>
      </w:r>
    </w:p>
    <w:p w14:paraId="5798FE00" w14:textId="7DCD6F23" w:rsidR="00AE63A5" w:rsidRPr="00036D62" w:rsidRDefault="00AE63A5" w:rsidP="00D95A43">
      <w:pPr>
        <w:spacing w:line="480" w:lineRule="auto"/>
      </w:pPr>
      <w:r w:rsidRPr="00036D62">
        <w:rPr>
          <w:b/>
          <w:bCs/>
        </w:rPr>
        <w:t>Personality Traits</w:t>
      </w:r>
      <w:r w:rsidR="00C71C69" w:rsidRPr="00036D62">
        <w:rPr>
          <w:b/>
          <w:bCs/>
        </w:rPr>
        <w:t>.</w:t>
      </w:r>
      <w:r w:rsidR="00B600CC" w:rsidRPr="00036D62">
        <w:rPr>
          <w:b/>
          <w:bCs/>
        </w:rPr>
        <w:t xml:space="preserve"> </w:t>
      </w:r>
      <w:r w:rsidRPr="00036D62">
        <w:t>We measured the five personality factors with the English language big five inventory (BFI)</w:t>
      </w:r>
      <w:r w:rsidR="00C00F78" w:rsidRPr="00036D62">
        <w:t xml:space="preserve"> </w:t>
      </w:r>
      <w:r w:rsidR="00F45B08" w:rsidRPr="00036D62">
        <w:fldChar w:fldCharType="begin"/>
      </w:r>
      <w:r w:rsidR="00F45B08" w:rsidRPr="00036D62">
        <w:instrText xml:space="preserve"> ADDIN EN.CITE &lt;EndNote&gt;&lt;Cite&gt;&lt;Author&gt;Donahue&lt;/Author&gt;&lt;Year&gt;1991&lt;/Year&gt;&lt;RecNum&gt;29&lt;/RecNum&gt;&lt;DisplayText&gt;(Donahue et al., 1991)&lt;/DisplayText&gt;&lt;record&gt;&lt;rec-number&gt;29&lt;/rec-number&gt;&lt;foreign-keys&gt;&lt;key app="EN" db-id="sdrxvfpvj0xv0heseds555f4s0wrs00dp0tr" timestamp="1633730949"&gt;29&lt;/key&gt;&lt;/foreign-keys&gt;&lt;ref-type name="Journal Article"&gt;17&lt;/ref-type&gt;&lt;contributors&gt;&lt;authors&gt;&lt;author&gt;Donahue, EM&lt;/author&gt;&lt;author&gt;John, OP&lt;/author&gt;&lt;author&gt;Kentle, RL&lt;/author&gt;&lt;/authors&gt;&lt;/contributors&gt;&lt;titles&gt;&lt;title&gt;The Big Five Inventory-Versions 4a and 54. Berkeley&lt;/title&gt;&lt;secondary-title&gt;CA: University of California, Berkeley, Institute of Personality and Social Research&lt;/secondary-title&gt;&lt;/titles&gt;&lt;periodical&gt;&lt;full-title&gt;CA: University of California, Berkeley, Institute of Personality and Social Research&lt;/full-title&gt;&lt;/periodical&gt;&lt;dates&gt;&lt;year&gt;1991&lt;/year&gt;&lt;/dates&gt;&lt;urls&gt;&lt;/urls&gt;&lt;/record&gt;&lt;/Cite&gt;&lt;/EndNote&gt;</w:instrText>
      </w:r>
      <w:r w:rsidR="00F45B08" w:rsidRPr="00036D62">
        <w:fldChar w:fldCharType="separate"/>
      </w:r>
      <w:r w:rsidR="00F45B08" w:rsidRPr="00036D62">
        <w:rPr>
          <w:noProof/>
        </w:rPr>
        <w:t>(Donahue et al., 1991)</w:t>
      </w:r>
      <w:r w:rsidR="00F45B08" w:rsidRPr="00036D62">
        <w:fldChar w:fldCharType="end"/>
      </w:r>
      <w:r w:rsidR="00F45B08" w:rsidRPr="00036D62">
        <w:t xml:space="preserve">. </w:t>
      </w:r>
      <w:r w:rsidRPr="00036D62">
        <w:t xml:space="preserve">BFI is a 44-item scale used to assess the traits associated with each of the big five dimensions. These 44 items are short and easy to understand </w:t>
      </w:r>
      <w:r w:rsidRPr="00036D62">
        <w:fldChar w:fldCharType="begin"/>
      </w:r>
      <w:r w:rsidR="00C3122C" w:rsidRPr="00036D62">
        <w:instrText xml:space="preserve"> ADDIN EN.CITE &lt;EndNote&gt;&lt;Cite&gt;&lt;Author&gt;Soto&lt;/Author&gt;&lt;Year&gt;2011&lt;/Year&gt;&lt;RecNum&gt;72&lt;/RecNum&gt;&lt;DisplayText&gt;(Soto et al., 2011)&lt;/DisplayText&gt;&lt;record&gt;&lt;rec-number&gt;72&lt;/rec-number&gt;&lt;foreign-keys&gt;&lt;key app="EN" db-id="sdrxvfpvj0xv0heseds555f4s0wrs00dp0tr" timestamp="1633734287"&gt;72&lt;/key&gt;&lt;/foreign-keys&gt;&lt;ref-type name="Journal Article"&gt;17&lt;/ref-type&gt;&lt;contributors&gt;&lt;authors&gt;&lt;author&gt;Soto, Christopher J.&lt;/author&gt;&lt;author&gt;John, Oliver P.&lt;/author&gt;&lt;author&gt;Gosling, Samuel D.&lt;/author&gt;&lt;author&gt;Potter, Jeff&lt;/author&gt;&lt;/authors&gt;&lt;/contributors&gt;&lt;auth-address&gt;Soto, Christopher J.: Department of Psychology, Colby College, 5550 Mayflower Hill, Waterville, ME, US, 04901, cjsoto@colby.edu&lt;/auth-address&gt;&lt;titles&gt;&lt;title&gt;Age differences in personality traits from 10 to 65: Big Five domains and facets in a large cross-sectional sample&lt;/title&gt;&lt;secondary-title&gt;Journal of Personality and Social Psychology&lt;/secondary-title&gt;&lt;/titles&gt;&lt;periodical&gt;&lt;full-title&gt;Journal of personality and social psychology&lt;/full-title&gt;&lt;/periodical&gt;&lt;pages&gt;330-348&lt;/pages&gt;&lt;volume&gt;100&lt;/volume&gt;&lt;number&gt;2&lt;/number&gt;&lt;keywords&gt;&lt;keyword&gt;*Age Differences&lt;/keyword&gt;&lt;keyword&gt;*Five Factor Personality Model&lt;/keyword&gt;&lt;keyword&gt;*Life Span&lt;/keyword&gt;&lt;keyword&gt;*Personality Development&lt;/keyword&gt;&lt;keyword&gt;Personality Traits&lt;/keyword&gt;&lt;/keywords&gt;&lt;dates&gt;&lt;year&gt;2011&lt;/year&gt;&lt;/dates&gt;&lt;pub-location&gt;US&lt;/pub-location&gt;&lt;publisher&gt;American Psychological Association&lt;/publisher&gt;&lt;isbn&gt;1939-1315(Electronic),0022-3514(Print)&lt;/isbn&gt;&lt;urls&gt;&lt;/urls&gt;&lt;electronic-resource-num&gt;10.1037/a0021717&lt;/electronic-resource-num&gt;&lt;/record&gt;&lt;/Cite&gt;&lt;/EndNote&gt;</w:instrText>
      </w:r>
      <w:r w:rsidRPr="00036D62">
        <w:fldChar w:fldCharType="separate"/>
      </w:r>
      <w:r w:rsidRPr="00036D62">
        <w:rPr>
          <w:noProof/>
        </w:rPr>
        <w:t>(Soto et al., 2011)</w:t>
      </w:r>
      <w:r w:rsidRPr="00036D62">
        <w:fldChar w:fldCharType="end"/>
      </w:r>
      <w:r w:rsidRPr="00036D62">
        <w:t xml:space="preserve">. Despite its concise nature, the BFI does not sacrifice content coverage or psychometric properties </w:t>
      </w:r>
      <w:r w:rsidRPr="00036D62">
        <w:fldChar w:fldCharType="begin"/>
      </w:r>
      <w:r w:rsidR="00C3122C" w:rsidRPr="00036D62">
        <w:instrText xml:space="preserve"> ADDIN EN.CITE &lt;EndNote&gt;&lt;Cite&gt;&lt;Author&gt;Benet-Martínez&lt;/Author&gt;&lt;Year&gt;1998&lt;/Year&gt;&lt;RecNum&gt;11&lt;/RecNum&gt;&lt;DisplayText&gt;(Benet-Martínez &amp;amp; John, 1998)&lt;/DisplayText&gt;&lt;record&gt;&lt;rec-number&gt;11&lt;/rec-number&gt;&lt;foreign-keys&gt;&lt;key app="EN" db-id="sdrxvfpvj0xv0heseds555f4s0wrs00dp0tr" timestamp="1633729508"&gt;11&lt;/key&gt;&lt;/foreign-keys&gt;&lt;ref-type name="Journal Article"&gt;17&lt;/ref-type&gt;&lt;contributors&gt;&lt;authors&gt;&lt;author&gt;Benet-Martínez, Verónica&lt;/author&gt;&lt;author&gt;John, Oliver P.&lt;/author&gt;&lt;/authors&gt;&lt;/contributors&gt;&lt;titles&gt;&lt;title&gt;Los Cinco Grandes across cultures and ethnic groups: Multitrait-multimethod analyses of the Big Five in Spanish and English&lt;/title&gt;&lt;secondary-title&gt;Journal of Personality and Social Psychology&lt;/secondary-title&gt;&lt;/titles&gt;&lt;periodical&gt;&lt;full-title&gt;Journal of personality and social psychology&lt;/full-title&gt;&lt;/periodical&gt;&lt;pages&gt;729-750&lt;/pages&gt;&lt;volume&gt;75&lt;/volume&gt;&lt;number&gt;3&lt;/number&gt;&lt;keywords&gt;&lt;keyword&gt;*Analysis&lt;/keyword&gt;&lt;keyword&gt;*Cross Cultural Differences&lt;/keyword&gt;&lt;keyword&gt;*Evaluation&lt;/keyword&gt;&lt;keyword&gt;*Five Factor Personality Model&lt;/keyword&gt;&lt;keyword&gt;*Language&lt;/keyword&gt;&lt;keyword&gt;Bilingualism&lt;/keyword&gt;&lt;keyword&gt;Educational Attainment Level&lt;/keyword&gt;&lt;keyword&gt;Social Class&lt;/keyword&gt;&lt;keyword&gt;Test Forms&lt;/keyword&gt;&lt;keyword&gt;Test Reliability&lt;/keyword&gt;&lt;keyword&gt;Test Validity&lt;/keyword&gt;&lt;keyword&gt;Latinos/Latinas&lt;/keyword&gt;&lt;/keywords&gt;&lt;dates&gt;&lt;year&gt;1998&lt;/year&gt;&lt;/dates&gt;&lt;pub-location&gt;US&lt;/pub-location&gt;&lt;publisher&gt;American Psychological Association&lt;/publisher&gt;&lt;isbn&gt;1939-1315(Electronic),0022-3514(Print)&lt;/isbn&gt;&lt;urls&gt;&lt;/urls&gt;&lt;electronic-resource-num&gt;10.1037/0022-3514.75.3.729&lt;/electronic-resource-num&gt;&lt;/record&gt;&lt;/Cite&gt;&lt;/EndNote&gt;</w:instrText>
      </w:r>
      <w:r w:rsidRPr="00036D62">
        <w:fldChar w:fldCharType="separate"/>
      </w:r>
      <w:r w:rsidR="00C3122C" w:rsidRPr="00036D62">
        <w:rPr>
          <w:noProof/>
        </w:rPr>
        <w:t>(Benet-Martínez &amp; John, 1998)</w:t>
      </w:r>
      <w:r w:rsidRPr="00036D62">
        <w:fldChar w:fldCharType="end"/>
      </w:r>
      <w:r w:rsidRPr="00036D62">
        <w:t xml:space="preserve">. Participants were asked to rate each item on a 5-point agreement scale. Its suitability for this current research stems from its prior demonstration of internal consistency, reliability and convergence in line with other longer models </w:t>
      </w:r>
      <w:r w:rsidRPr="00036D62">
        <w:fldChar w:fldCharType="begin">
          <w:fldData xml:space="preserve">PEVuZE5vdGU+PENpdGU+PEF1dGhvcj5CZW5ldC1NYXJ0w61uZXo8L0F1dGhvcj48WWVhcj4xOTk4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</w:fldData>
        </w:fldChar>
      </w:r>
      <w:r w:rsidR="00C3122C" w:rsidRPr="00036D62">
        <w:instrText xml:space="preserve"> ADDIN EN.CITE </w:instrText>
      </w:r>
      <w:r w:rsidR="00C3122C" w:rsidRPr="00036D62">
        <w:fldChar w:fldCharType="begin">
          <w:fldData xml:space="preserve">PEVuZE5vdGU+PENpdGU+PEF1dGhvcj5CZW5ldC1NYXJ0w61uZXo8L0F1dGhvcj48WWVhcj4xOTk4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</w:fldData>
        </w:fldChar>
      </w:r>
      <w:r w:rsidR="00C3122C" w:rsidRPr="00036D62">
        <w:instrText xml:space="preserve"> ADDIN EN.CITE.DATA </w:instrText>
      </w:r>
      <w:r w:rsidR="00C3122C" w:rsidRPr="00036D62">
        <w:fldChar w:fldCharType="end"/>
      </w:r>
      <w:r w:rsidRPr="00036D62">
        <w:fldChar w:fldCharType="separate"/>
      </w:r>
      <w:r w:rsidR="00C3122C" w:rsidRPr="00036D62">
        <w:rPr>
          <w:noProof/>
        </w:rPr>
        <w:t>(Benet-Martínez &amp; John, 1998; Soto et al., 2008)</w:t>
      </w:r>
      <w:r w:rsidRPr="00036D62">
        <w:fldChar w:fldCharType="end"/>
      </w:r>
      <w:r w:rsidRPr="00036D62">
        <w:t>. Scores for each dimension were computed by calculating the participants</w:t>
      </w:r>
      <w:r w:rsidR="009D520E" w:rsidRPr="00036D62">
        <w:t>'</w:t>
      </w:r>
      <w:r w:rsidRPr="00036D62">
        <w:t xml:space="preserve"> mean item response. </w:t>
      </w:r>
    </w:p>
    <w:p w14:paraId="2B1643C7" w14:textId="298FDB84" w:rsidR="00D57E1E" w:rsidRPr="00036D62" w:rsidRDefault="00D57E1E" w:rsidP="00D95A43">
      <w:pPr>
        <w:spacing w:line="480" w:lineRule="auto"/>
      </w:pPr>
      <w:r w:rsidRPr="00036D62">
        <w:t xml:space="preserve">We computed </w:t>
      </w:r>
      <w:r w:rsidR="000A3B5B" w:rsidRPr="00036D62">
        <w:t xml:space="preserve">Cronbach’s alpha coefficients </w:t>
      </w:r>
      <w:r w:rsidRPr="00036D62">
        <w:t xml:space="preserve">for the co-creation and co-destruction </w:t>
      </w:r>
      <w:r w:rsidR="000A3B5B" w:rsidRPr="00036D62">
        <w:t>sub</w:t>
      </w:r>
      <w:r w:rsidRPr="00036D62">
        <w:t xml:space="preserve">dimensions and scores, </w:t>
      </w:r>
      <w:r w:rsidR="00A15993" w:rsidRPr="00036D62">
        <w:t>values subdimensions and dimensions</w:t>
      </w:r>
      <w:r w:rsidR="003F30F9" w:rsidRPr="00036D62">
        <w:t xml:space="preserve"> and traits (Table </w:t>
      </w:r>
      <w:r w:rsidR="009741BE" w:rsidRPr="00036D62">
        <w:t>6</w:t>
      </w:r>
      <w:r w:rsidR="003F30F9" w:rsidRPr="00036D62">
        <w:t>)</w:t>
      </w:r>
    </w:p>
    <w:p w14:paraId="71D87DD3" w14:textId="2C30C573" w:rsidR="003F30F9" w:rsidRPr="00036D62" w:rsidRDefault="00E61887" w:rsidP="00E61887">
      <w:pPr>
        <w:spacing w:afterLines="30" w:after="72" w:line="480" w:lineRule="auto"/>
        <w:jc w:val="center"/>
        <w:rPr>
          <w:b/>
          <w:bCs/>
          <w:i/>
          <w:iCs/>
        </w:rPr>
      </w:pPr>
      <w:r>
        <w:rPr>
          <w:b/>
          <w:bCs/>
        </w:rPr>
        <w:t xml:space="preserve">Insert </w:t>
      </w:r>
      <w:r w:rsidR="003F30F9" w:rsidRPr="00036D62">
        <w:rPr>
          <w:b/>
          <w:bCs/>
        </w:rPr>
        <w:t xml:space="preserve">Table </w:t>
      </w:r>
      <w:r w:rsidR="009741BE" w:rsidRPr="00036D62">
        <w:rPr>
          <w:b/>
          <w:bCs/>
        </w:rPr>
        <w:t>6</w:t>
      </w:r>
    </w:p>
    <w:p w14:paraId="3B26F2CF" w14:textId="77777777" w:rsidR="005B51C7" w:rsidRPr="00036D62" w:rsidRDefault="005B51C7" w:rsidP="001A5F77">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t>Analysis</w:t>
      </w:r>
    </w:p>
    <w:p w14:paraId="52E8C7F5" w14:textId="2D755BE7" w:rsidR="00CA49C5" w:rsidRPr="00036D62" w:rsidRDefault="005B51C7" w:rsidP="00641573">
      <w:pPr>
        <w:spacing w:line="480" w:lineRule="auto"/>
      </w:pPr>
      <w:r w:rsidRPr="00036D62">
        <w:t xml:space="preserve">Following </w:t>
      </w:r>
      <w:r w:rsidR="009D520E" w:rsidRPr="00036D62">
        <w:t xml:space="preserve">the </w:t>
      </w:r>
      <w:r w:rsidRPr="00036D62">
        <w:t xml:space="preserve">data collection and calculation of </w:t>
      </w:r>
      <w:r w:rsidR="00C41471" w:rsidRPr="00036D62">
        <w:t xml:space="preserve">the </w:t>
      </w:r>
      <w:r w:rsidRPr="00036D62">
        <w:t xml:space="preserve">variables, we evaluated each of the 8 co-destruction </w:t>
      </w:r>
      <w:r w:rsidR="002C2852" w:rsidRPr="00036D62">
        <w:t>sub</w:t>
      </w:r>
      <w:r w:rsidRPr="00036D62">
        <w:t>dimensions using exploratory factor analysis (EFA) (principal factor analysis with varimax rotation). For each dimension, all items had factor loadings above 0.6 and loaded onto one factor respectively. The 8 Eigenvalues all exceeded 1.0 and explained 67.44 – 91.77% of the total variance across the dimensions. All Kaiser–Meyer Olkin (KMO) values were above 0.6 and Bartlett's test of sphericity was significant in all cases. Factors were not rotated</w:t>
      </w:r>
      <w:r w:rsidR="00FA2508" w:rsidRPr="00036D62">
        <w:t>,</w:t>
      </w:r>
      <w:r w:rsidRPr="00036D62">
        <w:t xml:space="preserve"> because only one factor loaded for each dimension. </w:t>
      </w:r>
      <w:r w:rsidR="00842675" w:rsidRPr="00036D62">
        <w:t xml:space="preserve">We examined the validity </w:t>
      </w:r>
      <w:r w:rsidR="00C7683A" w:rsidRPr="00036D62">
        <w:t xml:space="preserve">of </w:t>
      </w:r>
      <w:r w:rsidR="001D1C43" w:rsidRPr="00036D62">
        <w:t xml:space="preserve">the </w:t>
      </w:r>
      <w:r w:rsidR="00C7683A" w:rsidRPr="00036D62">
        <w:t xml:space="preserve">constructs using </w:t>
      </w:r>
      <w:r w:rsidR="00CA49C5" w:rsidRPr="00036D62">
        <w:t xml:space="preserve">Harman’s single factor test </w:t>
      </w:r>
      <w:r w:rsidR="00CA49C5" w:rsidRPr="00036D62">
        <w:fldChar w:fldCharType="begin"/>
      </w:r>
      <w:r w:rsidR="00C3122C" w:rsidRPr="00036D62">
        <w:instrText xml:space="preserve"> ADDIN EN.CITE &lt;EndNote&gt;&lt;Cite&gt;&lt;Author&gt;Podsakoff&lt;/Author&gt;&lt;Year&gt;1986&lt;/Year&gt;&lt;RecNum&gt;55&lt;/RecNum&gt;&lt;DisplayText&gt;(Podsakoff &amp;amp; Organ, 1986)&lt;/DisplayText&gt;&lt;record&gt;&lt;rec-number&gt;55&lt;/rec-number&gt;&lt;foreign-keys&gt;&lt;key app="EN" db-id="sdrxvfpvj0xv0heseds555f4s0wrs00dp0tr" timestamp="1633733133"&gt;55&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pub-dates&gt;&lt;date&gt;1986/12/01&lt;/date&gt;&lt;/pub-dates&gt;&lt;/dates&gt;&lt;publisher&gt;SAGE Publications Inc&lt;/publisher&gt;&lt;isbn&gt;0149-2063&lt;/isbn&gt;&lt;urls&gt;&lt;related-urls&gt;&lt;url&gt;https://doi.org/10.1177/014920638601200408&lt;/url&gt;&lt;/related-urls&gt;&lt;/urls&gt;&lt;electronic-resource-num&gt;10.1177/014920638601200408&lt;/electronic-resource-num&gt;&lt;access-date&gt;2021/10/08&lt;/access-date&gt;&lt;/record&gt;&lt;/Cite&gt;&lt;/EndNote&gt;</w:instrText>
      </w:r>
      <w:r w:rsidR="00CA49C5" w:rsidRPr="00036D62">
        <w:fldChar w:fldCharType="separate"/>
      </w:r>
      <w:r w:rsidR="00CE587F" w:rsidRPr="00036D62">
        <w:rPr>
          <w:noProof/>
        </w:rPr>
        <w:t>(Podsakoff &amp; Organ, 1986)</w:t>
      </w:r>
      <w:r w:rsidR="00CA49C5" w:rsidRPr="00036D62">
        <w:fldChar w:fldCharType="end"/>
      </w:r>
      <w:r w:rsidR="00CA49C5" w:rsidRPr="00036D62">
        <w:t xml:space="preserve">. An unrotated factor solution of a principal component analysis </w:t>
      </w:r>
      <w:r w:rsidR="00CA49C5" w:rsidRPr="00036D62">
        <w:lastRenderedPageBreak/>
        <w:t xml:space="preserve">revealed that the first factor accounted for only 24.9%. This indicates that a single factor does not account for the majority of the variance. 24.9% is less than the 50% threshold level </w:t>
      </w:r>
      <w:r w:rsidR="00CA49C5" w:rsidRPr="00036D62">
        <w:fldChar w:fldCharType="begin"/>
      </w:r>
      <w:r w:rsidR="00C3122C" w:rsidRPr="00036D62">
        <w:instrText xml:space="preserve"> ADDIN EN.CITE &lt;EndNote&gt;&lt;Cite&gt;&lt;Author&gt;Chaubey&lt;/Author&gt;&lt;Year&gt;2019&lt;/Year&gt;&lt;RecNum&gt;15&lt;/RecNum&gt;&lt;DisplayText&gt;(Chaubey et al., 2019)&lt;/DisplayText&gt;&lt;record&gt;&lt;rec-number&gt;15&lt;/rec-number&gt;&lt;foreign-keys&gt;&lt;key app="EN" db-id="sdrxvfpvj0xv0heseds555f4s0wrs00dp0tr" timestamp="1633729752"&gt;15&lt;/key&gt;&lt;/foreign-keys&gt;&lt;ref-type name="Journal Article"&gt;17&lt;/ref-type&gt;&lt;contributors&gt;&lt;authors&gt;&lt;author&gt;Chaubey, Akriti&lt;/author&gt;&lt;author&gt;Sahoo, Chandan Kumar&lt;/author&gt;&lt;author&gt;Khatri, Naresh&lt;/author&gt;&lt;/authors&gt;&lt;/contributors&gt;&lt;titles&gt;&lt;title&gt;Relationship of transformational leadership with employee creativity and organizational innovation&lt;/title&gt;&lt;secondary-title&gt;Journal of Strategy and Management&lt;/secondary-title&gt;&lt;/titles&gt;&lt;periodical&gt;&lt;full-title&gt;Journal of Strategy and Management&lt;/full-title&gt;&lt;/periodical&gt;&lt;pages&gt;61-82&lt;/pages&gt;&lt;volume&gt;12&lt;/volume&gt;&lt;number&gt;1&lt;/number&gt;&lt;dates&gt;&lt;year&gt;2019&lt;/year&gt;&lt;/dates&gt;&lt;publisher&gt;Emerald Publishing Limited&lt;/publisher&gt;&lt;isbn&gt;1755-425X&lt;/isbn&gt;&lt;urls&gt;&lt;related-urls&gt;&lt;url&gt;https://doi.org/10.1108/JSMA-07-2018-0075&lt;/url&gt;&lt;/related-urls&gt;&lt;/urls&gt;&lt;electronic-resource-num&gt;10.1108/JSMA-07-2018-0075&lt;/electronic-resource-num&gt;&lt;access-date&gt;2021/10/08&lt;/access-date&gt;&lt;/record&gt;&lt;/Cite&gt;&lt;/EndNote&gt;</w:instrText>
      </w:r>
      <w:r w:rsidR="00CA49C5" w:rsidRPr="00036D62">
        <w:fldChar w:fldCharType="separate"/>
      </w:r>
      <w:r w:rsidR="00CA49C5" w:rsidRPr="00036D62">
        <w:rPr>
          <w:noProof/>
        </w:rPr>
        <w:t>(Chaubey et al., 2019)</w:t>
      </w:r>
      <w:r w:rsidR="00CA49C5" w:rsidRPr="00036D62">
        <w:fldChar w:fldCharType="end"/>
      </w:r>
      <w:r w:rsidR="00CA49C5" w:rsidRPr="00036D62">
        <w:t xml:space="preserve">, indicating the absence of CMV.  </w:t>
      </w:r>
    </w:p>
    <w:p w14:paraId="51B5889E" w14:textId="0BF8A95A" w:rsidR="0025020B" w:rsidRPr="00036D62" w:rsidRDefault="00960C78" w:rsidP="00D95A43">
      <w:pPr>
        <w:spacing w:line="480" w:lineRule="auto"/>
      </w:pPr>
      <w:r w:rsidRPr="00036D62">
        <w:rPr>
          <w:b/>
          <w:bCs/>
        </w:rPr>
        <w:t>Values</w:t>
      </w:r>
      <w:r w:rsidR="0031215B" w:rsidRPr="00036D62">
        <w:rPr>
          <w:b/>
          <w:bCs/>
        </w:rPr>
        <w:t xml:space="preserve"> and co-creation and co-destruction</w:t>
      </w:r>
      <w:r w:rsidR="002C703E" w:rsidRPr="00036D62">
        <w:rPr>
          <w:b/>
          <w:bCs/>
        </w:rPr>
        <w:t>.</w:t>
      </w:r>
      <w:r w:rsidR="002122E9" w:rsidRPr="00036D62">
        <w:t xml:space="preserve"> </w:t>
      </w:r>
      <w:r w:rsidR="0025020B" w:rsidRPr="00036D62">
        <w:t xml:space="preserve">We computed the correlations between the value scores and the co-creation and co-destruction </w:t>
      </w:r>
      <w:r w:rsidR="009C3FA0" w:rsidRPr="00036D62">
        <w:t>sub</w:t>
      </w:r>
      <w:r w:rsidR="0025020B" w:rsidRPr="00036D62">
        <w:t>dimensions. We also performed a series of regression analys</w:t>
      </w:r>
      <w:r w:rsidR="009D520E" w:rsidRPr="00036D62">
        <w:t>e</w:t>
      </w:r>
      <w:r w:rsidR="0025020B" w:rsidRPr="00036D62">
        <w:t xml:space="preserve">s. </w:t>
      </w:r>
      <w:r w:rsidR="00B04645" w:rsidRPr="00036D62">
        <w:t>SE+OC</w:t>
      </w:r>
      <w:r w:rsidR="0025020B" w:rsidRPr="00036D62">
        <w:t xml:space="preserve"> values score and also the </w:t>
      </w:r>
      <w:r w:rsidR="00B04645" w:rsidRPr="00036D62">
        <w:t>ST+C</w:t>
      </w:r>
      <w:r w:rsidR="0025020B" w:rsidRPr="00036D62">
        <w:t xml:space="preserve"> values score were the independent variables, while the co-creation and co-destruction </w:t>
      </w:r>
      <w:r w:rsidR="009C3FA0" w:rsidRPr="00036D62">
        <w:t>sub</w:t>
      </w:r>
      <w:r w:rsidR="0025020B" w:rsidRPr="00036D62">
        <w:t xml:space="preserve">dimensions were the dependent variables. Regression analysis was used instead of </w:t>
      </w:r>
      <w:r w:rsidR="00B04645" w:rsidRPr="00036D62">
        <w:t>SEM</w:t>
      </w:r>
      <w:r w:rsidR="0025020B" w:rsidRPr="00036D62">
        <w:t xml:space="preserve"> to evaluate the effects</w:t>
      </w:r>
      <w:r w:rsidR="00FA2508" w:rsidRPr="00036D62">
        <w:t>,</w:t>
      </w:r>
      <w:r w:rsidR="0025020B" w:rsidRPr="00036D62">
        <w:t xml:space="preserve"> due to the way the basic values were measured. </w:t>
      </w:r>
      <w:r w:rsidR="00B04645" w:rsidRPr="00036D62">
        <w:t>SEM</w:t>
      </w:r>
      <w:r w:rsidR="0025020B" w:rsidRPr="00036D62">
        <w:t xml:space="preserve"> requires the use of multiple items per variable, </w:t>
      </w:r>
      <w:r w:rsidR="009D520E" w:rsidRPr="00036D62">
        <w:t xml:space="preserve">and </w:t>
      </w:r>
      <w:r w:rsidR="0025020B" w:rsidRPr="00036D62">
        <w:t>the SSVS requires individuals to rate the importance of the 10 values directly</w:t>
      </w:r>
      <w:r w:rsidR="00FA2508" w:rsidRPr="00036D62">
        <w:t>. T</w:t>
      </w:r>
      <w:r w:rsidR="0025020B" w:rsidRPr="00036D62">
        <w:t>herefore only on</w:t>
      </w:r>
      <w:r w:rsidR="00955322" w:rsidRPr="00036D62">
        <w:t>e</w:t>
      </w:r>
      <w:r w:rsidR="0025020B" w:rsidRPr="00036D62">
        <w:t xml:space="preserve"> item was used to measure each basic value.</w:t>
      </w:r>
    </w:p>
    <w:p w14:paraId="2189331A" w14:textId="3513E60A" w:rsidR="00645F05" w:rsidRPr="00036D62" w:rsidRDefault="0031215B" w:rsidP="00D95A43">
      <w:pPr>
        <w:spacing w:line="480" w:lineRule="auto"/>
      </w:pPr>
      <w:r w:rsidRPr="00036D62">
        <w:rPr>
          <w:b/>
          <w:bCs/>
        </w:rPr>
        <w:t>Traits and co-creation and co-destruction:</w:t>
      </w:r>
      <w:r w:rsidRPr="00036D62">
        <w:t xml:space="preserve"> </w:t>
      </w:r>
      <w:r w:rsidR="008805A0" w:rsidRPr="00036D62">
        <w:t>W</w:t>
      </w:r>
      <w:r w:rsidR="00645F05" w:rsidRPr="00036D62">
        <w:t>e computed the correlations between the traits and the co-destruction and co-creation participation and citizenship dimensions. We also computed the correlations between co-destruction and co-creation scores. Finally, we performed a series of regression analys</w:t>
      </w:r>
      <w:r w:rsidR="009D520E" w:rsidRPr="00036D62">
        <w:t>e</w:t>
      </w:r>
      <w:r w:rsidR="00645F05" w:rsidRPr="00036D62">
        <w:t>s. The 5 personality traits were the independent variables</w:t>
      </w:r>
      <w:r w:rsidR="009D520E" w:rsidRPr="00036D62">
        <w:t>,</w:t>
      </w:r>
      <w:r w:rsidR="00645F05" w:rsidRPr="00036D62">
        <w:t xml:space="preserve"> while the co-creation and co-destruction scores were the dependent variables.</w:t>
      </w:r>
    </w:p>
    <w:p w14:paraId="17916467" w14:textId="77777777" w:rsidR="0078741E" w:rsidRPr="00036D62" w:rsidRDefault="0078741E" w:rsidP="00D95A43">
      <w:pPr>
        <w:spacing w:line="480" w:lineRule="auto"/>
      </w:pPr>
    </w:p>
    <w:p w14:paraId="008949D1" w14:textId="6EB00375" w:rsidR="005C3B68" w:rsidRPr="00036D62" w:rsidRDefault="00273064" w:rsidP="00FC61C2">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t>Findings</w:t>
      </w:r>
    </w:p>
    <w:p w14:paraId="22EE2C6C" w14:textId="5A4A9C12" w:rsidR="004E3ED7" w:rsidRPr="00036D62" w:rsidRDefault="004E3ED7" w:rsidP="00F9443A">
      <w:pPr>
        <w:pStyle w:val="ListParagraph"/>
        <w:numPr>
          <w:ilvl w:val="1"/>
          <w:numId w:val="18"/>
        </w:numPr>
        <w:spacing w:after="0" w:line="480" w:lineRule="auto"/>
        <w:ind w:left="709"/>
        <w:outlineLvl w:val="1"/>
        <w:rPr>
          <w:rFonts w:asciiTheme="majorHAnsi" w:hAnsiTheme="majorHAnsi" w:cstheme="majorBidi"/>
          <w:sz w:val="32"/>
          <w:szCs w:val="24"/>
        </w:rPr>
      </w:pPr>
      <w:r w:rsidRPr="00036D62">
        <w:rPr>
          <w:rFonts w:asciiTheme="majorHAnsi" w:hAnsiTheme="majorHAnsi" w:cstheme="majorBidi"/>
          <w:sz w:val="32"/>
          <w:szCs w:val="24"/>
        </w:rPr>
        <w:t xml:space="preserve">Basic Human Values </w:t>
      </w:r>
      <w:r w:rsidR="00466986" w:rsidRPr="00036D62">
        <w:rPr>
          <w:rFonts w:asciiTheme="majorHAnsi" w:hAnsiTheme="majorHAnsi" w:cstheme="majorBidi"/>
          <w:sz w:val="32"/>
          <w:szCs w:val="24"/>
        </w:rPr>
        <w:t>and</w:t>
      </w:r>
      <w:r w:rsidR="00B16E20" w:rsidRPr="00036D62">
        <w:rPr>
          <w:rFonts w:asciiTheme="majorHAnsi" w:hAnsiTheme="majorHAnsi" w:cstheme="majorBidi"/>
          <w:sz w:val="32"/>
          <w:szCs w:val="24"/>
        </w:rPr>
        <w:t xml:space="preserve"> Co-des</w:t>
      </w:r>
      <w:r w:rsidR="0085424B" w:rsidRPr="00036D62">
        <w:rPr>
          <w:rFonts w:asciiTheme="majorHAnsi" w:hAnsiTheme="majorHAnsi" w:cstheme="majorBidi"/>
          <w:sz w:val="32"/>
          <w:szCs w:val="24"/>
        </w:rPr>
        <w:t>truction and Co</w:t>
      </w:r>
      <w:r w:rsidR="007524E6" w:rsidRPr="00036D62">
        <w:rPr>
          <w:rFonts w:asciiTheme="majorHAnsi" w:hAnsiTheme="majorHAnsi" w:cstheme="majorBidi"/>
          <w:sz w:val="32"/>
          <w:szCs w:val="24"/>
        </w:rPr>
        <w:t>-creation</w:t>
      </w:r>
      <w:r w:rsidR="00466986" w:rsidRPr="00036D62">
        <w:rPr>
          <w:rFonts w:asciiTheme="majorHAnsi" w:hAnsiTheme="majorHAnsi" w:cstheme="majorBidi"/>
          <w:sz w:val="32"/>
          <w:szCs w:val="24"/>
        </w:rPr>
        <w:t xml:space="preserve"> </w:t>
      </w:r>
      <w:r w:rsidR="00F407E8" w:rsidRPr="00036D62">
        <w:rPr>
          <w:rFonts w:asciiTheme="majorHAnsi" w:hAnsiTheme="majorHAnsi" w:cstheme="majorBidi"/>
          <w:sz w:val="32"/>
          <w:szCs w:val="24"/>
        </w:rPr>
        <w:t>B</w:t>
      </w:r>
      <w:r w:rsidR="00466986" w:rsidRPr="00036D62">
        <w:rPr>
          <w:rFonts w:asciiTheme="majorHAnsi" w:hAnsiTheme="majorHAnsi" w:cstheme="majorBidi"/>
          <w:sz w:val="32"/>
          <w:szCs w:val="24"/>
        </w:rPr>
        <w:t>ehaviour</w:t>
      </w:r>
    </w:p>
    <w:p w14:paraId="0E9E498D" w14:textId="4B7DB0DD" w:rsidR="00C30AC8" w:rsidRPr="00036D62" w:rsidRDefault="00074740" w:rsidP="00D95A43">
      <w:pPr>
        <w:spacing w:line="480" w:lineRule="auto"/>
      </w:pPr>
      <w:r w:rsidRPr="00036D62">
        <w:t>For interactions that result in value co-destruction</w:t>
      </w:r>
      <w:r w:rsidR="005C3B68" w:rsidRPr="00036D62">
        <w:t>, we hypothesised stronger positive relationships</w:t>
      </w:r>
      <w:r w:rsidR="006D5402" w:rsidRPr="00036D62">
        <w:t xml:space="preserve"> and effects</w:t>
      </w:r>
      <w:r w:rsidR="005C3B68" w:rsidRPr="00036D62">
        <w:t xml:space="preserve"> between </w:t>
      </w:r>
      <w:r w:rsidR="00B04645" w:rsidRPr="00036D62">
        <w:t>SE+OC</w:t>
      </w:r>
      <w:r w:rsidR="005C3B68" w:rsidRPr="00036D62">
        <w:t xml:space="preserve"> values and co-destruction subversion and co-destruction defiance </w:t>
      </w:r>
      <w:r w:rsidR="00307984" w:rsidRPr="00036D62">
        <w:t>sub</w:t>
      </w:r>
      <w:r w:rsidR="005C3B68" w:rsidRPr="00036D62">
        <w:t xml:space="preserve">dimensions in comparison to </w:t>
      </w:r>
      <w:r w:rsidR="00B04645" w:rsidRPr="00036D62">
        <w:t>ST+C</w:t>
      </w:r>
      <w:r w:rsidR="005C3B68" w:rsidRPr="00036D62">
        <w:t xml:space="preserve"> values</w:t>
      </w:r>
      <w:r w:rsidR="00D22181" w:rsidRPr="00036D62">
        <w:t xml:space="preserve"> (H1.1)</w:t>
      </w:r>
      <w:r w:rsidR="005C3B68" w:rsidRPr="00036D62">
        <w:t xml:space="preserve">. </w:t>
      </w:r>
      <w:r w:rsidR="00E671E2" w:rsidRPr="00036D62">
        <w:t xml:space="preserve">The results support </w:t>
      </w:r>
      <w:r w:rsidR="002210CB" w:rsidRPr="00036D62">
        <w:t>H1.1</w:t>
      </w:r>
      <w:r w:rsidR="00C86108" w:rsidRPr="00036D62">
        <w:t>.</w:t>
      </w:r>
      <w:r w:rsidR="00872839" w:rsidRPr="00036D62">
        <w:t xml:space="preserve"> </w:t>
      </w:r>
      <w:r w:rsidR="00C86108" w:rsidRPr="00036D62">
        <w:t>T</w:t>
      </w:r>
      <w:r w:rsidR="005C3B68" w:rsidRPr="00036D62">
        <w:t xml:space="preserve">his can be seen in </w:t>
      </w:r>
      <w:r w:rsidR="005C3B68" w:rsidRPr="00036D62">
        <w:lastRenderedPageBreak/>
        <w:t>Table</w:t>
      </w:r>
      <w:r w:rsidR="00A42A5C" w:rsidRPr="00036D62">
        <w:t>s</w:t>
      </w:r>
      <w:r w:rsidR="005C3B68" w:rsidRPr="00036D62">
        <w:t xml:space="preserve"> </w:t>
      </w:r>
      <w:r w:rsidR="009741BE" w:rsidRPr="00036D62">
        <w:t>7-8</w:t>
      </w:r>
      <w:r w:rsidR="00984200" w:rsidRPr="00036D62">
        <w:t xml:space="preserve"> </w:t>
      </w:r>
      <w:r w:rsidR="00C30AC8" w:rsidRPr="00036D62">
        <w:t>(Co-destruction)</w:t>
      </w:r>
      <w:r w:rsidR="005C3B68" w:rsidRPr="00036D62">
        <w:t xml:space="preserve"> below</w:t>
      </w:r>
      <w:r w:rsidR="00BB12F7" w:rsidRPr="00036D62">
        <w:t>,</w:t>
      </w:r>
      <w:r w:rsidR="005C3B68" w:rsidRPr="00036D62">
        <w:t xml:space="preserve"> where </w:t>
      </w:r>
      <w:bookmarkStart w:id="3" w:name="_Hlk81825342"/>
      <w:r w:rsidR="005C3B68" w:rsidRPr="00036D62">
        <w:t xml:space="preserve">all </w:t>
      </w:r>
      <w:r w:rsidR="00104AE2" w:rsidRPr="00036D62">
        <w:t>sub</w:t>
      </w:r>
      <w:r w:rsidR="005C3B68" w:rsidRPr="00036D62">
        <w:t xml:space="preserve">dimensions of value co-destruction defiance and subversion showed stronger positive correlations </w:t>
      </w:r>
      <w:r w:rsidR="00C86108" w:rsidRPr="00036D62">
        <w:t xml:space="preserve">with </w:t>
      </w:r>
      <w:r w:rsidR="005C398B" w:rsidRPr="00036D62">
        <w:t xml:space="preserve">and effects </w:t>
      </w:r>
      <w:r w:rsidR="00BB12F7" w:rsidRPr="00036D62">
        <w:t xml:space="preserve">on </w:t>
      </w:r>
      <w:r w:rsidR="00B04645" w:rsidRPr="00036D62">
        <w:t>SE+OC</w:t>
      </w:r>
      <w:r w:rsidR="005C3B68" w:rsidRPr="00036D62">
        <w:t xml:space="preserve"> values in comparison to </w:t>
      </w:r>
      <w:r w:rsidR="00B04645" w:rsidRPr="00036D62">
        <w:t>ST+C</w:t>
      </w:r>
      <w:r w:rsidR="005C3B68" w:rsidRPr="00036D62">
        <w:t xml:space="preserve"> values. </w:t>
      </w:r>
      <w:bookmarkEnd w:id="3"/>
      <w:r w:rsidR="00C30AC8" w:rsidRPr="00036D62">
        <w:t xml:space="preserve">We also hypothesised </w:t>
      </w:r>
      <w:r w:rsidR="00C86108" w:rsidRPr="00036D62">
        <w:t xml:space="preserve">that </w:t>
      </w:r>
      <w:r w:rsidR="00C30AC8" w:rsidRPr="00036D62">
        <w:t xml:space="preserve">the relationship and effect between ST+C values and co-creation citizenship and co-creation participation </w:t>
      </w:r>
      <w:r w:rsidR="00104AE2" w:rsidRPr="00036D62">
        <w:t>sub</w:t>
      </w:r>
      <w:r w:rsidR="00C30AC8" w:rsidRPr="00036D62">
        <w:t>dimensions w</w:t>
      </w:r>
      <w:r w:rsidR="00BB12F7" w:rsidRPr="00036D62">
        <w:t>ould</w:t>
      </w:r>
      <w:r w:rsidR="00C30AC8" w:rsidRPr="00036D62">
        <w:t xml:space="preserve"> be positive and stronger in comparison to SE+OC values </w:t>
      </w:r>
      <w:r w:rsidR="003D0898" w:rsidRPr="00036D62">
        <w:t>for interactions that result in the co-creation of value</w:t>
      </w:r>
      <w:r w:rsidR="00D22181" w:rsidRPr="00036D62">
        <w:t xml:space="preserve"> (H</w:t>
      </w:r>
      <w:r w:rsidR="00C63603" w:rsidRPr="00036D62">
        <w:t>1.2)</w:t>
      </w:r>
      <w:r w:rsidR="00C30AC8" w:rsidRPr="00036D62">
        <w:t xml:space="preserve">. </w:t>
      </w:r>
      <w:r w:rsidR="002210CB" w:rsidRPr="00036D62">
        <w:t>The results support H1.2</w:t>
      </w:r>
      <w:r w:rsidR="00370DC1" w:rsidRPr="00036D62">
        <w:t xml:space="preserve">, </w:t>
      </w:r>
      <w:r w:rsidR="00C86108" w:rsidRPr="00036D62">
        <w:t xml:space="preserve">as </w:t>
      </w:r>
      <w:r w:rsidR="00C30AC8" w:rsidRPr="00036D62">
        <w:t>can be seen in Table</w:t>
      </w:r>
      <w:r w:rsidR="00235986" w:rsidRPr="00036D62">
        <w:t>s</w:t>
      </w:r>
      <w:r w:rsidR="00C30AC8" w:rsidRPr="00036D62">
        <w:t xml:space="preserve"> </w:t>
      </w:r>
      <w:r w:rsidR="009741BE" w:rsidRPr="00036D62">
        <w:t>7-8</w:t>
      </w:r>
      <w:r w:rsidR="00962FB4" w:rsidRPr="00036D62">
        <w:t xml:space="preserve"> </w:t>
      </w:r>
      <w:r w:rsidR="00C30AC8" w:rsidRPr="00036D62">
        <w:t>(Co-creation) below</w:t>
      </w:r>
      <w:r w:rsidR="00BB12F7" w:rsidRPr="00036D62">
        <w:t>,</w:t>
      </w:r>
      <w:r w:rsidR="00C30AC8" w:rsidRPr="00036D62">
        <w:t xml:space="preserve"> where all </w:t>
      </w:r>
      <w:r w:rsidR="00A73AD9" w:rsidRPr="00036D62">
        <w:t>sub</w:t>
      </w:r>
      <w:r w:rsidR="00C30AC8" w:rsidRPr="00036D62">
        <w:t>dimensions of value co-creation participation and citizenship</w:t>
      </w:r>
      <w:r w:rsidR="00BB12F7" w:rsidRPr="00036D62">
        <w:t>,</w:t>
      </w:r>
      <w:r w:rsidR="00C30AC8" w:rsidRPr="00036D62">
        <w:t xml:space="preserve"> except information seeking, helping and tolerance</w:t>
      </w:r>
      <w:r w:rsidR="00BB12F7" w:rsidRPr="00036D62">
        <w:t>,</w:t>
      </w:r>
      <w:r w:rsidR="00C30AC8" w:rsidRPr="00036D62">
        <w:t xml:space="preserve"> showed stronger positive correlations </w:t>
      </w:r>
      <w:r w:rsidR="00C86108" w:rsidRPr="00036D62">
        <w:t xml:space="preserve">with </w:t>
      </w:r>
      <w:r w:rsidR="00C30AC8" w:rsidRPr="00036D62">
        <w:t xml:space="preserve">and effects </w:t>
      </w:r>
      <w:r w:rsidR="00BB12F7" w:rsidRPr="00036D62">
        <w:t xml:space="preserve">on </w:t>
      </w:r>
      <w:r w:rsidR="00C30AC8" w:rsidRPr="00036D62">
        <w:t>ST+C values</w:t>
      </w:r>
      <w:r w:rsidR="00C30AC8" w:rsidRPr="00036D62" w:rsidDel="00816760">
        <w:t xml:space="preserve"> </w:t>
      </w:r>
      <w:r w:rsidR="00C30AC8" w:rsidRPr="00036D62">
        <w:t xml:space="preserve">in comparison to SE+OC values. </w:t>
      </w:r>
    </w:p>
    <w:p w14:paraId="44690EB2" w14:textId="240E9F73" w:rsidR="00E61EAF" w:rsidRPr="00036D62" w:rsidRDefault="00E61887" w:rsidP="0078741E">
      <w:pPr>
        <w:spacing w:afterLines="30" w:after="72" w:line="480" w:lineRule="auto"/>
        <w:jc w:val="center"/>
        <w:rPr>
          <w:rFonts w:cstheme="minorHAnsi"/>
          <w:i/>
          <w:iCs/>
          <w:noProof/>
          <w:sz w:val="18"/>
          <w:szCs w:val="24"/>
        </w:rPr>
      </w:pPr>
      <w:r>
        <w:rPr>
          <w:b/>
          <w:bCs/>
        </w:rPr>
        <w:t xml:space="preserve">Insert </w:t>
      </w:r>
      <w:r w:rsidR="00A00AC7" w:rsidRPr="00036D62">
        <w:rPr>
          <w:b/>
          <w:bCs/>
        </w:rPr>
        <w:t xml:space="preserve">Table </w:t>
      </w:r>
      <w:r w:rsidR="009741BE" w:rsidRPr="00036D62">
        <w:rPr>
          <w:b/>
          <w:bCs/>
        </w:rPr>
        <w:t>7</w:t>
      </w:r>
    </w:p>
    <w:p w14:paraId="77AB3BB3" w14:textId="33B41E4F" w:rsidR="00234836" w:rsidRPr="00036D62" w:rsidRDefault="00E61887" w:rsidP="00E61887">
      <w:pPr>
        <w:spacing w:afterLines="30" w:after="72" w:line="480" w:lineRule="auto"/>
        <w:jc w:val="center"/>
        <w:rPr>
          <w:rFonts w:cstheme="minorHAnsi"/>
          <w:i/>
          <w:iCs/>
          <w:noProof/>
          <w:sz w:val="18"/>
          <w:szCs w:val="24"/>
        </w:rPr>
      </w:pPr>
      <w:r>
        <w:rPr>
          <w:b/>
          <w:bCs/>
        </w:rPr>
        <w:t xml:space="preserve">Insert </w:t>
      </w:r>
      <w:r w:rsidR="00A00AC7" w:rsidRPr="00036D62">
        <w:rPr>
          <w:b/>
          <w:bCs/>
        </w:rPr>
        <w:t xml:space="preserve">Table </w:t>
      </w:r>
      <w:r w:rsidR="009741BE" w:rsidRPr="00036D62">
        <w:rPr>
          <w:b/>
          <w:bCs/>
        </w:rPr>
        <w:t>8</w:t>
      </w:r>
    </w:p>
    <w:p w14:paraId="448D6107" w14:textId="0D66D3EF" w:rsidR="003542EE" w:rsidRPr="00036D62" w:rsidRDefault="00102DF2" w:rsidP="001A5F77">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t>Personality Traits</w:t>
      </w:r>
      <w:r w:rsidR="004B6B61" w:rsidRPr="00036D62">
        <w:rPr>
          <w:rFonts w:asciiTheme="majorHAnsi" w:hAnsiTheme="majorHAnsi" w:cstheme="majorBidi"/>
          <w:sz w:val="32"/>
          <w:szCs w:val="24"/>
        </w:rPr>
        <w:t xml:space="preserve"> and Co-destruction and Co-creation </w:t>
      </w:r>
      <w:r w:rsidR="001A5F77" w:rsidRPr="00036D62">
        <w:rPr>
          <w:rFonts w:asciiTheme="majorHAnsi" w:hAnsiTheme="majorHAnsi" w:cstheme="majorBidi"/>
          <w:sz w:val="32"/>
          <w:szCs w:val="24"/>
        </w:rPr>
        <w:t>B</w:t>
      </w:r>
      <w:r w:rsidR="004B6B61" w:rsidRPr="00036D62">
        <w:rPr>
          <w:rFonts w:asciiTheme="majorHAnsi" w:hAnsiTheme="majorHAnsi" w:cstheme="majorBidi"/>
          <w:sz w:val="32"/>
          <w:szCs w:val="24"/>
        </w:rPr>
        <w:t>ehaviour</w:t>
      </w:r>
    </w:p>
    <w:p w14:paraId="4B1E08F1" w14:textId="3261B5A3" w:rsidR="009467CE" w:rsidRPr="00036D62" w:rsidRDefault="00996EF2" w:rsidP="00D95A43">
      <w:pPr>
        <w:spacing w:line="480" w:lineRule="auto"/>
      </w:pPr>
      <w:r w:rsidRPr="00036D62">
        <w:t xml:space="preserve">Results for the correlations between co-destruction </w:t>
      </w:r>
      <w:r w:rsidR="00A73AD9" w:rsidRPr="00036D62">
        <w:t>sub</w:t>
      </w:r>
      <w:r w:rsidRPr="00036D62">
        <w:t xml:space="preserve">dimensions and the five personality traits are shown in </w:t>
      </w:r>
      <w:r w:rsidR="006A4F6F" w:rsidRPr="00036D62">
        <w:t>T</w:t>
      </w:r>
      <w:r w:rsidRPr="00036D62">
        <w:t xml:space="preserve">able </w:t>
      </w:r>
      <w:r w:rsidR="009741BE" w:rsidRPr="00036D62">
        <w:t>9</w:t>
      </w:r>
      <w:r w:rsidRPr="00036D62">
        <w:t xml:space="preserve">. </w:t>
      </w:r>
      <w:r w:rsidR="00F96C0C" w:rsidRPr="00036D62">
        <w:t xml:space="preserve">The results support </w:t>
      </w:r>
      <w:r w:rsidR="00B54855" w:rsidRPr="00036D62">
        <w:t>H2.1a and H2.</w:t>
      </w:r>
      <w:r w:rsidR="00E7477D" w:rsidRPr="00036D62">
        <w:t>2a</w:t>
      </w:r>
      <w:r w:rsidR="00C86108" w:rsidRPr="00036D62">
        <w:t>:</w:t>
      </w:r>
      <w:r w:rsidR="00E7477D" w:rsidRPr="00036D62">
        <w:t xml:space="preserve"> a</w:t>
      </w:r>
      <w:r w:rsidR="009467CE" w:rsidRPr="00036D62">
        <w:t>greeableness and conscientiousness showed negative relationships with co-destruction subdimensions, as hypothesised</w:t>
      </w:r>
      <w:r w:rsidR="00F96C0C" w:rsidRPr="00036D62">
        <w:t xml:space="preserve"> </w:t>
      </w:r>
      <w:r w:rsidR="009467CE" w:rsidRPr="00036D62">
        <w:t xml:space="preserve">(Table </w:t>
      </w:r>
      <w:r w:rsidR="009741BE" w:rsidRPr="00036D62">
        <w:t>9</w:t>
      </w:r>
      <w:r w:rsidR="009467CE" w:rsidRPr="00036D62">
        <w:t xml:space="preserve">). </w:t>
      </w:r>
    </w:p>
    <w:p w14:paraId="16DD5B11" w14:textId="49F267C3" w:rsidR="00996EF2" w:rsidRPr="00036D62" w:rsidRDefault="00996EF2" w:rsidP="00D95A43">
      <w:pPr>
        <w:spacing w:line="480" w:lineRule="auto"/>
      </w:pPr>
      <w:r w:rsidRPr="00036D62">
        <w:t xml:space="preserve">We </w:t>
      </w:r>
      <w:r w:rsidR="00E7477D" w:rsidRPr="00036D62">
        <w:t xml:space="preserve">also </w:t>
      </w:r>
      <w:r w:rsidRPr="00036D62">
        <w:t xml:space="preserve">hypothesised positive relationships between co-destruction and </w:t>
      </w:r>
      <w:r w:rsidR="00586D96" w:rsidRPr="00036D62">
        <w:t xml:space="preserve">neuroticism, </w:t>
      </w:r>
      <w:r w:rsidRPr="00036D62">
        <w:t xml:space="preserve">extraversion, </w:t>
      </w:r>
      <w:r w:rsidR="00586D96" w:rsidRPr="00036D62">
        <w:t xml:space="preserve">and </w:t>
      </w:r>
      <w:r w:rsidRPr="00036D62">
        <w:t>openness traits</w:t>
      </w:r>
      <w:r w:rsidR="00FA583D" w:rsidRPr="00036D62">
        <w:t xml:space="preserve"> (H2.</w:t>
      </w:r>
      <w:r w:rsidR="006E6F24" w:rsidRPr="00036D62">
        <w:t>3a</w:t>
      </w:r>
      <w:r w:rsidR="00FA583D" w:rsidRPr="00036D62">
        <w:t>, H</w:t>
      </w:r>
      <w:r w:rsidR="00FA313F" w:rsidRPr="00036D62">
        <w:t>2.</w:t>
      </w:r>
      <w:r w:rsidR="006E6F24" w:rsidRPr="00036D62">
        <w:t>4a</w:t>
      </w:r>
      <w:r w:rsidR="00FA313F" w:rsidRPr="00036D62">
        <w:t>, H2.</w:t>
      </w:r>
      <w:r w:rsidR="006E6F24" w:rsidRPr="00036D62">
        <w:t>5a</w:t>
      </w:r>
      <w:r w:rsidR="00FA313F" w:rsidRPr="00036D62">
        <w:t>)</w:t>
      </w:r>
      <w:r w:rsidRPr="00036D62">
        <w:t xml:space="preserve">. Our results show </w:t>
      </w:r>
      <w:r w:rsidR="00C86108" w:rsidRPr="00036D62">
        <w:t xml:space="preserve">that </w:t>
      </w:r>
      <w:r w:rsidRPr="00036D62">
        <w:t xml:space="preserve">neuroticism </w:t>
      </w:r>
      <w:r w:rsidR="00C86108" w:rsidRPr="00036D62">
        <w:t xml:space="preserve">had </w:t>
      </w:r>
      <w:r w:rsidRPr="00036D62">
        <w:t xml:space="preserve">significant positive relationships with all co-destruction </w:t>
      </w:r>
      <w:r w:rsidR="00A73AD9" w:rsidRPr="00036D62">
        <w:t>sub</w:t>
      </w:r>
      <w:r w:rsidRPr="00036D62">
        <w:t>dimensions and score</w:t>
      </w:r>
      <w:r w:rsidR="00BB12F7" w:rsidRPr="00036D62">
        <w:t>s</w:t>
      </w:r>
      <w:r w:rsidR="00C86108" w:rsidRPr="00036D62">
        <w:t>.</w:t>
      </w:r>
      <w:r w:rsidR="00A712DA" w:rsidRPr="00036D62">
        <w:t xml:space="preserve"> </w:t>
      </w:r>
      <w:r w:rsidR="00C86108" w:rsidRPr="00036D62">
        <w:t>T</w:t>
      </w:r>
      <w:r w:rsidR="00A712DA" w:rsidRPr="00036D62">
        <w:t>he results</w:t>
      </w:r>
      <w:r w:rsidR="0074721F" w:rsidRPr="00036D62">
        <w:t>, therefore,</w:t>
      </w:r>
      <w:r w:rsidR="00A712DA" w:rsidRPr="00036D62">
        <w:t xml:space="preserve"> support </w:t>
      </w:r>
      <w:r w:rsidR="00384B1E" w:rsidRPr="00036D62">
        <w:t>H2.3a</w:t>
      </w:r>
      <w:r w:rsidRPr="00036D62">
        <w:t xml:space="preserve">. </w:t>
      </w:r>
      <w:r w:rsidR="00A6345C" w:rsidRPr="00036D62">
        <w:t>H2.4a, however</w:t>
      </w:r>
      <w:r w:rsidR="00C86108" w:rsidRPr="00036D62">
        <w:t>,</w:t>
      </w:r>
      <w:r w:rsidR="00A6345C" w:rsidRPr="00036D62">
        <w:t xml:space="preserve"> is not supported</w:t>
      </w:r>
      <w:r w:rsidR="00C86108" w:rsidRPr="00036D62">
        <w:t>,</w:t>
      </w:r>
      <w:r w:rsidR="00A6345C" w:rsidRPr="00036D62">
        <w:t xml:space="preserve"> with e</w:t>
      </w:r>
      <w:r w:rsidR="00CE6A46" w:rsidRPr="00036D62">
        <w:t>xtraversion show</w:t>
      </w:r>
      <w:r w:rsidR="00A6345C" w:rsidRPr="00036D62">
        <w:t>ing</w:t>
      </w:r>
      <w:r w:rsidR="00CE6A46" w:rsidRPr="00036D62">
        <w:t xml:space="preserve"> positive and weak correlations with all co-destruction subdimensions and scores. None of the extraversion relationships with co-destruction </w:t>
      </w:r>
      <w:r w:rsidR="00C41471" w:rsidRPr="00036D62">
        <w:t xml:space="preserve">were </w:t>
      </w:r>
      <w:r w:rsidR="00CE6A46" w:rsidRPr="00036D62">
        <w:t xml:space="preserve">significant. </w:t>
      </w:r>
      <w:r w:rsidRPr="00036D62">
        <w:t xml:space="preserve">Openness showed only three positive relationships with co-destruction </w:t>
      </w:r>
      <w:r w:rsidR="00A73AD9" w:rsidRPr="00036D62">
        <w:t>sub</w:t>
      </w:r>
      <w:r w:rsidRPr="00036D62">
        <w:t>dimensions (ignoring information, opposition and intolerance)</w:t>
      </w:r>
      <w:r w:rsidR="00BB12F7" w:rsidRPr="00036D62">
        <w:t>,</w:t>
      </w:r>
      <w:r w:rsidRPr="00036D62">
        <w:t xml:space="preserve"> of which only 2 were significant (opposition and intolerance)</w:t>
      </w:r>
      <w:r w:rsidR="00C86108" w:rsidRPr="00036D62">
        <w:t>.</w:t>
      </w:r>
      <w:r w:rsidR="000737EF" w:rsidRPr="00036D62">
        <w:t xml:space="preserve"> H</w:t>
      </w:r>
      <w:r w:rsidR="00CE6A46" w:rsidRPr="00036D62">
        <w:t>2.5a is therefore not supported</w:t>
      </w:r>
      <w:r w:rsidRPr="00036D62">
        <w:t xml:space="preserve">. </w:t>
      </w:r>
    </w:p>
    <w:p w14:paraId="23761CA6" w14:textId="2165115F" w:rsidR="00746A4A" w:rsidRPr="00036D62" w:rsidRDefault="00E61887" w:rsidP="00E61887">
      <w:pPr>
        <w:spacing w:afterLines="30" w:after="72" w:line="480" w:lineRule="auto"/>
        <w:jc w:val="center"/>
        <w:rPr>
          <w:b/>
          <w:bCs/>
          <w:i/>
          <w:iCs/>
        </w:rPr>
      </w:pPr>
      <w:r>
        <w:rPr>
          <w:b/>
          <w:bCs/>
        </w:rPr>
        <w:t xml:space="preserve">Insert </w:t>
      </w:r>
      <w:r w:rsidR="00746A4A" w:rsidRPr="00036D62">
        <w:rPr>
          <w:b/>
          <w:bCs/>
        </w:rPr>
        <w:t xml:space="preserve">Table </w:t>
      </w:r>
      <w:r w:rsidR="009741BE" w:rsidRPr="00036D62">
        <w:rPr>
          <w:b/>
          <w:bCs/>
        </w:rPr>
        <w:t>9</w:t>
      </w:r>
    </w:p>
    <w:p w14:paraId="037175D4" w14:textId="0433A407" w:rsidR="00996EF2" w:rsidRPr="00036D62" w:rsidRDefault="00996EF2" w:rsidP="00D95A43">
      <w:pPr>
        <w:tabs>
          <w:tab w:val="left" w:pos="709"/>
        </w:tabs>
        <w:spacing w:line="480" w:lineRule="auto"/>
      </w:pPr>
      <w:r w:rsidRPr="00036D62">
        <w:lastRenderedPageBreak/>
        <w:t xml:space="preserve">Table </w:t>
      </w:r>
      <w:r w:rsidR="00E522C2" w:rsidRPr="00036D62">
        <w:t>1</w:t>
      </w:r>
      <w:r w:rsidR="009741BE" w:rsidRPr="00036D62">
        <w:t>0</w:t>
      </w:r>
      <w:r w:rsidR="00E522C2" w:rsidRPr="00036D62">
        <w:t xml:space="preserve"> </w:t>
      </w:r>
      <w:r w:rsidRPr="00036D62">
        <w:t xml:space="preserve">shows the results of the correlations between co-creation </w:t>
      </w:r>
      <w:r w:rsidR="00516B10" w:rsidRPr="00036D62">
        <w:t>sub</w:t>
      </w:r>
      <w:r w:rsidRPr="00036D62">
        <w:t>dimensions and the big five personality traits.</w:t>
      </w:r>
      <w:r w:rsidR="00C11A0C" w:rsidRPr="00036D62">
        <w:t xml:space="preserve"> </w:t>
      </w:r>
      <w:r w:rsidR="00156C12" w:rsidRPr="00036D62">
        <w:t xml:space="preserve">The results support </w:t>
      </w:r>
      <w:r w:rsidR="006E1B51" w:rsidRPr="00036D62">
        <w:t>H2.1b and H2.2b</w:t>
      </w:r>
      <w:r w:rsidR="00C86108" w:rsidRPr="00036D62">
        <w:t>,</w:t>
      </w:r>
      <w:r w:rsidR="006E1B51" w:rsidRPr="00036D62">
        <w:t xml:space="preserve"> with </w:t>
      </w:r>
      <w:r w:rsidR="009B0439" w:rsidRPr="00036D62">
        <w:t xml:space="preserve">agreeableness and conscientiousness both exhibiting positive relationships with all </w:t>
      </w:r>
      <w:r w:rsidR="00C86108" w:rsidRPr="00036D62">
        <w:t xml:space="preserve">the </w:t>
      </w:r>
      <w:r w:rsidR="009B0439" w:rsidRPr="00036D62">
        <w:t>co-creation scores and subdimensions, except for the information-seeking dimension, which had a negative relationship with conscientiousness.</w:t>
      </w:r>
      <w:r w:rsidR="00D91481" w:rsidRPr="00036D62">
        <w:t xml:space="preserve"> </w:t>
      </w:r>
      <w:r w:rsidR="00C11A0C" w:rsidRPr="00036D62">
        <w:t>Agreeableness and conscientiousness also showed significant relationships with all co-creation subdimensions and scores, except the information seeking and tolerance subdimensions (agreeableness) and the information seeking, helping and tolerance subdimensions (conscientiousness).</w:t>
      </w:r>
      <w:r w:rsidR="00D91481" w:rsidRPr="00036D62">
        <w:t xml:space="preserve"> The results also support </w:t>
      </w:r>
      <w:r w:rsidR="00D61E19" w:rsidRPr="00036D62">
        <w:t>H2.3b</w:t>
      </w:r>
      <w:r w:rsidR="00C86108" w:rsidRPr="00036D62">
        <w:t>:</w:t>
      </w:r>
      <w:r w:rsidR="00D61E19" w:rsidRPr="00036D62">
        <w:t xml:space="preserve"> n</w:t>
      </w:r>
      <w:r w:rsidR="00D91481" w:rsidRPr="00036D62">
        <w:t>euroticism displayed relationships in the hypothesised direction except in the case of the information seeking and tolerance subdimensions. The relationships between</w:t>
      </w:r>
      <w:r w:rsidR="00941936" w:rsidRPr="00036D62">
        <w:t xml:space="preserve"> the</w:t>
      </w:r>
      <w:r w:rsidR="00D91481" w:rsidRPr="00036D62">
        <w:t xml:space="preserve"> information seeking, tolerance and helping subdimensions, co-creation citizenship score</w:t>
      </w:r>
      <w:r w:rsidR="00C86108" w:rsidRPr="00036D62">
        <w:t>s</w:t>
      </w:r>
      <w:r w:rsidR="00D91481" w:rsidRPr="00036D62">
        <w:t xml:space="preserve"> and neuroticism were not significant.</w:t>
      </w:r>
      <w:r w:rsidR="00FE2FF6" w:rsidRPr="00036D62">
        <w:t xml:space="preserve"> Finally, the results support </w:t>
      </w:r>
      <w:r w:rsidR="00B66589" w:rsidRPr="00036D62">
        <w:t>H2.</w:t>
      </w:r>
      <w:r w:rsidR="006D661F" w:rsidRPr="00036D62">
        <w:t>4</w:t>
      </w:r>
      <w:r w:rsidR="00B66589" w:rsidRPr="00036D62">
        <w:t>b and H2.5</w:t>
      </w:r>
      <w:r w:rsidR="006D661F" w:rsidRPr="00036D62">
        <w:t>b</w:t>
      </w:r>
      <w:r w:rsidR="00C86108" w:rsidRPr="00036D62">
        <w:t>:</w:t>
      </w:r>
      <w:r w:rsidR="006D661F" w:rsidRPr="00036D62">
        <w:t xml:space="preserve"> </w:t>
      </w:r>
      <w:r w:rsidRPr="00036D62">
        <w:t xml:space="preserve">extraversion and openness showed positive relationships with all co-creation </w:t>
      </w:r>
      <w:r w:rsidR="00516B10" w:rsidRPr="00036D62">
        <w:t>sub</w:t>
      </w:r>
      <w:r w:rsidRPr="00036D62">
        <w:t xml:space="preserve">dimensions and scores. These relationships were all significant. </w:t>
      </w:r>
    </w:p>
    <w:p w14:paraId="7DE8BE9E" w14:textId="1D15F1EA" w:rsidR="00766665" w:rsidRPr="00036D62" w:rsidRDefault="00E61887" w:rsidP="00E61887">
      <w:pPr>
        <w:spacing w:afterLines="30" w:after="72" w:line="480" w:lineRule="auto"/>
        <w:jc w:val="center"/>
        <w:rPr>
          <w:rFonts w:cstheme="minorHAnsi"/>
          <w:i/>
          <w:iCs/>
          <w:noProof/>
          <w:sz w:val="18"/>
          <w:szCs w:val="24"/>
        </w:rPr>
      </w:pPr>
      <w:r>
        <w:rPr>
          <w:b/>
          <w:bCs/>
        </w:rPr>
        <w:t xml:space="preserve">Insert </w:t>
      </w:r>
      <w:r w:rsidR="00852311" w:rsidRPr="00036D62">
        <w:rPr>
          <w:b/>
          <w:bCs/>
        </w:rPr>
        <w:t xml:space="preserve">Table </w:t>
      </w:r>
      <w:r w:rsidR="00B2779A" w:rsidRPr="00036D62">
        <w:rPr>
          <w:b/>
          <w:bCs/>
        </w:rPr>
        <w:t>10</w:t>
      </w:r>
    </w:p>
    <w:p w14:paraId="7B546348" w14:textId="434D3C97" w:rsidR="00996EF2" w:rsidRPr="00036D62" w:rsidRDefault="00996EF2" w:rsidP="00D95A43">
      <w:pPr>
        <w:tabs>
          <w:tab w:val="left" w:pos="709"/>
        </w:tabs>
        <w:spacing w:line="480" w:lineRule="auto"/>
      </w:pPr>
      <w:r w:rsidRPr="00036D62">
        <w:t xml:space="preserve">Table </w:t>
      </w:r>
      <w:r w:rsidR="00E522C2" w:rsidRPr="00036D62">
        <w:t>1</w:t>
      </w:r>
      <w:r w:rsidR="00B2779A" w:rsidRPr="00036D62">
        <w:t>1</w:t>
      </w:r>
      <w:r w:rsidR="00E522C2" w:rsidRPr="00036D62">
        <w:t xml:space="preserve"> </w:t>
      </w:r>
      <w:r w:rsidRPr="00036D62">
        <w:t xml:space="preserve">shows the effects of each of the five traits on the co-destruction and co-creation scores. The effect of all traits on co-destruction was in the hypothesised directions and significant. Except for neuroticism, the effects of all traits on the co-creation scores were in the hypothesised directions. </w:t>
      </w:r>
      <w:r w:rsidR="006B5D49" w:rsidRPr="00036D62">
        <w:t>Except</w:t>
      </w:r>
      <w:r w:rsidR="002E602A" w:rsidRPr="00036D62">
        <w:t xml:space="preserve"> for</w:t>
      </w:r>
      <w:r w:rsidR="006B5D49" w:rsidRPr="00036D62">
        <w:t xml:space="preserve"> </w:t>
      </w:r>
      <w:r w:rsidRPr="00036D62">
        <w:t xml:space="preserve">conscientiousness, the result of the five traits on all the co-creation scores </w:t>
      </w:r>
      <w:r w:rsidR="009D4CA2" w:rsidRPr="00036D62">
        <w:t xml:space="preserve">was </w:t>
      </w:r>
      <w:r w:rsidRPr="00036D62">
        <w:t>significant</w:t>
      </w:r>
      <w:r w:rsidR="00A42A5C" w:rsidRPr="00036D62">
        <w:t>.</w:t>
      </w:r>
    </w:p>
    <w:p w14:paraId="667E791B" w14:textId="05E876E9" w:rsidR="00D73252" w:rsidRDefault="00E61887" w:rsidP="00E61887">
      <w:pPr>
        <w:spacing w:afterLines="30" w:after="72" w:line="480" w:lineRule="auto"/>
        <w:jc w:val="center"/>
        <w:rPr>
          <w:b/>
          <w:bCs/>
        </w:rPr>
      </w:pPr>
      <w:r>
        <w:rPr>
          <w:b/>
          <w:bCs/>
        </w:rPr>
        <w:t xml:space="preserve">Insert </w:t>
      </w:r>
      <w:r w:rsidR="00392DC6" w:rsidRPr="00036D62">
        <w:rPr>
          <w:b/>
          <w:bCs/>
        </w:rPr>
        <w:t xml:space="preserve">Table </w:t>
      </w:r>
      <w:r w:rsidR="00E522C2" w:rsidRPr="00036D62">
        <w:rPr>
          <w:b/>
          <w:bCs/>
        </w:rPr>
        <w:t>1</w:t>
      </w:r>
      <w:r w:rsidR="00B2779A" w:rsidRPr="00036D62">
        <w:rPr>
          <w:b/>
          <w:bCs/>
        </w:rPr>
        <w:t>1</w:t>
      </w:r>
    </w:p>
    <w:p w14:paraId="42268137" w14:textId="5A37FA23" w:rsidR="006F1E06" w:rsidRDefault="006F1E06" w:rsidP="00E61887">
      <w:pPr>
        <w:spacing w:afterLines="30" w:after="72" w:line="480" w:lineRule="auto"/>
        <w:jc w:val="center"/>
        <w:rPr>
          <w:b/>
          <w:bCs/>
        </w:rPr>
      </w:pPr>
    </w:p>
    <w:p w14:paraId="308404C8" w14:textId="53B82DFE" w:rsidR="006F1E06" w:rsidRDefault="006F1E06" w:rsidP="00E61887">
      <w:pPr>
        <w:spacing w:afterLines="30" w:after="72" w:line="480" w:lineRule="auto"/>
        <w:jc w:val="center"/>
        <w:rPr>
          <w:b/>
          <w:bCs/>
        </w:rPr>
      </w:pPr>
    </w:p>
    <w:p w14:paraId="5BC95219" w14:textId="555F6757" w:rsidR="006F1E06" w:rsidRDefault="006F1E06" w:rsidP="00E61887">
      <w:pPr>
        <w:spacing w:afterLines="30" w:after="72" w:line="480" w:lineRule="auto"/>
        <w:jc w:val="center"/>
        <w:rPr>
          <w:b/>
          <w:bCs/>
        </w:rPr>
      </w:pPr>
    </w:p>
    <w:p w14:paraId="480C61C7" w14:textId="77777777" w:rsidR="006F1E06" w:rsidRPr="00036D62" w:rsidRDefault="006F1E06" w:rsidP="00E61887">
      <w:pPr>
        <w:spacing w:afterLines="30" w:after="72" w:line="480" w:lineRule="auto"/>
        <w:jc w:val="center"/>
        <w:rPr>
          <w:rFonts w:cstheme="minorHAnsi"/>
          <w:i/>
          <w:iCs/>
          <w:noProof/>
          <w:sz w:val="18"/>
          <w:szCs w:val="24"/>
        </w:rPr>
      </w:pPr>
    </w:p>
    <w:p w14:paraId="6DB91B88" w14:textId="7B9873E8" w:rsidR="00506D89" w:rsidRPr="00036D62" w:rsidRDefault="00506D89" w:rsidP="00FC61C2">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lastRenderedPageBreak/>
        <w:t xml:space="preserve">Discussion </w:t>
      </w:r>
    </w:p>
    <w:p w14:paraId="5FF77E3B" w14:textId="1DDB3A86" w:rsidR="00A51A6B" w:rsidRPr="00036D62" w:rsidRDefault="00A51A6B" w:rsidP="00F9443A">
      <w:pPr>
        <w:pStyle w:val="ListParagraph"/>
        <w:numPr>
          <w:ilvl w:val="1"/>
          <w:numId w:val="18"/>
        </w:numPr>
        <w:spacing w:after="0" w:line="480" w:lineRule="auto"/>
        <w:ind w:left="709"/>
        <w:outlineLvl w:val="1"/>
        <w:rPr>
          <w:rFonts w:asciiTheme="majorHAnsi" w:hAnsiTheme="majorHAnsi" w:cstheme="majorBidi"/>
          <w:sz w:val="32"/>
          <w:szCs w:val="24"/>
        </w:rPr>
      </w:pPr>
      <w:r w:rsidRPr="00036D62">
        <w:rPr>
          <w:rFonts w:asciiTheme="majorHAnsi" w:hAnsiTheme="majorHAnsi" w:cstheme="majorBidi"/>
          <w:sz w:val="32"/>
          <w:szCs w:val="24"/>
        </w:rPr>
        <w:t xml:space="preserve">Basic Human Values and Co-destruction and Co-creation </w:t>
      </w:r>
      <w:r w:rsidR="001F112C" w:rsidRPr="00036D62">
        <w:rPr>
          <w:rFonts w:asciiTheme="majorHAnsi" w:hAnsiTheme="majorHAnsi" w:cstheme="majorBidi"/>
          <w:sz w:val="32"/>
          <w:szCs w:val="24"/>
        </w:rPr>
        <w:t>B</w:t>
      </w:r>
      <w:r w:rsidRPr="00036D62">
        <w:rPr>
          <w:rFonts w:asciiTheme="majorHAnsi" w:hAnsiTheme="majorHAnsi" w:cstheme="majorBidi"/>
          <w:sz w:val="32"/>
          <w:szCs w:val="24"/>
        </w:rPr>
        <w:t>ehaviour</w:t>
      </w:r>
    </w:p>
    <w:p w14:paraId="71620FDD" w14:textId="53864EC9" w:rsidR="00506D89" w:rsidRPr="00036D62" w:rsidRDefault="00506D89" w:rsidP="00D95A43">
      <w:pPr>
        <w:spacing w:line="480" w:lineRule="auto"/>
      </w:pPr>
      <w:r w:rsidRPr="00036D62">
        <w:t xml:space="preserve">This study sought to contribute to the literature by identifying groups of values </w:t>
      </w:r>
      <w:r w:rsidR="00EA6432" w:rsidRPr="00036D62">
        <w:t xml:space="preserve">that </w:t>
      </w:r>
      <w:r w:rsidRPr="00036D62">
        <w:t xml:space="preserve">are likely to facilitate value co-destruction and how these values compare to those which facilitate co-creation. The results offer evidence of relationships between value co-destruction/co-creation behaviour and groups of values. </w:t>
      </w:r>
    </w:p>
    <w:p w14:paraId="5EF0D9B0" w14:textId="1885BB74" w:rsidR="00506D89" w:rsidRPr="00036D62" w:rsidRDefault="0083483E" w:rsidP="00D95A43">
      <w:pPr>
        <w:spacing w:line="480" w:lineRule="auto"/>
      </w:pPr>
      <w:r w:rsidRPr="00036D62">
        <w:rPr>
          <w:b/>
          <w:bCs/>
        </w:rPr>
        <w:t>Co-destruction Facilitating Values</w:t>
      </w:r>
      <w:r w:rsidR="000A7244" w:rsidRPr="00036D62">
        <w:rPr>
          <w:b/>
          <w:bCs/>
        </w:rPr>
        <w:t>.</w:t>
      </w:r>
      <w:r w:rsidRPr="00036D62">
        <w:t xml:space="preserve"> </w:t>
      </w:r>
      <w:r w:rsidR="001A2F52" w:rsidRPr="00036D62">
        <w:t>SE+OC</w:t>
      </w:r>
      <w:r w:rsidR="00506D89" w:rsidRPr="00036D62">
        <w:t xml:space="preserve"> values</w:t>
      </w:r>
      <w:r w:rsidR="0052771C" w:rsidRPr="00036D62">
        <w:t xml:space="preserve"> subdimensions</w:t>
      </w:r>
      <w:r w:rsidR="00C86108" w:rsidRPr="00036D62">
        <w:t>,</w:t>
      </w:r>
      <w:r w:rsidR="00506D89" w:rsidRPr="00036D62">
        <w:t xml:space="preserve"> when </w:t>
      </w:r>
      <w:r w:rsidR="0097758D" w:rsidRPr="00036D62">
        <w:t xml:space="preserve">combined, </w:t>
      </w:r>
      <w:r w:rsidR="00506D89" w:rsidRPr="00036D62">
        <w:t xml:space="preserve">better correlate and show </w:t>
      </w:r>
      <w:r w:rsidR="00BB12F7" w:rsidRPr="00036D62">
        <w:t xml:space="preserve">a </w:t>
      </w:r>
      <w:r w:rsidR="00506D89" w:rsidRPr="00036D62">
        <w:t xml:space="preserve">greater effect on </w:t>
      </w:r>
      <w:r w:rsidR="00BB12F7" w:rsidRPr="00036D62">
        <w:t xml:space="preserve">the </w:t>
      </w:r>
      <w:r w:rsidR="00506D89" w:rsidRPr="00036D62">
        <w:t xml:space="preserve">subversion and defiance dimensions of co-destruction in comparison to </w:t>
      </w:r>
      <w:r w:rsidR="001A2F52" w:rsidRPr="00036D62">
        <w:t>ST+C</w:t>
      </w:r>
      <w:r w:rsidR="00506D89" w:rsidRPr="00036D62">
        <w:t xml:space="preserve"> </w:t>
      </w:r>
      <w:r w:rsidR="0052771C" w:rsidRPr="00036D62">
        <w:t>values subdimensions</w:t>
      </w:r>
      <w:r w:rsidR="00506D89" w:rsidRPr="00036D62">
        <w:t xml:space="preserve">. The higher correlation and effect </w:t>
      </w:r>
      <w:r w:rsidR="00F45FF8" w:rsidRPr="00036D62">
        <w:t>of</w:t>
      </w:r>
      <w:r w:rsidR="00C6249F" w:rsidRPr="00036D62">
        <w:t xml:space="preserve"> </w:t>
      </w:r>
      <w:r w:rsidR="00506D89" w:rsidRPr="00036D62">
        <w:t>co-destruction subversion and defiance dimensions show</w:t>
      </w:r>
      <w:r w:rsidR="00941936" w:rsidRPr="00036D62">
        <w:t xml:space="preserve"> that</w:t>
      </w:r>
      <w:r w:rsidR="00506D89" w:rsidRPr="00036D62">
        <w:t xml:space="preserve"> these values, when exhibited, are more likely to facilitate value co-destruction. Individuals with these values are less likely to share information</w:t>
      </w:r>
      <w:r w:rsidR="004D35AE" w:rsidRPr="00036D62">
        <w:t xml:space="preserve"> or </w:t>
      </w:r>
      <w:r w:rsidR="00506D89" w:rsidRPr="00036D62">
        <w:t>act responsibly during interactions</w:t>
      </w:r>
      <w:r w:rsidR="00721E6C" w:rsidRPr="00036D62">
        <w:t xml:space="preserve">, </w:t>
      </w:r>
      <w:r w:rsidR="00506D89" w:rsidRPr="00036D62">
        <w:t xml:space="preserve">ultimately </w:t>
      </w:r>
      <w:r w:rsidR="00721E6C" w:rsidRPr="00036D62">
        <w:t>leading</w:t>
      </w:r>
      <w:r w:rsidR="000F74E5" w:rsidRPr="00036D62">
        <w:t xml:space="preserve"> </w:t>
      </w:r>
      <w:r w:rsidR="00506D89" w:rsidRPr="00036D62">
        <w:t>to weaker personal interactions with</w:t>
      </w:r>
      <w:r w:rsidR="009E7EEB" w:rsidRPr="00036D62">
        <w:t xml:space="preserve"> firms </w:t>
      </w:r>
      <w:r w:rsidR="00F016AA" w:rsidRPr="00036D62">
        <w:fldChar w:fldCharType="begin">
          <w:fldData xml:space="preserve">PEVuZE5vdGU+PENpdGU+PEF1dGhvcj5ZaTwvQXV0aG9yPjxZZWFyPjIwMTE8L1llYXI+PFJlY051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</w:fldData>
        </w:fldChar>
      </w:r>
      <w:r w:rsidR="00E61887">
        <w:instrText xml:space="preserve"> ADDIN EN.CITE </w:instrText>
      </w:r>
      <w:r w:rsidR="00E61887">
        <w:fldChar w:fldCharType="begin">
          <w:fldData xml:space="preserve">PEVuZE5vdGU+PENpdGU+PEF1dGhvcj5ZaTwvQXV0aG9yPjxZZWFyPjIwMTE8L1llYXI+PFJlY051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</w:fldData>
        </w:fldChar>
      </w:r>
      <w:r w:rsidR="00E61887">
        <w:instrText xml:space="preserve"> ADDIN EN.CITE.DATA </w:instrText>
      </w:r>
      <w:r w:rsidR="00E61887">
        <w:fldChar w:fldCharType="end"/>
      </w:r>
      <w:r w:rsidR="00F016AA" w:rsidRPr="00036D62">
        <w:fldChar w:fldCharType="separate"/>
      </w:r>
      <w:r w:rsidR="00CE587F" w:rsidRPr="00036D62">
        <w:rPr>
          <w:noProof/>
        </w:rPr>
        <w:t>(Vafeas et al., 2016; Yi et al., 2011)</w:t>
      </w:r>
      <w:r w:rsidR="00F016AA" w:rsidRPr="00036D62">
        <w:fldChar w:fldCharType="end"/>
      </w:r>
      <w:r w:rsidR="00506D89" w:rsidRPr="00036D62">
        <w:t xml:space="preserve">. </w:t>
      </w:r>
      <w:r w:rsidR="001A2F52" w:rsidRPr="00036D62">
        <w:t>SE+OC</w:t>
      </w:r>
      <w:r w:rsidR="00506D89" w:rsidRPr="00036D62">
        <w:t xml:space="preserve"> values were also highlighted by </w:t>
      </w:r>
      <w:r w:rsidR="00506D89" w:rsidRPr="00036D62">
        <w:fldChar w:fldCharType="begin"/>
      </w:r>
      <w:r w:rsidR="00C3122C" w:rsidRPr="00036D62">
        <w:instrText xml:space="preserve"> ADDIN EN.CITE &lt;EndNote&gt;&lt;Cite AuthorYear="1"&gt;&lt;Author&gt;Schwartz&lt;/Author&gt;&lt;Year&gt;2012&lt;/Year&gt;&lt;RecNum&gt;67&lt;/RecNum&gt;&lt;DisplayText&gt;Schwartz et al. (2012)&lt;/DisplayText&gt;&lt;record&gt;&lt;rec-number&gt;67&lt;/rec-number&gt;&lt;foreign-keys&gt;&lt;key app="EN" db-id="sdrxvfpvj0xv0heseds555f4s0wrs00dp0tr" timestamp="1633733883"&gt;67&lt;/key&gt;&lt;/foreign-keys&gt;&lt;ref-type name="Journal Article"&gt;17&lt;/ref-type&gt;&lt;contributors&gt;&lt;authors&gt;&lt;author&gt;Schwartz, Shalom H.&lt;/author&gt;&lt;author&gt;Cieciuch, Jan&lt;/author&gt;&lt;author&gt;Vecchione, Michele&lt;/author&gt;&lt;author&gt;Davidov, Eldad&lt;/author&gt;&lt;author&gt;Fischer, Ronald&lt;/author&gt;&lt;author&gt;Beierlein, Constanze&lt;/author&gt;&lt;author&gt;Ramos, Alice&lt;/author&gt;&lt;author&gt;Verkasalo, Markku&lt;/author&gt;&lt;author&gt;Lönnqvist, Jan-Erik&lt;/author&gt;&lt;author&gt;Demirutku, Kursad&lt;/author&gt;&lt;author&gt;Dirilen-Gumus, Ozlem&lt;/author&gt;&lt;author&gt;Konty, Mark&lt;/author&gt;&lt;/authors&gt;&lt;/contributors&gt;&lt;auth-address&gt;Schwartz, Shalom H.: Department of Psychology, Hebrew University of Jerusalem, Jerusalem, Israel, 91905, msshasch@mscc.huji.ac.il&lt;/auth-address&gt;&lt;titles&gt;&lt;title&gt;Refining the theory of basic individual values&lt;/title&gt;&lt;secondary-title&gt;Journal of Personality and Social Psychology&lt;/secondary-title&gt;&lt;/titles&gt;&lt;periodical&gt;&lt;full-title&gt;Journal of personality and social psychology&lt;/full-title&gt;&lt;/periodical&gt;&lt;pages&gt;663-688&lt;/pages&gt;&lt;volume&gt;103&lt;/volume&gt;&lt;number&gt;4&lt;/number&gt;&lt;keywords&gt;&lt;keyword&gt;*Factor Structure&lt;/keyword&gt;&lt;keyword&gt;*Personal Values&lt;/keyword&gt;&lt;keyword&gt;*Personality Theory&lt;/keyword&gt;&lt;keyword&gt;Psychological Theories&lt;/keyword&gt;&lt;/keywords&gt;&lt;dates&gt;&lt;year&gt;2012&lt;/year&gt;&lt;/dates&gt;&lt;pub-location&gt;US&lt;/pub-location&gt;&lt;publisher&gt;American Psychological Association&lt;/publisher&gt;&lt;isbn&gt;1939-1315(Electronic),0022-3514(Print)&lt;/isbn&gt;&lt;urls&gt;&lt;/urls&gt;&lt;electronic-resource-num&gt;10.1037/a0029393&lt;/electronic-resource-num&gt;&lt;/record&gt;&lt;/Cite&gt;&lt;/EndNote&gt;</w:instrText>
      </w:r>
      <w:r w:rsidR="00506D89" w:rsidRPr="00036D62">
        <w:fldChar w:fldCharType="separate"/>
      </w:r>
      <w:r w:rsidR="00506D89" w:rsidRPr="00036D62">
        <w:rPr>
          <w:noProof/>
        </w:rPr>
        <w:t>Schwartz et al. (2012)</w:t>
      </w:r>
      <w:r w:rsidR="00506D89" w:rsidRPr="00036D62">
        <w:fldChar w:fldCharType="end"/>
      </w:r>
      <w:r w:rsidR="00506D89" w:rsidRPr="00036D62">
        <w:t xml:space="preserve"> as values with a personal focus and lack of concern for the wellbeing of others. </w:t>
      </w:r>
      <w:r w:rsidR="00E30AAA" w:rsidRPr="00036D62">
        <w:t xml:space="preserve">Consequently, </w:t>
      </w:r>
      <w:r w:rsidR="002244E9" w:rsidRPr="00036D62">
        <w:t xml:space="preserve">SE+OC values </w:t>
      </w:r>
      <w:r w:rsidR="00506D89" w:rsidRPr="00036D62">
        <w:t xml:space="preserve">are better at predicting co-destruction behaviour.  These values also showed </w:t>
      </w:r>
      <w:r w:rsidR="00BB12F7" w:rsidRPr="00036D62">
        <w:t xml:space="preserve">a </w:t>
      </w:r>
      <w:r w:rsidR="00506D89" w:rsidRPr="00036D62">
        <w:t xml:space="preserve">higher relationship </w:t>
      </w:r>
      <w:r w:rsidR="00BB12F7" w:rsidRPr="00036D62">
        <w:t xml:space="preserve">with </w:t>
      </w:r>
      <w:r w:rsidR="00506D89" w:rsidRPr="00036D62">
        <w:t xml:space="preserve">and effect on co-destruction </w:t>
      </w:r>
      <w:r w:rsidR="00CD7A6A" w:rsidRPr="00036D62">
        <w:t xml:space="preserve">subversion </w:t>
      </w:r>
      <w:r w:rsidR="00506D89" w:rsidRPr="00036D62">
        <w:t>dimensions</w:t>
      </w:r>
      <w:r w:rsidR="00BB12F7" w:rsidRPr="00036D62">
        <w:t>,</w:t>
      </w:r>
      <w:r w:rsidR="00506D89" w:rsidRPr="00036D62">
        <w:t xml:space="preserve"> reflecting the higher likelihood </w:t>
      </w:r>
      <w:r w:rsidR="00BB12F7" w:rsidRPr="00036D62">
        <w:t xml:space="preserve">that </w:t>
      </w:r>
      <w:r w:rsidR="00506D89" w:rsidRPr="00036D62">
        <w:t xml:space="preserve">these individuals will not always go the extra mile in co-creating value with the firm. </w:t>
      </w:r>
    </w:p>
    <w:p w14:paraId="11010DFF" w14:textId="60C0B509" w:rsidR="00506D89" w:rsidRPr="00036D62" w:rsidRDefault="0083483E" w:rsidP="00D95A43">
      <w:pPr>
        <w:spacing w:line="480" w:lineRule="auto"/>
      </w:pPr>
      <w:r w:rsidRPr="00036D62">
        <w:rPr>
          <w:b/>
          <w:bCs/>
        </w:rPr>
        <w:t>Co-creation Facilitating Values</w:t>
      </w:r>
      <w:r w:rsidR="00DB57B8" w:rsidRPr="00036D62">
        <w:rPr>
          <w:b/>
          <w:bCs/>
        </w:rPr>
        <w:t>.</w:t>
      </w:r>
      <w:r w:rsidRPr="00036D62">
        <w:rPr>
          <w:rFonts w:asciiTheme="majorHAnsi" w:eastAsiaTheme="majorEastAsia" w:hAnsiTheme="majorHAnsi" w:cstheme="majorBidi"/>
          <w:b/>
          <w:bCs/>
          <w:color w:val="1F3763" w:themeColor="accent1" w:themeShade="7F"/>
          <w:sz w:val="24"/>
          <w:szCs w:val="24"/>
        </w:rPr>
        <w:t xml:space="preserve"> </w:t>
      </w:r>
      <w:r w:rsidR="00506D89" w:rsidRPr="00036D62">
        <w:t>The results also show</w:t>
      </w:r>
      <w:r w:rsidR="00BB12F7" w:rsidRPr="00036D62">
        <w:t xml:space="preserve"> that</w:t>
      </w:r>
      <w:r w:rsidR="00506D89" w:rsidRPr="00036D62">
        <w:t xml:space="preserve"> </w:t>
      </w:r>
      <w:r w:rsidR="001A2F52" w:rsidRPr="00036D62">
        <w:t>ST+C</w:t>
      </w:r>
      <w:r w:rsidR="00506D89" w:rsidRPr="00036D62">
        <w:t xml:space="preserve"> values</w:t>
      </w:r>
      <w:r w:rsidR="0052771C" w:rsidRPr="00036D62">
        <w:t xml:space="preserve"> subdimensions</w:t>
      </w:r>
      <w:r w:rsidR="00BB12F7" w:rsidRPr="00036D62">
        <w:t>,</w:t>
      </w:r>
      <w:r w:rsidR="00506D89" w:rsidRPr="00036D62">
        <w:t xml:space="preserve"> when </w:t>
      </w:r>
      <w:r w:rsidR="0097758D" w:rsidRPr="00036D62">
        <w:t>combined</w:t>
      </w:r>
      <w:r w:rsidR="00BB12F7" w:rsidRPr="00036D62">
        <w:t>,</w:t>
      </w:r>
      <w:r w:rsidR="00506D89" w:rsidRPr="00036D62">
        <w:t xml:space="preserve"> better correlate and show </w:t>
      </w:r>
      <w:r w:rsidR="00BB12F7" w:rsidRPr="00036D62">
        <w:t xml:space="preserve">a </w:t>
      </w:r>
      <w:r w:rsidR="00506D89" w:rsidRPr="00036D62">
        <w:t xml:space="preserve">greater effect on </w:t>
      </w:r>
      <w:r w:rsidR="00BB12F7" w:rsidRPr="00036D62">
        <w:t xml:space="preserve">the </w:t>
      </w:r>
      <w:r w:rsidR="00506D89" w:rsidRPr="00036D62">
        <w:t xml:space="preserve">citizenship and participation dimensions of co-creation in comparison to </w:t>
      </w:r>
      <w:r w:rsidR="001A2F52" w:rsidRPr="00036D62">
        <w:t>SE+OC</w:t>
      </w:r>
      <w:r w:rsidR="00506D89" w:rsidRPr="00036D62">
        <w:t xml:space="preserve"> values</w:t>
      </w:r>
      <w:r w:rsidR="0052771C" w:rsidRPr="00036D62">
        <w:t xml:space="preserve"> subdimensions</w:t>
      </w:r>
      <w:r w:rsidR="00506D89" w:rsidRPr="00036D62">
        <w:t>. The higher correlation and effect of co-creation citizenship and participation dimensions show</w:t>
      </w:r>
      <w:r w:rsidR="00BB12F7" w:rsidRPr="00036D62">
        <w:t xml:space="preserve"> that</w:t>
      </w:r>
      <w:r w:rsidR="00506D89" w:rsidRPr="00036D62">
        <w:t xml:space="preserve"> these values, when exhibited, are more likely to facilitate value co-creation. Individuals with these values are more likely to</w:t>
      </w:r>
      <w:r w:rsidR="00634C2A" w:rsidRPr="00036D62">
        <w:t xml:space="preserve"> demonstrate co-creative practices such as</w:t>
      </w:r>
      <w:r w:rsidR="00506D89" w:rsidRPr="00036D62">
        <w:t xml:space="preserve"> </w:t>
      </w:r>
      <w:r w:rsidR="00367269" w:rsidRPr="00036D62">
        <w:t xml:space="preserve">informing, connecting and recommending  </w:t>
      </w:r>
      <w:r w:rsidR="00367269" w:rsidRPr="00036D62">
        <w:fldChar w:fldCharType="begin">
          <w:fldData xml:space="preserve">PEVuZE5vdGU+PENpdGU+PEF1dGhvcj5FY2hldmVycmk8L0F1dGhvcj48WWVhcj4yMDExPC9ZZWFy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</w:fldData>
        </w:fldChar>
      </w:r>
      <w:r w:rsidR="00E61887">
        <w:instrText xml:space="preserve"> ADDIN EN.CITE </w:instrText>
      </w:r>
      <w:r w:rsidR="00E61887">
        <w:fldChar w:fldCharType="begin">
          <w:fldData xml:space="preserve">PEVuZE5vdGU+PENpdGU+PEF1dGhvcj5FY2hldmVycmk8L0F1dGhvcj48WWVhcj4yMDExPC9ZZWFy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</w:fldData>
        </w:fldChar>
      </w:r>
      <w:r w:rsidR="00E61887">
        <w:instrText xml:space="preserve"> ADDIN EN.CITE.DATA </w:instrText>
      </w:r>
      <w:r w:rsidR="00E61887">
        <w:fldChar w:fldCharType="end"/>
      </w:r>
      <w:r w:rsidR="00367269" w:rsidRPr="00036D62">
        <w:fldChar w:fldCharType="separate"/>
      </w:r>
      <w:r w:rsidR="00C3122C" w:rsidRPr="00036D62">
        <w:rPr>
          <w:noProof/>
        </w:rPr>
        <w:t xml:space="preserve">(Camilleri &amp; </w:t>
      </w:r>
      <w:r w:rsidR="00C3122C" w:rsidRPr="00036D62">
        <w:rPr>
          <w:noProof/>
        </w:rPr>
        <w:lastRenderedPageBreak/>
        <w:t>Neuhofer, 2017; Carù &amp; Cova, 2015; Echeverri &amp; Skålén, 2011)</w:t>
      </w:r>
      <w:r w:rsidR="00367269" w:rsidRPr="00036D62">
        <w:fldChar w:fldCharType="end"/>
      </w:r>
      <w:r w:rsidR="00506D89" w:rsidRPr="00036D62">
        <w:t xml:space="preserve">, ultimately leading to better interactions with firms. </w:t>
      </w:r>
      <w:r w:rsidR="00506D89" w:rsidRPr="00036D62">
        <w:rPr>
          <w:rStyle w:val="normaltextrun"/>
          <w:rFonts w:ascii="Calibri" w:hAnsi="Calibri" w:cs="Calibri"/>
          <w:color w:val="000000"/>
          <w:shd w:val="clear" w:color="auto" w:fill="FFFFFF"/>
        </w:rPr>
        <w:t xml:space="preserve">The results also show </w:t>
      </w:r>
      <w:r w:rsidR="00BB12F7" w:rsidRPr="00036D62">
        <w:rPr>
          <w:rStyle w:val="normaltextrun"/>
          <w:rFonts w:ascii="Calibri" w:hAnsi="Calibri" w:cs="Calibri"/>
          <w:color w:val="000000"/>
          <w:shd w:val="clear" w:color="auto" w:fill="FFFFFF"/>
        </w:rPr>
        <w:t xml:space="preserve">a </w:t>
      </w:r>
      <w:r w:rsidR="00506D89" w:rsidRPr="00036D62">
        <w:rPr>
          <w:rStyle w:val="normaltextrun"/>
          <w:rFonts w:ascii="Calibri" w:hAnsi="Calibri" w:cs="Calibri"/>
          <w:color w:val="000000"/>
          <w:shd w:val="clear" w:color="auto" w:fill="FFFFFF"/>
        </w:rPr>
        <w:t>higher effect and correlation with</w:t>
      </w:r>
      <w:r w:rsidR="00BB12F7" w:rsidRPr="00036D62">
        <w:rPr>
          <w:rStyle w:val="normaltextrun"/>
          <w:rFonts w:ascii="Calibri" w:hAnsi="Calibri" w:cs="Calibri"/>
          <w:color w:val="000000"/>
          <w:shd w:val="clear" w:color="auto" w:fill="FFFFFF"/>
        </w:rPr>
        <w:t xml:space="preserve"> the</w:t>
      </w:r>
      <w:r w:rsidR="00506D89" w:rsidRPr="00036D62">
        <w:rPr>
          <w:rStyle w:val="normaltextrun"/>
          <w:rFonts w:ascii="Calibri" w:hAnsi="Calibri" w:cs="Calibri"/>
          <w:color w:val="000000"/>
          <w:shd w:val="clear" w:color="auto" w:fill="FFFFFF"/>
        </w:rPr>
        <w:t xml:space="preserve"> feedback and advocacy </w:t>
      </w:r>
      <w:r w:rsidR="00182BBE" w:rsidRPr="00036D62">
        <w:rPr>
          <w:rStyle w:val="normaltextrun"/>
          <w:rFonts w:ascii="Calibri" w:hAnsi="Calibri" w:cs="Calibri"/>
          <w:color w:val="000000"/>
          <w:shd w:val="clear" w:color="auto" w:fill="FFFFFF"/>
        </w:rPr>
        <w:t>sub</w:t>
      </w:r>
      <w:r w:rsidR="00506D89" w:rsidRPr="00036D62">
        <w:rPr>
          <w:rStyle w:val="normaltextrun"/>
          <w:rFonts w:ascii="Calibri" w:hAnsi="Calibri" w:cs="Calibri"/>
          <w:color w:val="000000"/>
          <w:shd w:val="clear" w:color="auto" w:fill="FFFFFF"/>
        </w:rPr>
        <w:t xml:space="preserve">dimensions of citizenship behaviour. </w:t>
      </w:r>
      <w:r w:rsidR="00592A25" w:rsidRPr="00036D62">
        <w:rPr>
          <w:rStyle w:val="normaltextrun"/>
          <w:rFonts w:ascii="Calibri" w:hAnsi="Calibri" w:cs="Calibri"/>
          <w:color w:val="000000"/>
          <w:shd w:val="clear" w:color="auto" w:fill="FFFFFF"/>
        </w:rPr>
        <w:t xml:space="preserve">Individuals who express </w:t>
      </w:r>
      <w:r w:rsidR="005F2F6E" w:rsidRPr="00036D62">
        <w:rPr>
          <w:rStyle w:val="normaltextrun"/>
          <w:rFonts w:ascii="Calibri" w:hAnsi="Calibri" w:cs="Calibri"/>
          <w:color w:val="000000"/>
          <w:shd w:val="clear" w:color="auto" w:fill="FFFFFF"/>
        </w:rPr>
        <w:t>ST+C</w:t>
      </w:r>
      <w:r w:rsidR="00506D89" w:rsidRPr="00036D62">
        <w:rPr>
          <w:rStyle w:val="normaltextrun"/>
          <w:rFonts w:ascii="Calibri" w:hAnsi="Calibri" w:cs="Calibri"/>
          <w:color w:val="000000"/>
          <w:shd w:val="clear" w:color="auto" w:fill="FFFFFF"/>
        </w:rPr>
        <w:t xml:space="preserve"> values are therefore more likely to </w:t>
      </w:r>
      <w:r w:rsidR="00B9014F" w:rsidRPr="00036D62">
        <w:rPr>
          <w:rStyle w:val="normaltextrun"/>
          <w:rFonts w:ascii="Calibri" w:hAnsi="Calibri" w:cs="Calibri"/>
          <w:color w:val="000000"/>
          <w:shd w:val="clear" w:color="auto" w:fill="FFFFFF"/>
        </w:rPr>
        <w:t>co-create value with firms</w:t>
      </w:r>
      <w:r w:rsidR="00506D89" w:rsidRPr="00036D62">
        <w:rPr>
          <w:rStyle w:val="normaltextrun"/>
          <w:rFonts w:ascii="Calibri" w:hAnsi="Calibri" w:cs="Calibri"/>
          <w:color w:val="000000"/>
          <w:shd w:val="clear" w:color="auto" w:fill="FFFFFF"/>
        </w:rPr>
        <w:t xml:space="preserve"> </w:t>
      </w:r>
      <w:r w:rsidR="0070309F" w:rsidRPr="00036D62">
        <w:rPr>
          <w:rStyle w:val="normaltextrun"/>
          <w:rFonts w:ascii="Calibri" w:hAnsi="Calibri" w:cs="Calibri"/>
          <w:color w:val="000000"/>
          <w:shd w:val="clear" w:color="auto" w:fill="FFFFFF"/>
        </w:rPr>
        <w:t xml:space="preserve">by demonstrating more </w:t>
      </w:r>
      <w:r w:rsidR="003803B8" w:rsidRPr="00036D62">
        <w:rPr>
          <w:rStyle w:val="normaltextrun"/>
          <w:rFonts w:ascii="Calibri" w:hAnsi="Calibri" w:cs="Calibri"/>
          <w:color w:val="000000"/>
          <w:shd w:val="clear" w:color="auto" w:fill="FFFFFF"/>
        </w:rPr>
        <w:t>extra-</w:t>
      </w:r>
      <w:r w:rsidR="0070309F" w:rsidRPr="00036D62">
        <w:rPr>
          <w:rStyle w:val="normaltextrun"/>
          <w:rFonts w:ascii="Calibri" w:hAnsi="Calibri" w:cs="Calibri"/>
          <w:color w:val="000000"/>
          <w:shd w:val="clear" w:color="auto" w:fill="FFFFFF"/>
        </w:rPr>
        <w:t>role citizensh</w:t>
      </w:r>
      <w:r w:rsidR="00DF5F17" w:rsidRPr="00036D62">
        <w:rPr>
          <w:rStyle w:val="normaltextrun"/>
          <w:rFonts w:ascii="Calibri" w:hAnsi="Calibri" w:cs="Calibri"/>
          <w:color w:val="000000"/>
          <w:shd w:val="clear" w:color="auto" w:fill="FFFFFF"/>
        </w:rPr>
        <w:t xml:space="preserve">ip behaviours. </w:t>
      </w:r>
      <w:r w:rsidR="00506D89" w:rsidRPr="00036D62">
        <w:rPr>
          <w:rStyle w:val="normaltextrun"/>
          <w:rFonts w:ascii="Calibri" w:hAnsi="Calibri" w:cs="Calibri"/>
          <w:color w:val="000000"/>
          <w:shd w:val="clear" w:color="auto" w:fill="FFFFFF"/>
        </w:rPr>
        <w:t xml:space="preserve">  </w:t>
      </w:r>
    </w:p>
    <w:p w14:paraId="7602A36C" w14:textId="6565F43F" w:rsidR="00506D89" w:rsidRPr="00036D62" w:rsidRDefault="009A332C" w:rsidP="00A71DB9">
      <w:pPr>
        <w:spacing w:line="480" w:lineRule="auto"/>
      </w:pPr>
      <w:r w:rsidRPr="00036D62">
        <w:rPr>
          <w:b/>
          <w:bCs/>
        </w:rPr>
        <w:t>Possible Effect of Norms on Expression of Co-destruction Facilitating Values</w:t>
      </w:r>
      <w:r w:rsidR="00DB57B8" w:rsidRPr="00036D62">
        <w:rPr>
          <w:b/>
          <w:bCs/>
        </w:rPr>
        <w:t>.</w:t>
      </w:r>
      <w:r w:rsidRPr="00036D62">
        <w:rPr>
          <w:b/>
          <w:bCs/>
        </w:rPr>
        <w:t xml:space="preserve"> </w:t>
      </w:r>
      <w:r w:rsidR="00506D89" w:rsidRPr="00036D62">
        <w:t xml:space="preserve">The direction of the effect and relationship between </w:t>
      </w:r>
      <w:r w:rsidR="005F2F6E" w:rsidRPr="00036D62">
        <w:t>SE+OC</w:t>
      </w:r>
      <w:r w:rsidR="00506D89" w:rsidRPr="00036D62">
        <w:t xml:space="preserve"> values and </w:t>
      </w:r>
      <w:r w:rsidR="005F2F6E" w:rsidRPr="00036D62">
        <w:t>ST+C</w:t>
      </w:r>
      <w:r w:rsidR="00506D89" w:rsidRPr="00036D62">
        <w:t xml:space="preserve"> values differ when value is being co-destroyed and when it is being co-created. When value is being co-created, both </w:t>
      </w:r>
      <w:r w:rsidR="005F2F6E" w:rsidRPr="00036D62">
        <w:t xml:space="preserve">SE+OC </w:t>
      </w:r>
      <w:r w:rsidR="00506D89" w:rsidRPr="00036D62">
        <w:t xml:space="preserve">values and </w:t>
      </w:r>
      <w:r w:rsidR="005F2F6E" w:rsidRPr="00036D62">
        <w:t>ST+C</w:t>
      </w:r>
      <w:r w:rsidR="00506D89" w:rsidRPr="00036D62">
        <w:t xml:space="preserve"> values showed positive effects and relationships with co-creation </w:t>
      </w:r>
      <w:r w:rsidR="00272D29" w:rsidRPr="00036D62">
        <w:t>sub</w:t>
      </w:r>
      <w:r w:rsidR="00506D89" w:rsidRPr="00036D62">
        <w:t xml:space="preserve">dimensions. The positive relationship </w:t>
      </w:r>
      <w:r w:rsidR="00BB12F7" w:rsidRPr="00036D62">
        <w:t xml:space="preserve">to </w:t>
      </w:r>
      <w:r w:rsidR="00506D89" w:rsidRPr="00036D62">
        <w:t xml:space="preserve">and effect of </w:t>
      </w:r>
      <w:r w:rsidR="005F2F6E" w:rsidRPr="00036D62">
        <w:t>SE+OC</w:t>
      </w:r>
      <w:r w:rsidR="00506D89" w:rsidRPr="00036D62">
        <w:t xml:space="preserve"> values </w:t>
      </w:r>
      <w:r w:rsidR="00BB12F7" w:rsidRPr="00036D62">
        <w:t xml:space="preserve">on the </w:t>
      </w:r>
      <w:r w:rsidR="00506D89" w:rsidRPr="00036D62">
        <w:t xml:space="preserve">co-creation </w:t>
      </w:r>
      <w:r w:rsidR="00272D29" w:rsidRPr="00036D62">
        <w:t>sub</w:t>
      </w:r>
      <w:r w:rsidR="00506D89" w:rsidRPr="00036D62">
        <w:t xml:space="preserve">dimensions show </w:t>
      </w:r>
      <w:r w:rsidR="00BB12F7" w:rsidRPr="00036D62">
        <w:t xml:space="preserve">that </w:t>
      </w:r>
      <w:r w:rsidR="00506D89" w:rsidRPr="00036D62">
        <w:t>consumers with these values will still co-create value</w:t>
      </w:r>
      <w:r w:rsidR="00E30AAA" w:rsidRPr="00036D62">
        <w:t>,</w:t>
      </w:r>
      <w:r w:rsidR="00506D89" w:rsidRPr="00036D62">
        <w:t xml:space="preserve"> but </w:t>
      </w:r>
      <w:r w:rsidR="00BB12F7" w:rsidRPr="00036D62">
        <w:t xml:space="preserve">this is </w:t>
      </w:r>
      <w:r w:rsidR="00506D89" w:rsidRPr="00036D62">
        <w:t xml:space="preserve">not as likely as those with </w:t>
      </w:r>
      <w:r w:rsidR="005F2F6E" w:rsidRPr="00036D62">
        <w:t>ST+C</w:t>
      </w:r>
      <w:r w:rsidR="00506D89" w:rsidRPr="00036D62">
        <w:t xml:space="preserve"> values. This could be due to social influence. Values are prone to social influence </w:t>
      </w:r>
      <w:r w:rsidR="001463EC" w:rsidRPr="00036D62">
        <w:fldChar w:fldCharType="begin"/>
      </w:r>
      <w:r w:rsidR="00CE587F" w:rsidRPr="00036D62">
        <w:instrText xml:space="preserve"> ADDIN EN.CITE &lt;EndNote&gt;&lt;Cite&gt;&lt;Author&gt;Bardi&lt;/Author&gt;&lt;Year&gt;2003&lt;/Year&gt;&lt;RecNum&gt;2&lt;/RecNum&gt;&lt;DisplayText&gt;(Bardi &amp;amp; Schwartz, 2003)&lt;/DisplayText&gt;&lt;record&gt;&lt;rec-number&gt;2&lt;/rec-number&gt;&lt;foreign-keys&gt;&lt;key app="EN" db-id="sdrxvfpvj0xv0heseds555f4s0wrs00dp0tr" timestamp="1633727389"&gt;2&lt;/key&gt;&lt;/foreign-keys&gt;&lt;ref-type name="Journal Article"&gt;17&lt;/ref-type&gt;&lt;contributors&gt;&lt;authors&gt;&lt;author&gt;Bardi, Anat&lt;/author&gt;&lt;author&gt;Schwartz, Shalom H.&lt;/author&gt;&lt;/authors&gt;&lt;/contributors&gt;&lt;titles&gt;&lt;title&gt;Values and Behavior: Strength and Structure of Relations&lt;/title&gt;&lt;secondary-title&gt;Personality and Social Psychology Bulletin&lt;/secondary-title&gt;&lt;/titles&gt;&lt;periodical&gt;&lt;full-title&gt;Personality and Social Psychology Bulletin&lt;/full-title&gt;&lt;/periodical&gt;&lt;pages&gt;1207-1220&lt;/pages&gt;&lt;volume&gt;29&lt;/volume&gt;&lt;number&gt;10&lt;/number&gt;&lt;dates&gt;&lt;year&gt;2003&lt;/year&gt;&lt;pub-dates&gt;&lt;date&gt;2003/10/01&lt;/date&gt;&lt;/pub-dates&gt;&lt;/dates&gt;&lt;publisher&gt;SAGE Publications Inc&lt;/publisher&gt;&lt;isbn&gt;0146-1672&lt;/isbn&gt;&lt;urls&gt;&lt;related-urls&gt;&lt;url&gt;https://doi.org/10.1177/0146167203254602&lt;/url&gt;&lt;/related-urls&gt;&lt;/urls&gt;&lt;electronic-resource-num&gt;10.1177/0146167203254602&lt;/electronic-resource-num&gt;&lt;access-date&gt;2021/10/08&lt;/access-date&gt;&lt;/record&gt;&lt;/Cite&gt;&lt;/EndNote&gt;</w:instrText>
      </w:r>
      <w:r w:rsidR="001463EC" w:rsidRPr="00036D62">
        <w:fldChar w:fldCharType="separate"/>
      </w:r>
      <w:r w:rsidR="00CE587F" w:rsidRPr="00036D62">
        <w:rPr>
          <w:noProof/>
        </w:rPr>
        <w:t>(Bardi &amp; Schwartz, 2003)</w:t>
      </w:r>
      <w:r w:rsidR="001463EC" w:rsidRPr="00036D62">
        <w:fldChar w:fldCharType="end"/>
      </w:r>
      <w:r w:rsidR="00A71DB9" w:rsidRPr="00036D62">
        <w:t xml:space="preserve"> a</w:t>
      </w:r>
      <w:r w:rsidR="00506D89" w:rsidRPr="00036D62">
        <w:t xml:space="preserve">nd consumers may conform with norms even when the normative behaviour opposes their own values. During interactions with firms, consumers are expected to exhibit behaviours </w:t>
      </w:r>
      <w:r w:rsidR="00EA6432" w:rsidRPr="00036D62">
        <w:t xml:space="preserve">that </w:t>
      </w:r>
      <w:r w:rsidR="00506D89" w:rsidRPr="00036D62">
        <w:t>co-create value. Whilst these behaviours may conflict with the consumer</w:t>
      </w:r>
      <w:r w:rsidR="009D4CA2" w:rsidRPr="00036D62">
        <w:t>'</w:t>
      </w:r>
      <w:r w:rsidR="00506D89" w:rsidRPr="00036D62">
        <w:t xml:space="preserve">s values, consumers may conform to these behaviours due to the influence of friends, society and significant others. Consumers with </w:t>
      </w:r>
      <w:r w:rsidR="005F2F6E" w:rsidRPr="00036D62">
        <w:t>SE+OC</w:t>
      </w:r>
      <w:r w:rsidR="00506D89" w:rsidRPr="00036D62">
        <w:t xml:space="preserve"> values will therefore co-create value</w:t>
      </w:r>
      <w:r w:rsidR="00E30AAA" w:rsidRPr="00036D62">
        <w:t>,</w:t>
      </w:r>
      <w:r w:rsidR="00506D89" w:rsidRPr="00036D62">
        <w:t xml:space="preserve"> but not to the extent </w:t>
      </w:r>
      <w:r w:rsidR="00A5500C" w:rsidRPr="00036D62">
        <w:t xml:space="preserve">to </w:t>
      </w:r>
      <w:r w:rsidR="00506D89" w:rsidRPr="00036D62">
        <w:t xml:space="preserve">which consumers with </w:t>
      </w:r>
      <w:r w:rsidR="000C16A9" w:rsidRPr="00036D62">
        <w:t>ST+C</w:t>
      </w:r>
      <w:r w:rsidR="00506D89" w:rsidRPr="00036D62">
        <w:t xml:space="preserve"> values will co-create value. </w:t>
      </w:r>
    </w:p>
    <w:p w14:paraId="5E445E31" w14:textId="1E0FDBB9" w:rsidR="00506D89" w:rsidRDefault="00506D89" w:rsidP="00D95A43">
      <w:pPr>
        <w:spacing w:line="480" w:lineRule="auto"/>
      </w:pPr>
      <w:r w:rsidRPr="00036D62">
        <w:t xml:space="preserve">When value is being co-destroyed, </w:t>
      </w:r>
      <w:r w:rsidR="000C16A9" w:rsidRPr="00036D62">
        <w:t>SE+OC</w:t>
      </w:r>
      <w:r w:rsidRPr="00036D62">
        <w:t xml:space="preserve"> values showed positive effects and relationships with co-destruction </w:t>
      </w:r>
      <w:r w:rsidR="00272D29" w:rsidRPr="00036D62">
        <w:t>sub</w:t>
      </w:r>
      <w:r w:rsidRPr="00036D62">
        <w:t xml:space="preserve">dimensions while </w:t>
      </w:r>
      <w:r w:rsidR="000C16A9" w:rsidRPr="00036D62">
        <w:t>ST+C</w:t>
      </w:r>
      <w:r w:rsidRPr="00036D62">
        <w:t xml:space="preserve"> values showed negative effects and relationships with co-destruction </w:t>
      </w:r>
      <w:r w:rsidR="00163469" w:rsidRPr="00036D62">
        <w:t>sub</w:t>
      </w:r>
      <w:r w:rsidRPr="00036D62">
        <w:t xml:space="preserve">dimensions. The negative relationship </w:t>
      </w:r>
      <w:r w:rsidR="00BB12F7" w:rsidRPr="00036D62">
        <w:t xml:space="preserve">to </w:t>
      </w:r>
      <w:r w:rsidRPr="00036D62">
        <w:t xml:space="preserve">and effect of </w:t>
      </w:r>
      <w:r w:rsidR="000C16A9" w:rsidRPr="00036D62">
        <w:t>ST+C</w:t>
      </w:r>
      <w:r w:rsidRPr="00036D62">
        <w:t xml:space="preserve"> values </w:t>
      </w:r>
      <w:r w:rsidR="00BB12F7" w:rsidRPr="00036D62">
        <w:t xml:space="preserve">on </w:t>
      </w:r>
      <w:r w:rsidRPr="00036D62">
        <w:t xml:space="preserve">co-destruction </w:t>
      </w:r>
      <w:r w:rsidR="00163469" w:rsidRPr="00036D62">
        <w:t>sub</w:t>
      </w:r>
      <w:r w:rsidRPr="00036D62">
        <w:t>dimensions suggest</w:t>
      </w:r>
      <w:r w:rsidR="00BB12F7" w:rsidRPr="00036D62">
        <w:t>s that</w:t>
      </w:r>
      <w:r w:rsidRPr="00036D62">
        <w:t xml:space="preserve"> consumers with these values are not likely to destroy value during interactions. Society typically does not expect consumers to co-destroy value</w:t>
      </w:r>
      <w:r w:rsidR="00E30AAA" w:rsidRPr="00036D62">
        <w:t>. As such</w:t>
      </w:r>
      <w:r w:rsidR="00672EA9" w:rsidRPr="00036D62">
        <w:t>,</w:t>
      </w:r>
      <w:r w:rsidRPr="00036D62">
        <w:t xml:space="preserve"> consumers with </w:t>
      </w:r>
      <w:r w:rsidR="000C16A9" w:rsidRPr="00036D62">
        <w:t xml:space="preserve">ST+C </w:t>
      </w:r>
      <w:r w:rsidRPr="00036D62">
        <w:t xml:space="preserve">values are not under any pressure to conform. These individuals are therefore not likely to destroy value even when their expectations are not met by the firm. </w:t>
      </w:r>
    </w:p>
    <w:p w14:paraId="616D062C" w14:textId="77777777" w:rsidR="006F1E06" w:rsidRPr="00036D62" w:rsidRDefault="006F1E06" w:rsidP="00D95A43">
      <w:pPr>
        <w:spacing w:line="480" w:lineRule="auto"/>
      </w:pPr>
    </w:p>
    <w:p w14:paraId="71F6B072" w14:textId="7DA261B3" w:rsidR="001014DC" w:rsidRPr="00036D62" w:rsidRDefault="001014DC" w:rsidP="001F112C">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lastRenderedPageBreak/>
        <w:t xml:space="preserve">Personality Traits and Co-destruction and Co-creation </w:t>
      </w:r>
      <w:r w:rsidR="001F112C" w:rsidRPr="00036D62">
        <w:rPr>
          <w:rFonts w:asciiTheme="majorHAnsi" w:hAnsiTheme="majorHAnsi" w:cstheme="majorBidi"/>
          <w:sz w:val="32"/>
          <w:szCs w:val="24"/>
        </w:rPr>
        <w:t>B</w:t>
      </w:r>
      <w:r w:rsidRPr="00036D62">
        <w:rPr>
          <w:rFonts w:asciiTheme="majorHAnsi" w:hAnsiTheme="majorHAnsi" w:cstheme="majorBidi"/>
          <w:sz w:val="32"/>
          <w:szCs w:val="24"/>
        </w:rPr>
        <w:t>ehaviour</w:t>
      </w:r>
    </w:p>
    <w:p w14:paraId="69A07DEC" w14:textId="7CC81728" w:rsidR="00D452EC" w:rsidRPr="00036D62" w:rsidRDefault="001014DC" w:rsidP="00D95A43">
      <w:pPr>
        <w:spacing w:line="480" w:lineRule="auto"/>
      </w:pPr>
      <w:r w:rsidRPr="00036D62">
        <w:t xml:space="preserve">This </w:t>
      </w:r>
      <w:r w:rsidR="00074FA9" w:rsidRPr="00036D62">
        <w:t xml:space="preserve">study sought to extend current knowledge on personality </w:t>
      </w:r>
      <w:r w:rsidR="0067722E" w:rsidRPr="00036D62">
        <w:t>t</w:t>
      </w:r>
      <w:r w:rsidR="00074FA9" w:rsidRPr="00036D62">
        <w:t>raits</w:t>
      </w:r>
      <w:r w:rsidR="00A35696" w:rsidRPr="00036D62">
        <w:t>,</w:t>
      </w:r>
      <w:r w:rsidR="00074FA9" w:rsidRPr="00036D62">
        <w:t xml:space="preserve"> </w:t>
      </w:r>
      <w:r w:rsidR="0067722E" w:rsidRPr="00036D62">
        <w:t>shed</w:t>
      </w:r>
      <w:r w:rsidR="00A42A5C" w:rsidRPr="00036D62">
        <w:t>ding</w:t>
      </w:r>
      <w:r w:rsidR="0067722E" w:rsidRPr="00036D62">
        <w:t xml:space="preserve"> more light on the role traits </w:t>
      </w:r>
      <w:r w:rsidR="00074FA9" w:rsidRPr="00036D62">
        <w:t xml:space="preserve">play in influencing </w:t>
      </w:r>
      <w:r w:rsidR="0067722E" w:rsidRPr="00036D62">
        <w:t xml:space="preserve">consumer </w:t>
      </w:r>
      <w:r w:rsidR="00074FA9" w:rsidRPr="00036D62">
        <w:t xml:space="preserve">behaviour and </w:t>
      </w:r>
      <w:r w:rsidR="0067722E" w:rsidRPr="00036D62">
        <w:t xml:space="preserve">how this can </w:t>
      </w:r>
      <w:r w:rsidR="00074FA9" w:rsidRPr="00036D62">
        <w:t xml:space="preserve">determine if interactions will be </w:t>
      </w:r>
      <w:r w:rsidR="009D4CA2" w:rsidRPr="00036D62">
        <w:t>value-</w:t>
      </w:r>
      <w:r w:rsidR="00074FA9" w:rsidRPr="00036D62">
        <w:t>destroying</w:t>
      </w:r>
      <w:r w:rsidR="00A42A5C" w:rsidRPr="00036D62">
        <w:t>/</w:t>
      </w:r>
      <w:r w:rsidR="00074FA9" w:rsidRPr="00036D62">
        <w:t xml:space="preserve">creating. The results </w:t>
      </w:r>
      <w:r w:rsidR="00A42A5C" w:rsidRPr="00036D62">
        <w:t xml:space="preserve">offer </w:t>
      </w:r>
      <w:r w:rsidR="00074FA9" w:rsidRPr="00036D62">
        <w:t>evidence of relationships between personality traits and co-destruction and co-creation behaviour</w:t>
      </w:r>
      <w:r w:rsidR="00A35696" w:rsidRPr="00036D62">
        <w:t>,</w:t>
      </w:r>
      <w:r w:rsidR="00A42A5C" w:rsidRPr="00036D62">
        <w:t xml:space="preserve"> as discussed below</w:t>
      </w:r>
      <w:r w:rsidR="00074FA9" w:rsidRPr="00036D62">
        <w:t xml:space="preserve">. </w:t>
      </w:r>
    </w:p>
    <w:p w14:paraId="1B2E2D59" w14:textId="7E5BC551" w:rsidR="00074FA9" w:rsidRPr="00036D62" w:rsidRDefault="00074FA9" w:rsidP="00D95A43">
      <w:pPr>
        <w:spacing w:line="480" w:lineRule="auto"/>
      </w:pPr>
      <w:r w:rsidRPr="00036D62">
        <w:rPr>
          <w:b/>
          <w:bCs/>
        </w:rPr>
        <w:t>Extraversion</w:t>
      </w:r>
      <w:r w:rsidR="000B0B73" w:rsidRPr="00036D62">
        <w:rPr>
          <w:b/>
          <w:bCs/>
        </w:rPr>
        <w:t>.</w:t>
      </w:r>
      <w:r w:rsidR="0016560A" w:rsidRPr="00036D62">
        <w:t xml:space="preserve"> T</w:t>
      </w:r>
      <w:r w:rsidRPr="00036D62">
        <w:t xml:space="preserve">ypically associated with gregariousness </w:t>
      </w:r>
      <w:r w:rsidRPr="00036D62">
        <w:fldChar w:fldCharType="begin"/>
      </w:r>
      <w:r w:rsidR="00C3122C" w:rsidRPr="00036D62">
        <w:instrText xml:space="preserve"> ADDIN EN.CITE &lt;EndNote&gt;&lt;Cite&gt;&lt;Author&gt;McCrae&lt;/Author&gt;&lt;Year&gt;1999&lt;/Year&gt;&lt;RecNum&gt;88&lt;/RecNum&gt;&lt;DisplayText&gt;(McCrae &amp;amp; Costa Jr, 1999)&lt;/DisplayText&gt;&lt;record&gt;&lt;rec-number&gt;88&lt;/rec-number&gt;&lt;foreign-keys&gt;&lt;key app="EN" db-id="sdrxvfpvj0xv0heseds555f4s0wrs00dp0tr" timestamp="1633770437"&gt;88&lt;/key&gt;&lt;/foreign-keys&gt;&lt;ref-type name="Book Section"&gt;5&lt;/ref-type&gt;&lt;contributors&gt;&lt;authors&gt;&lt;author&gt;McCrae, Robert R.&lt;/author&gt;&lt;author&gt;Costa Jr, Paul T.&lt;/author&gt;&lt;/authors&gt;&lt;/contributors&gt;&lt;titles&gt;&lt;title&gt;A Five-Factor theory of personality&lt;/title&gt;&lt;secondary-title&gt;Handbook of personality: Theory and research, 2nd ed.&lt;/secondary-title&gt;&lt;/titles&gt;&lt;pages&gt;139-153&lt;/pages&gt;&lt;keywords&gt;&lt;keyword&gt;Five Factor Personality Model&lt;/keyword&gt;&lt;/keywords&gt;&lt;dates&gt;&lt;year&gt;1999&lt;/year&gt;&lt;/dates&gt;&lt;pub-location&gt;New York, NY, US&lt;/pub-location&gt;&lt;publisher&gt;Guilford Press&lt;/publisher&gt;&lt;isbn&gt;1-57230-483-9 (Hardcover)&lt;/isbn&gt;&lt;urls&gt;&lt;/urls&gt;&lt;/record&gt;&lt;/Cite&gt;&lt;/EndNote&gt;</w:instrText>
      </w:r>
      <w:r w:rsidRPr="00036D62">
        <w:fldChar w:fldCharType="separate"/>
      </w:r>
      <w:r w:rsidR="00CE587F" w:rsidRPr="00036D62">
        <w:rPr>
          <w:noProof/>
        </w:rPr>
        <w:t>(McCrae &amp; Costa Jr, 1999)</w:t>
      </w:r>
      <w:r w:rsidRPr="00036D62">
        <w:fldChar w:fldCharType="end"/>
      </w:r>
      <w:r w:rsidRPr="00036D62">
        <w:t>, being active, outgoing, talkative and energetic</w:t>
      </w:r>
      <w:r w:rsidR="0016560A" w:rsidRPr="00036D62">
        <w:t>, extraversion</w:t>
      </w:r>
      <w:r w:rsidRPr="00036D62">
        <w:t xml:space="preserve"> showed stronger and positive relationships with co-creation </w:t>
      </w:r>
      <w:r w:rsidR="00785279" w:rsidRPr="00036D62">
        <w:t>sub</w:t>
      </w:r>
      <w:r w:rsidRPr="00036D62">
        <w:t xml:space="preserve">dimensions in comparison to its weak and positive relationships with co-destruction. Relatively higher relationships with information seeking, information sharing, feedback and advocacy </w:t>
      </w:r>
      <w:r w:rsidR="00785279" w:rsidRPr="00036D62">
        <w:t>sub</w:t>
      </w:r>
      <w:r w:rsidRPr="00036D62">
        <w:t>dimensions are reflective of extr</w:t>
      </w:r>
      <w:r w:rsidR="00A35696" w:rsidRPr="00036D62">
        <w:t>a</w:t>
      </w:r>
      <w:r w:rsidRPr="00036D62">
        <w:t>verted behaviours. Individuals high on this trait are therefore more likely to co-create value for the firm</w:t>
      </w:r>
      <w:r w:rsidR="00E30AAA" w:rsidRPr="00036D62">
        <w:t>,</w:t>
      </w:r>
      <w:r w:rsidRPr="00036D62">
        <w:t xml:space="preserve"> by ensuring they are aware of the information available to facilitate co-creation and </w:t>
      </w:r>
      <w:r w:rsidR="00A35696" w:rsidRPr="00036D62">
        <w:t xml:space="preserve">by </w:t>
      </w:r>
      <w:r w:rsidRPr="00036D62">
        <w:t>making information available to facilitate interactions.  Extr</w:t>
      </w:r>
      <w:r w:rsidR="00A35696" w:rsidRPr="00036D62">
        <w:t>a</w:t>
      </w:r>
      <w:r w:rsidRPr="00036D62">
        <w:t xml:space="preserve">verted consumers, </w:t>
      </w:r>
      <w:r w:rsidR="00A35696" w:rsidRPr="00036D62">
        <w:t>with</w:t>
      </w:r>
      <w:r w:rsidRPr="00036D62">
        <w:t xml:space="preserve"> their assertive and talkative nature</w:t>
      </w:r>
      <w:r w:rsidR="002210C2" w:rsidRPr="00036D62">
        <w:t xml:space="preserve"> </w:t>
      </w:r>
      <w:r w:rsidR="006C7626" w:rsidRPr="00036D62">
        <w:fldChar w:fldCharType="begin">
          <w:fldData xml:space="preserve">PEVuZE5vdGU+PENpdGU+PEF1dGhvcj5NY0NyYWU8L0F1dGhvcj48WWVhcj4xOTkyPC9ZZWFyPjxS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</w:fldData>
        </w:fldChar>
      </w:r>
      <w:r w:rsidR="00CE587F" w:rsidRPr="00036D62">
        <w:instrText xml:space="preserve"> ADDIN EN.CITE </w:instrText>
      </w:r>
      <w:r w:rsidR="00CE587F" w:rsidRPr="00036D62">
        <w:fldChar w:fldCharType="begin">
          <w:fldData xml:space="preserve">PEVuZE5vdGU+PENpdGU+PEF1dGhvcj5NY0NyYWU8L0F1dGhvcj48WWVhcj4xOTkyPC9ZZWFyPjxS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</w:fldData>
        </w:fldChar>
      </w:r>
      <w:r w:rsidR="00CE587F" w:rsidRPr="00036D62">
        <w:instrText xml:space="preserve"> ADDIN EN.CITE.DATA </w:instrText>
      </w:r>
      <w:r w:rsidR="00CE587F" w:rsidRPr="00036D62">
        <w:fldChar w:fldCharType="end"/>
      </w:r>
      <w:r w:rsidR="006C7626" w:rsidRPr="00036D62">
        <w:fldChar w:fldCharType="separate"/>
      </w:r>
      <w:r w:rsidR="00CE587F" w:rsidRPr="00036D62">
        <w:rPr>
          <w:noProof/>
        </w:rPr>
        <w:t>(McCrae &amp; John, 1992; Parks-Leduc et al., 2014)</w:t>
      </w:r>
      <w:r w:rsidR="006C7626" w:rsidRPr="00036D62">
        <w:fldChar w:fldCharType="end"/>
      </w:r>
      <w:r w:rsidR="00A35696" w:rsidRPr="00036D62">
        <w:t>,</w:t>
      </w:r>
      <w:r w:rsidRPr="00036D62">
        <w:t xml:space="preserve"> will </w:t>
      </w:r>
      <w:r w:rsidR="0067586D" w:rsidRPr="00036D62">
        <w:t xml:space="preserve">engage the </w:t>
      </w:r>
      <w:r w:rsidR="00270611" w:rsidRPr="00036D62">
        <w:t xml:space="preserve">firm </w:t>
      </w:r>
      <w:r w:rsidR="00702999" w:rsidRPr="00036D62">
        <w:fldChar w:fldCharType="begin"/>
      </w:r>
      <w:r w:rsidR="00E61887">
        <w:instrText xml:space="preserve"> ADDIN EN.CITE &lt;EndNote&gt;&lt;Cite&gt;&lt;Author&gt;Itani&lt;/Author&gt;&lt;Year&gt;2020&lt;/Year&gt;&lt;RecNum&gt;27&lt;/RecNum&gt;&lt;DisplayText&gt;(Itani et al., 2020)&lt;/DisplayText&gt;&lt;record&gt;&lt;rec-number&gt;27&lt;/rec-number&gt;&lt;foreign-keys&gt;&lt;key app="EN" db-id="sdrxvfpvj0xv0heseds555f4s0wrs00dp0tr" timestamp="1633730750"&gt;27&lt;/key&gt;&lt;/foreign-keys&gt;&lt;ref-type name="Journal Article"&gt;17&lt;/ref-type&gt;&lt;contributors&gt;&lt;authors&gt;&lt;author&gt;Itani, Omar S.&lt;/author&gt;&lt;author&gt;El Haddad, Rania&lt;/author&gt;&lt;author&gt;Kalra, Ashish&lt;/author&gt;&lt;/authors&gt;&lt;/contributors&gt;&lt;titles&gt;&lt;title&gt;Exploring the role of extrovert-introvert customers’ personality prototype as a driver of customer engagement: Does relationship duration matter?&lt;/title&gt;&lt;secondary-title&gt;Journal of Retailing and Consumer Services&lt;/secondary-title&gt;&lt;/titles&gt;&lt;periodical&gt;&lt;full-title&gt;Journal of Retailing and Consumer Services&lt;/full-title&gt;&lt;/periodical&gt;&lt;pages&gt;101980&lt;/pages&gt;&lt;volume&gt;53&lt;/volume&gt;&lt;keywords&gt;&lt;keyword&gt;Customer engagement&lt;/keyword&gt;&lt;keyword&gt;Extraversion&lt;/keyword&gt;&lt;keyword&gt;Introversion&lt;/keyword&gt;&lt;keyword&gt;Personality&lt;/keyword&gt;&lt;keyword&gt;Customer–employee interaction&lt;/keyword&gt;&lt;keyword&gt;Utilitarian value&lt;/keyword&gt;&lt;keyword&gt;Hedonic value&lt;/keyword&gt;&lt;keyword&gt;Relationship duration&lt;/keyword&gt;&lt;/keywords&gt;&lt;dates&gt;&lt;year&gt;2020&lt;/year&gt;&lt;pub-dates&gt;&lt;date&gt;2020/03/01/&lt;/date&gt;&lt;/pub-dates&gt;&lt;/dates&gt;&lt;isbn&gt;0969-6989&lt;/isbn&gt;&lt;urls&gt;&lt;related-urls&gt;&lt;url&gt;https://www.sciencedirect.com/science/article/pii/S096969891930668X&lt;/url&gt;&lt;/related-urls&gt;&lt;/urls&gt;&lt;electronic-resource-num&gt;https://doi.org/10.1016/j.jretconser.2019.101980&lt;/electronic-resource-num&gt;&lt;/record&gt;&lt;/Cite&gt;&lt;/EndNote&gt;</w:instrText>
      </w:r>
      <w:r w:rsidR="00702999" w:rsidRPr="00036D62">
        <w:fldChar w:fldCharType="separate"/>
      </w:r>
      <w:r w:rsidR="00702999" w:rsidRPr="00036D62">
        <w:rPr>
          <w:noProof/>
        </w:rPr>
        <w:t>(Itani et al., 2020)</w:t>
      </w:r>
      <w:r w:rsidR="00702999" w:rsidRPr="00036D62">
        <w:fldChar w:fldCharType="end"/>
      </w:r>
      <w:r w:rsidR="00702999" w:rsidRPr="00036D62">
        <w:t xml:space="preserve"> </w:t>
      </w:r>
      <w:r w:rsidR="0067586D" w:rsidRPr="00036D62">
        <w:t xml:space="preserve">and </w:t>
      </w:r>
      <w:r w:rsidRPr="00036D62">
        <w:t xml:space="preserve">co-create value by giving feedback and </w:t>
      </w:r>
      <w:r w:rsidR="00E30AAA" w:rsidRPr="00036D62">
        <w:t xml:space="preserve">by </w:t>
      </w:r>
      <w:r w:rsidRPr="00036D62">
        <w:t>providing support for the firm by promoting its services and products beyond</w:t>
      </w:r>
      <w:r w:rsidR="00725809" w:rsidRPr="00036D62">
        <w:t xml:space="preserve"> in-role</w:t>
      </w:r>
      <w:r w:rsidRPr="00036D62">
        <w:t xml:space="preserve"> interaction</w:t>
      </w:r>
      <w:r w:rsidR="00725809" w:rsidRPr="00036D62">
        <w:t>s</w:t>
      </w:r>
      <w:r w:rsidRPr="00036D62">
        <w:t xml:space="preserve">. </w:t>
      </w:r>
    </w:p>
    <w:p w14:paraId="558E6AF9" w14:textId="72778534" w:rsidR="00074FA9" w:rsidRPr="00036D62" w:rsidRDefault="001316F7" w:rsidP="00D95A43">
      <w:pPr>
        <w:spacing w:line="480" w:lineRule="auto"/>
      </w:pPr>
      <w:r w:rsidRPr="00036D62">
        <w:rPr>
          <w:b/>
          <w:bCs/>
        </w:rPr>
        <w:t>Openness to Experience</w:t>
      </w:r>
      <w:r w:rsidR="00EE214A" w:rsidRPr="00036D62">
        <w:rPr>
          <w:b/>
          <w:bCs/>
        </w:rPr>
        <w:t>.</w:t>
      </w:r>
      <w:r w:rsidRPr="00036D62">
        <w:t xml:space="preserve"> </w:t>
      </w:r>
      <w:r w:rsidR="00C72130" w:rsidRPr="00036D62">
        <w:t>L</w:t>
      </w:r>
      <w:r w:rsidRPr="00036D62">
        <w:t>ike extraversion</w:t>
      </w:r>
      <w:r w:rsidR="00C72130" w:rsidRPr="00036D62">
        <w:t>, op</w:t>
      </w:r>
      <w:r w:rsidR="00074FA9" w:rsidRPr="00036D62">
        <w:t xml:space="preserve">enness to experience traits </w:t>
      </w:r>
      <w:r w:rsidR="00725809" w:rsidRPr="00036D62">
        <w:t xml:space="preserve">displayed </w:t>
      </w:r>
      <w:r w:rsidR="00074FA9" w:rsidRPr="00036D62">
        <w:t xml:space="preserve">stronger positive relationships with co-creation in comparison to its weaker relationship with co-destruction. Openness to experience, associated with being curious, intellectual, imaginative, open-minded and sensitive </w:t>
      </w:r>
      <w:r w:rsidR="00074FA9" w:rsidRPr="00036D62">
        <w:fldChar w:fldCharType="begin"/>
      </w:r>
      <w:r w:rsidR="00C3122C"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00074FA9" w:rsidRPr="00036D62">
        <w:fldChar w:fldCharType="separate"/>
      </w:r>
      <w:r w:rsidR="00074FA9" w:rsidRPr="00036D62">
        <w:rPr>
          <w:noProof/>
        </w:rPr>
        <w:t>(Roccas et al., 2002)</w:t>
      </w:r>
      <w:r w:rsidR="00074FA9" w:rsidRPr="00036D62">
        <w:fldChar w:fldCharType="end"/>
      </w:r>
      <w:r w:rsidR="00A35696" w:rsidRPr="00036D62">
        <w:t>,</w:t>
      </w:r>
      <w:r w:rsidR="00074FA9" w:rsidRPr="00036D62">
        <w:t xml:space="preserve"> </w:t>
      </w:r>
      <w:r w:rsidR="00E84052" w:rsidRPr="00036D62">
        <w:t xml:space="preserve">had </w:t>
      </w:r>
      <w:r w:rsidR="00074FA9" w:rsidRPr="00036D62">
        <w:t xml:space="preserve">significant positive relationships with </w:t>
      </w:r>
      <w:r w:rsidR="00A35696" w:rsidRPr="00036D62">
        <w:t xml:space="preserve">the </w:t>
      </w:r>
      <w:r w:rsidR="00074FA9" w:rsidRPr="00036D62">
        <w:t xml:space="preserve">opposition and intolerance </w:t>
      </w:r>
      <w:r w:rsidR="00785279" w:rsidRPr="00036D62">
        <w:t>sub</w:t>
      </w:r>
      <w:r w:rsidR="00074FA9" w:rsidRPr="00036D62">
        <w:t xml:space="preserve">dimensions of co-destruction. </w:t>
      </w:r>
      <w:r w:rsidR="009A2B90" w:rsidRPr="00036D62">
        <w:t>Consequently</w:t>
      </w:r>
      <w:r w:rsidR="00074FA9" w:rsidRPr="00036D62">
        <w:t xml:space="preserve">, whilst interacting with firms, the curious nature of open consumers will deter them from tolerating service failures. They are also likely to speak out against the firm and indulge in negative word of mouth </w:t>
      </w:r>
      <w:r w:rsidR="00970CBC" w:rsidRPr="00036D62">
        <w:t xml:space="preserve">or demonstrate aggressive behaviours </w:t>
      </w:r>
      <w:r w:rsidR="00E21232" w:rsidRPr="00036D62">
        <w:fldChar w:fldCharType="begin"/>
      </w:r>
      <w:r w:rsidR="00C3122C" w:rsidRPr="00036D62">
        <w:instrText xml:space="preserve"> ADDIN EN.CITE &lt;EndNote&gt;&lt;Cite&gt;&lt;Author&gt;Barlett&lt;/Author&gt;&lt;Year&gt;2012&lt;/Year&gt;&lt;RecNum&gt;3&lt;/RecNum&gt;&lt;DisplayText&gt;(Barlett &amp;amp; Anderson, 2012)&lt;/DisplayText&gt;&lt;record&gt;&lt;rec-number&gt;3&lt;/rec-number&gt;&lt;foreign-keys&gt;&lt;key app="EN" db-id="sdrxvfpvj0xv0heseds555f4s0wrs00dp0tr" timestamp="1633727871"&gt;3&lt;/key&gt;&lt;/foreign-keys&gt;&lt;ref-type name="Journal Article"&gt;17&lt;/ref-type&gt;&lt;contributors&gt;&lt;authors&gt;&lt;author&gt;Barlett, Christopher P.&lt;/author&gt;&lt;author&gt;Anderson, Craig A.&lt;/author&gt;&lt;/authors&gt;&lt;/contributors&gt;&lt;titles&gt;&lt;title&gt;Direct and indirect relations between the Big 5 personality traits and aggressive and violent behavior&lt;/title&gt;&lt;secondary-title&gt;Personality and Individual Differences&lt;/secondary-title&gt;&lt;/titles&gt;&lt;periodical&gt;&lt;full-title&gt;Personality and Individual Differences&lt;/full-title&gt;&lt;/periodical&gt;&lt;pages&gt;870-875&lt;/pages&gt;&lt;volume&gt;52&lt;/volume&gt;&lt;number&gt;8&lt;/number&gt;&lt;keywords&gt;&lt;keyword&gt;Aggression&lt;/keyword&gt;&lt;keyword&gt;Violence&lt;/keyword&gt;&lt;keyword&gt;Big 5&lt;/keyword&gt;&lt;/keywords&gt;&lt;dates&gt;&lt;year&gt;2012&lt;/year&gt;&lt;pub-dates&gt;&lt;date&gt;2012/06/01/&lt;/date&gt;&lt;/pub-dates&gt;&lt;/dates&gt;&lt;isbn&gt;0191-8869&lt;/isbn&gt;&lt;urls&gt;&lt;related-urls&gt;&lt;url&gt;https://www.sciencedirect.com/science/article/pii/S0191886912000578&lt;/url&gt;&lt;/related-urls&gt;&lt;/urls&gt;&lt;electronic-resource-num&gt;https://doi.org/10.1016/j.paid.2012.01.029&lt;/electronic-resource-num&gt;&lt;/record&gt;&lt;/Cite&gt;&lt;/EndNote&gt;</w:instrText>
      </w:r>
      <w:r w:rsidR="00E21232" w:rsidRPr="00036D62">
        <w:fldChar w:fldCharType="separate"/>
      </w:r>
      <w:r w:rsidR="00CE587F" w:rsidRPr="00036D62">
        <w:rPr>
          <w:noProof/>
        </w:rPr>
        <w:t>(Barlett &amp; Anderson, 2012)</w:t>
      </w:r>
      <w:r w:rsidR="00E21232" w:rsidRPr="00036D62">
        <w:fldChar w:fldCharType="end"/>
      </w:r>
      <w:r w:rsidR="00074FA9" w:rsidRPr="00036D62">
        <w:t xml:space="preserve"> following a negative encounter with the firm. Interestingly, consumers high on openness traits will also indulge in positive word of mouth following a positive encounter with the firm. The results show openness traits have the highest </w:t>
      </w:r>
      <w:r w:rsidR="00074FA9" w:rsidRPr="00036D62">
        <w:lastRenderedPageBreak/>
        <w:t xml:space="preserve">correlations with co-creation </w:t>
      </w:r>
      <w:r w:rsidR="00785279" w:rsidRPr="00036D62">
        <w:t>sub</w:t>
      </w:r>
      <w:r w:rsidR="00074FA9" w:rsidRPr="00036D62">
        <w:t>dimensions across all five traits. This makes consumers high on this trait the most likely consumers to co-create value during interactions. This does not mean</w:t>
      </w:r>
      <w:r w:rsidR="00C86108" w:rsidRPr="00036D62">
        <w:t>,</w:t>
      </w:r>
      <w:r w:rsidR="003B0E56" w:rsidRPr="00036D62">
        <w:t xml:space="preserve"> though</w:t>
      </w:r>
      <w:r w:rsidR="00C86108" w:rsidRPr="00036D62">
        <w:t>,</w:t>
      </w:r>
      <w:r w:rsidR="003B0E56" w:rsidRPr="00036D62">
        <w:t xml:space="preserve"> that</w:t>
      </w:r>
      <w:r w:rsidR="00074FA9" w:rsidRPr="00036D62">
        <w:t xml:space="preserve"> they will not co-destroy value</w:t>
      </w:r>
      <w:r w:rsidR="003B0E56" w:rsidRPr="00036D62">
        <w:t>. C</w:t>
      </w:r>
      <w:r w:rsidR="00074FA9" w:rsidRPr="00036D62">
        <w:t xml:space="preserve">o-creation and co-destruction are not necessarily opposites </w:t>
      </w:r>
      <w:r w:rsidR="00074FA9" w:rsidRPr="00036D62">
        <w:fldChar w:fldCharType="begin"/>
      </w:r>
      <w:r w:rsidR="00E61887">
        <w:instrText xml:space="preserve"> ADDIN EN.CITE &lt;EndNote&gt;&lt;Cite&gt;&lt;Author&gt;Stieler&lt;/Author&gt;&lt;Year&gt;2014&lt;/Year&gt;&lt;RecNum&gt;75&lt;/RecNum&gt;&lt;DisplayText&gt;(Stieler et al., 2014)&lt;/DisplayText&gt;&lt;record&gt;&lt;rec-number&gt;75&lt;/rec-number&gt;&lt;foreign-keys&gt;&lt;key app="EN" db-id="sdrxvfpvj0xv0heseds555f4s0wrs00dp0tr" timestamp="1633734526"&gt;75&lt;/key&gt;&lt;/foreign-keys&gt;&lt;ref-type name="Journal Article"&gt;17&lt;/ref-type&gt;&lt;contributors&gt;&lt;authors&gt;&lt;author&gt;Stieler, Maximilian&lt;/author&gt;&lt;author&gt;Weismann, Friederike&lt;/author&gt;&lt;author&gt;Germelmann, Claas Christian&lt;/author&gt;&lt;/authors&gt;&lt;/contributors&gt;&lt;titles&gt;&lt;title&gt;Co-destruction of value by spectators: the case of silent protests&lt;/title&gt;&lt;secondary-title&gt;European Sport Management Quarterly&lt;/secondary-title&gt;&lt;/titles&gt;&lt;periodical&gt;&lt;full-title&gt;European Sport Management Quarterly&lt;/full-title&gt;&lt;/periodical&gt;&lt;pages&gt;72-86&lt;/pages&gt;&lt;volume&gt;14&lt;/volume&gt;&lt;number&gt;1&lt;/number&gt;&lt;dates&gt;&lt;year&gt;2014&lt;/year&gt;&lt;pub-dates&gt;&lt;date&gt;2014/01/01&lt;/date&gt;&lt;/pub-dates&gt;&lt;/dates&gt;&lt;publisher&gt;Routledge&lt;/publisher&gt;&lt;isbn&gt;1618-4742&lt;/isbn&gt;&lt;urls&gt;&lt;related-urls&gt;&lt;url&gt;https://doi.org/10.1080/16184742.2013.865249&lt;/url&gt;&lt;/related-urls&gt;&lt;/urls&gt;&lt;electronic-resource-num&gt;10.1080/16184742.2013.865249&lt;/electronic-resource-num&gt;&lt;/record&gt;&lt;/Cite&gt;&lt;/EndNote&gt;</w:instrText>
      </w:r>
      <w:r w:rsidR="00074FA9" w:rsidRPr="00036D62">
        <w:fldChar w:fldCharType="separate"/>
      </w:r>
      <w:r w:rsidR="00074FA9" w:rsidRPr="00036D62">
        <w:rPr>
          <w:noProof/>
        </w:rPr>
        <w:t>(Stieler et al., 2014)</w:t>
      </w:r>
      <w:r w:rsidR="00074FA9" w:rsidRPr="00036D62">
        <w:fldChar w:fldCharType="end"/>
      </w:r>
      <w:r w:rsidR="00074FA9" w:rsidRPr="00036D62">
        <w:t xml:space="preserve">. Our results also show a positive relationship between responsible behaviour and openness traits. This contrasts </w:t>
      </w:r>
      <w:r w:rsidR="00A35696" w:rsidRPr="00036D62">
        <w:t xml:space="preserve">with </w:t>
      </w:r>
      <w:r w:rsidR="00074FA9" w:rsidRPr="00036D62">
        <w:t xml:space="preserve">the results presented by </w:t>
      </w:r>
      <w:r w:rsidR="00074FA9" w:rsidRPr="00036D62">
        <w:fldChar w:fldCharType="begin"/>
      </w:r>
      <w:r w:rsidR="00C3122C" w:rsidRPr="00036D62">
        <w:instrText xml:space="preserve"> ADDIN EN.CITE &lt;EndNote&gt;&lt;Cite AuthorYear="1"&gt;&lt;Author&gt;Dollinger&lt;/Author&gt;&lt;Year&gt;1996&lt;/Year&gt;&lt;RecNum&gt;17&lt;/RecNum&gt;&lt;DisplayText&gt;Dollinger et al. (1996)&lt;/DisplayText&gt;&lt;record&gt;&lt;rec-number&gt;17&lt;/rec-number&gt;&lt;foreign-keys&gt;&lt;key app="EN" db-id="sdrxvfpvj0xv0heseds555f4s0wrs00dp0tr" timestamp="1633729844"&gt;17&lt;/key&gt;&lt;/foreign-keys&gt;&lt;ref-type name="Journal Article"&gt;17&lt;/ref-type&gt;&lt;contributors&gt;&lt;authors&gt;&lt;author&gt;Dollinger, Stephen J.&lt;/author&gt;&lt;author&gt;Leong, Frederick T. L.&lt;/author&gt;&lt;author&gt;Ulicni, Shawna K.&lt;/author&gt;&lt;/authors&gt;&lt;/contributors&gt;&lt;titles&gt;&lt;title&gt;On Traits and Values: With Special Reference to Openness to Experience&lt;/title&gt;&lt;secondary-title&gt;Journal of Research in Personality&lt;/secondary-title&gt;&lt;/titles&gt;&lt;periodical&gt;&lt;full-title&gt;Journal of Research in Personality&lt;/full-title&gt;&lt;/periodical&gt;&lt;pages&gt;23-41&lt;/pages&gt;&lt;volume&gt;30&lt;/volume&gt;&lt;number&gt;1&lt;/number&gt;&lt;dates&gt;&lt;year&gt;1996&lt;/year&gt;&lt;pub-dates&gt;&lt;date&gt;1996/03/01/&lt;/date&gt;&lt;/pub-dates&gt;&lt;/dates&gt;&lt;isbn&gt;0092-6566&lt;/isbn&gt;&lt;urls&gt;&lt;related-urls&gt;&lt;url&gt;https://www.sciencedirect.com/science/article/pii/S0092656696900021&lt;/url&gt;&lt;/related-urls&gt;&lt;/urls&gt;&lt;electronic-resource-num&gt;https://doi.org/10.1006/jrpe.1996.0002&lt;/electronic-resource-num&gt;&lt;/record&gt;&lt;/Cite&gt;&lt;/EndNote&gt;</w:instrText>
      </w:r>
      <w:r w:rsidR="00074FA9" w:rsidRPr="00036D62">
        <w:fldChar w:fldCharType="separate"/>
      </w:r>
      <w:r w:rsidR="00074FA9" w:rsidRPr="00036D62">
        <w:rPr>
          <w:noProof/>
        </w:rPr>
        <w:t>Dollinger et al. (1996)</w:t>
      </w:r>
      <w:r w:rsidR="00074FA9" w:rsidRPr="00036D62">
        <w:fldChar w:fldCharType="end"/>
      </w:r>
      <w:r w:rsidR="00A35696" w:rsidRPr="00036D62">
        <w:t>,</w:t>
      </w:r>
      <w:r w:rsidR="00074FA9" w:rsidRPr="00036D62">
        <w:t xml:space="preserve"> who </w:t>
      </w:r>
      <w:r w:rsidR="00A35696" w:rsidRPr="00036D62">
        <w:t xml:space="preserve">found </w:t>
      </w:r>
      <w:r w:rsidR="00074FA9" w:rsidRPr="00036D62">
        <w:t xml:space="preserve">negative correlations between openness traits and being responsible. </w:t>
      </w:r>
    </w:p>
    <w:p w14:paraId="0AAFCE3F" w14:textId="776866E6" w:rsidR="00271736" w:rsidRPr="00036D62" w:rsidRDefault="0041037B" w:rsidP="00D95A43">
      <w:pPr>
        <w:spacing w:line="480" w:lineRule="auto"/>
      </w:pPr>
      <w:r w:rsidRPr="00036D62">
        <w:rPr>
          <w:b/>
          <w:bCs/>
        </w:rPr>
        <w:t>Agreeableness</w:t>
      </w:r>
      <w:r w:rsidR="00EE214A" w:rsidRPr="00036D62">
        <w:rPr>
          <w:b/>
          <w:bCs/>
        </w:rPr>
        <w:t>.</w:t>
      </w:r>
      <w:r w:rsidRPr="00036D62">
        <w:rPr>
          <w:b/>
          <w:bCs/>
        </w:rPr>
        <w:t xml:space="preserve"> </w:t>
      </w:r>
      <w:r w:rsidR="00074FA9" w:rsidRPr="00036D62">
        <w:t xml:space="preserve">Agreeableness and conscientiousness are the two traits </w:t>
      </w:r>
      <w:r w:rsidR="00A5500C" w:rsidRPr="00036D62">
        <w:t xml:space="preserve">that </w:t>
      </w:r>
      <w:r w:rsidR="00074FA9" w:rsidRPr="00036D62">
        <w:t xml:space="preserve">are </w:t>
      </w:r>
      <w:r w:rsidR="003B0E56" w:rsidRPr="00036D62">
        <w:t xml:space="preserve">the </w:t>
      </w:r>
      <w:r w:rsidR="00074FA9" w:rsidRPr="00036D62">
        <w:t>least likely to facilitate the co-destruction of value</w:t>
      </w:r>
      <w:r w:rsidR="00C51BA7" w:rsidRPr="00036D62">
        <w:t>,</w:t>
      </w:r>
      <w:r w:rsidR="00074FA9" w:rsidRPr="00036D62">
        <w:t xml:space="preserve"> as shown in the results. This does not mean</w:t>
      </w:r>
      <w:r w:rsidR="00A35696" w:rsidRPr="00036D62">
        <w:t>, however, that</w:t>
      </w:r>
      <w:r w:rsidR="00074FA9" w:rsidRPr="00036D62">
        <w:t xml:space="preserve"> they are the most likely to co-create value. Agreeableness traits, characterised by their compliance, forgiving attitudes, belief in </w:t>
      </w:r>
      <w:r w:rsidR="00F15277" w:rsidRPr="00036D62">
        <w:t xml:space="preserve">cooperation </w:t>
      </w:r>
      <w:r w:rsidR="00074FA9" w:rsidRPr="00036D62">
        <w:t xml:space="preserve">and inoffensive language reputation </w:t>
      </w:r>
      <w:r w:rsidR="00074FA9" w:rsidRPr="00036D62">
        <w:fldChar w:fldCharType="begin"/>
      </w:r>
      <w:r w:rsidR="00C3122C" w:rsidRPr="00036D62">
        <w:instrText xml:space="preserve"> ADDIN EN.CITE &lt;EndNote&gt;&lt;Cite&gt;&lt;Author&gt;McCrae&lt;/Author&gt;&lt;Year&gt;1999&lt;/Year&gt;&lt;RecNum&gt;88&lt;/RecNum&gt;&lt;DisplayText&gt;(McCrae &amp;amp; Costa Jr, 1999)&lt;/DisplayText&gt;&lt;record&gt;&lt;rec-number&gt;88&lt;/rec-number&gt;&lt;foreign-keys&gt;&lt;key app="EN" db-id="sdrxvfpvj0xv0heseds555f4s0wrs00dp0tr" timestamp="1633770437"&gt;88&lt;/key&gt;&lt;/foreign-keys&gt;&lt;ref-type name="Book Section"&gt;5&lt;/ref-type&gt;&lt;contributors&gt;&lt;authors&gt;&lt;author&gt;McCrae, Robert R.&lt;/author&gt;&lt;author&gt;Costa Jr, Paul T.&lt;/author&gt;&lt;/authors&gt;&lt;/contributors&gt;&lt;titles&gt;&lt;title&gt;A Five-Factor theory of personality&lt;/title&gt;&lt;secondary-title&gt;Handbook of personality: Theory and research, 2nd ed.&lt;/secondary-title&gt;&lt;/titles&gt;&lt;pages&gt;139-153&lt;/pages&gt;&lt;keywords&gt;&lt;keyword&gt;Five Factor Personality Model&lt;/keyword&gt;&lt;/keywords&gt;&lt;dates&gt;&lt;year&gt;1999&lt;/year&gt;&lt;/dates&gt;&lt;pub-location&gt;New York, NY, US&lt;/pub-location&gt;&lt;publisher&gt;Guilford Press&lt;/publisher&gt;&lt;isbn&gt;1-57230-483-9 (Hardcover)&lt;/isbn&gt;&lt;urls&gt;&lt;/urls&gt;&lt;/record&gt;&lt;/Cite&gt;&lt;/EndNote&gt;</w:instrText>
      </w:r>
      <w:r w:rsidR="00074FA9" w:rsidRPr="00036D62">
        <w:fldChar w:fldCharType="separate"/>
      </w:r>
      <w:r w:rsidR="00CE587F" w:rsidRPr="00036D62">
        <w:rPr>
          <w:noProof/>
        </w:rPr>
        <w:t>(McCrae &amp; Costa Jr, 1999)</w:t>
      </w:r>
      <w:r w:rsidR="00074FA9" w:rsidRPr="00036D62">
        <w:fldChar w:fldCharType="end"/>
      </w:r>
      <w:r w:rsidR="00074FA9" w:rsidRPr="00036D62">
        <w:t xml:space="preserve">, </w:t>
      </w:r>
      <w:r w:rsidR="00E84052" w:rsidRPr="00036D62">
        <w:t xml:space="preserve">had a </w:t>
      </w:r>
      <w:r w:rsidR="00074FA9" w:rsidRPr="00036D62">
        <w:t xml:space="preserve">strong negative relationship with co-destruction </w:t>
      </w:r>
      <w:r w:rsidR="009433F6" w:rsidRPr="00036D62">
        <w:t>sub</w:t>
      </w:r>
      <w:r w:rsidR="00074FA9" w:rsidRPr="00036D62">
        <w:t>dimensions</w:t>
      </w:r>
      <w:r w:rsidR="004625C2" w:rsidRPr="00036D62">
        <w:t xml:space="preserve">. Agreeableness traits also had </w:t>
      </w:r>
      <w:r w:rsidR="00074FA9" w:rsidRPr="00036D62">
        <w:t xml:space="preserve">moderate to high positive relationships with co-creation </w:t>
      </w:r>
      <w:r w:rsidR="009433F6" w:rsidRPr="00036D62">
        <w:t>sub</w:t>
      </w:r>
      <w:r w:rsidR="00074FA9" w:rsidRPr="00036D62">
        <w:t>dimensions. Whilst interacting with firms, the forgiving nature of agreeable individuals deters them from co-destroying value. Agreeable consumers are therefore not likely to co-destroy value online by ignoring or withholding information, acting irresponsibl</w:t>
      </w:r>
      <w:r w:rsidR="00A35696" w:rsidRPr="00036D62">
        <w:t>y</w:t>
      </w:r>
      <w:r w:rsidR="00074FA9" w:rsidRPr="00036D62">
        <w:t xml:space="preserve"> and giving negative feedback. </w:t>
      </w:r>
    </w:p>
    <w:p w14:paraId="53AAC2C6" w14:textId="04005438" w:rsidR="00074FA9" w:rsidRPr="00036D62" w:rsidRDefault="00271736" w:rsidP="00D95A43">
      <w:pPr>
        <w:spacing w:line="480" w:lineRule="auto"/>
      </w:pPr>
      <w:r w:rsidRPr="00036D62">
        <w:rPr>
          <w:b/>
          <w:bCs/>
        </w:rPr>
        <w:t>Conscientious</w:t>
      </w:r>
      <w:r w:rsidR="00C626DD" w:rsidRPr="00036D62">
        <w:rPr>
          <w:b/>
          <w:bCs/>
        </w:rPr>
        <w:t>ness</w:t>
      </w:r>
      <w:r w:rsidR="0054527C" w:rsidRPr="00036D62">
        <w:rPr>
          <w:b/>
          <w:bCs/>
        </w:rPr>
        <w:t>.</w:t>
      </w:r>
      <w:r w:rsidR="00831035" w:rsidRPr="00036D62">
        <w:t xml:space="preserve"> C</w:t>
      </w:r>
      <w:r w:rsidR="00074FA9" w:rsidRPr="00036D62">
        <w:t xml:space="preserve">onscientious consumers, characterised by their reliable, responsible, planful and efficient nature </w:t>
      </w:r>
      <w:r w:rsidR="0002101D" w:rsidRPr="00036D62">
        <w:fldChar w:fldCharType="begin"/>
      </w:r>
      <w:r w:rsidR="00CE587F" w:rsidRPr="00036D62">
        <w:instrText xml:space="preserve"> ADDIN EN.CITE &lt;EndNote&gt;&lt;Cite&gt;&lt;Author&gt;McCrae&lt;/Author&gt;&lt;Year&gt;1992&lt;/Year&gt;&lt;RecNum&gt;42&lt;/RecNum&gt;&lt;DisplayText&gt;(McCrae &amp;amp; John, 1992)&lt;/DisplayText&gt;&lt;record&gt;&lt;rec-number&gt;42&lt;/rec-number&gt;&lt;foreign-keys&gt;&lt;key app="EN" db-id="sdrxvfpvj0xv0heseds555f4s0wrs00dp0tr" timestamp="1633732234"&gt;42&lt;/key&gt;&lt;/foreign-keys&gt;&lt;ref-type name="Journal Article"&gt;17&lt;/ref-type&gt;&lt;contributors&gt;&lt;authors&gt;&lt;author&gt;McCrae, Robert R.&lt;/author&gt;&lt;author&gt;John, Oliver P.&lt;/author&gt;&lt;/authors&gt;&lt;/contributors&gt;&lt;titles&gt;&lt;title&gt;An Introduction to the Five-Factor Model and Its Applications&lt;/title&gt;&lt;secondary-title&gt;Journal of Personality&lt;/secondary-title&gt;&lt;/titles&gt;&lt;periodical&gt;&lt;full-title&gt;Journal of Personality&lt;/full-title&gt;&lt;/periodical&gt;&lt;pages&gt;175-215&lt;/pages&gt;&lt;volume&gt;60&lt;/volume&gt;&lt;number&gt;2&lt;/number&gt;&lt;dates&gt;&lt;year&gt;1992&lt;/year&gt;&lt;pub-dates&gt;&lt;date&gt;1992/06/01&lt;/date&gt;&lt;/pub-dates&gt;&lt;/dates&gt;&lt;publisher&gt;John Wiley &amp;amp; Sons, Ltd&lt;/publisher&gt;&lt;isbn&gt;0022-3506&lt;/isbn&gt;&lt;work-type&gt;https://doi.org/10.1111/j.1467-6494.1992.tb00970.x&lt;/work-type&gt;&lt;urls&gt;&lt;related-urls&gt;&lt;url&gt;https://doi.org/10.1111/j.1467-6494.1992.tb00970.x&lt;/url&gt;&lt;/related-urls&gt;&lt;/urls&gt;&lt;electronic-resource-num&gt;https://doi.org/10.1111/j.1467-6494.1992.tb00970.x&lt;/electronic-resource-num&gt;&lt;access-date&gt;2021/10/08&lt;/access-date&gt;&lt;/record&gt;&lt;/Cite&gt;&lt;/EndNote&gt;</w:instrText>
      </w:r>
      <w:r w:rsidR="0002101D" w:rsidRPr="00036D62">
        <w:fldChar w:fldCharType="separate"/>
      </w:r>
      <w:r w:rsidR="00CE587F" w:rsidRPr="00036D62">
        <w:rPr>
          <w:noProof/>
        </w:rPr>
        <w:t>(McCrae &amp; John, 1992)</w:t>
      </w:r>
      <w:r w:rsidR="0002101D" w:rsidRPr="00036D62">
        <w:fldChar w:fldCharType="end"/>
      </w:r>
      <w:r w:rsidR="0002101D" w:rsidRPr="00036D62">
        <w:t xml:space="preserve">, </w:t>
      </w:r>
      <w:r w:rsidR="00074FA9" w:rsidRPr="00036D62">
        <w:t xml:space="preserve">showed strong negative relationships with co-destruction </w:t>
      </w:r>
      <w:r w:rsidR="009433F6" w:rsidRPr="00036D62">
        <w:t>sub</w:t>
      </w:r>
      <w:r w:rsidR="00074FA9" w:rsidRPr="00036D62">
        <w:t xml:space="preserve">dimensions and moderate positive relationships with co-creation </w:t>
      </w:r>
      <w:r w:rsidR="007A6C97" w:rsidRPr="00036D62">
        <w:t>sub</w:t>
      </w:r>
      <w:r w:rsidR="00074FA9" w:rsidRPr="00036D62">
        <w:t>dimensions. Consumers high on conscientious</w:t>
      </w:r>
      <w:r w:rsidR="00A35696" w:rsidRPr="00036D62">
        <w:t>ness</w:t>
      </w:r>
      <w:r w:rsidR="00074FA9" w:rsidRPr="00036D62">
        <w:t xml:space="preserve"> traits are also not likely to co-destroy value. Specifically, individuals low on this trait are the individuals least likely to co-destroy value when interacting with firms. With regards </w:t>
      </w:r>
      <w:r w:rsidR="00A35696" w:rsidRPr="00036D62">
        <w:t xml:space="preserve">to </w:t>
      </w:r>
      <w:r w:rsidR="00074FA9" w:rsidRPr="00036D62">
        <w:t xml:space="preserve">co-creation, both agreeableness and conscientiousness traits show moderate to high relationships with advocacy, personal interaction and responsible behaviour </w:t>
      </w:r>
      <w:r w:rsidR="007A6C97" w:rsidRPr="00036D62">
        <w:t>sub</w:t>
      </w:r>
      <w:r w:rsidR="00074FA9" w:rsidRPr="00036D62">
        <w:t xml:space="preserve">dimensions. Conscientious consumers are the most likely to build good relationships to ensure good personal interaction, followed by agreeable individuals. Agreeable consumers show higher relations to the </w:t>
      </w:r>
      <w:r w:rsidR="00074FA9" w:rsidRPr="00036D62">
        <w:lastRenderedPageBreak/>
        <w:t>responsible behaviour dimension</w:t>
      </w:r>
      <w:r w:rsidR="003B0E56" w:rsidRPr="00036D62">
        <w:t xml:space="preserve"> </w:t>
      </w:r>
      <w:r w:rsidR="00074FA9" w:rsidRPr="00036D62">
        <w:t>and</w:t>
      </w:r>
      <w:r w:rsidR="00C51BA7" w:rsidRPr="00036D62">
        <w:t>,</w:t>
      </w:r>
      <w:r w:rsidR="00074FA9" w:rsidRPr="00036D62">
        <w:t xml:space="preserve"> </w:t>
      </w:r>
      <w:r w:rsidR="009A2B90" w:rsidRPr="00036D62">
        <w:t>as a result</w:t>
      </w:r>
      <w:r w:rsidR="00BE2F90" w:rsidRPr="00036D62">
        <w:t>,</w:t>
      </w:r>
      <w:r w:rsidR="00C86108" w:rsidRPr="00036D62">
        <w:t xml:space="preserve"> are</w:t>
      </w:r>
      <w:r w:rsidR="009A2B90" w:rsidRPr="00036D62">
        <w:t xml:space="preserve"> </w:t>
      </w:r>
      <w:r w:rsidR="00074FA9" w:rsidRPr="00036D62">
        <w:t xml:space="preserve">more likely to act responsibly at </w:t>
      </w:r>
      <w:r w:rsidR="00A35696" w:rsidRPr="00036D62">
        <w:t xml:space="preserve">some </w:t>
      </w:r>
      <w:r w:rsidR="00074FA9" w:rsidRPr="00036D62">
        <w:t xml:space="preserve">point during interactions. </w:t>
      </w:r>
    </w:p>
    <w:p w14:paraId="58FF0A7B" w14:textId="437A09F9" w:rsidR="00074FA9" w:rsidRPr="00036D62" w:rsidRDefault="00831035" w:rsidP="00D95A43">
      <w:pPr>
        <w:spacing w:line="480" w:lineRule="auto"/>
      </w:pPr>
      <w:r w:rsidRPr="00036D62">
        <w:rPr>
          <w:b/>
          <w:bCs/>
        </w:rPr>
        <w:t>Neuroticism</w:t>
      </w:r>
      <w:r w:rsidR="000375AD" w:rsidRPr="00036D62">
        <w:rPr>
          <w:b/>
          <w:bCs/>
        </w:rPr>
        <w:t>.</w:t>
      </w:r>
      <w:r w:rsidRPr="00036D62">
        <w:t xml:space="preserve"> </w:t>
      </w:r>
      <w:r w:rsidR="00074FA9" w:rsidRPr="00036D62">
        <w:t xml:space="preserve">Neurotic consumers are characterised by their anxious, nervous, sad and tense nature </w:t>
      </w:r>
      <w:r w:rsidR="00E567BC" w:rsidRPr="00036D62">
        <w:fldChar w:fldCharType="begin"/>
      </w:r>
      <w:r w:rsidR="00CE587F" w:rsidRPr="00036D62">
        <w:instrText xml:space="preserve"> ADDIN EN.CITE &lt;EndNote&gt;&lt;Cite&gt;&lt;Author&gt;John&lt;/Author&gt;&lt;Year&gt;1999&lt;/Year&gt;&lt;RecNum&gt;31&lt;/RecNum&gt;&lt;DisplayText&gt;(John &amp;amp; Srivastava, 1999; Roccas et al., 2002)&lt;/DisplayText&gt;&lt;record&gt;&lt;rec-number&gt;31&lt;/rec-number&gt;&lt;foreign-keys&gt;&lt;key app="EN" db-id="sdrxvfpvj0xv0heseds555f4s0wrs00dp0tr" timestamp="1633731074"&gt;31&lt;/key&gt;&lt;/foreign-keys&gt;&lt;ref-type name="Book"&gt;6&lt;/ref-type&gt;&lt;contributors&gt;&lt;authors&gt;&lt;author&gt;John, Oliver P&lt;/author&gt;&lt;author&gt;Srivastava, Sanjay&lt;/author&gt;&lt;/authors&gt;&lt;/contributors&gt;&lt;titles&gt;&lt;title&gt;The Big-Five trait taxonomy: History, measurement, and theoretical perspectives&lt;/title&gt;&lt;/titles&gt;&lt;volume&gt;2&lt;/volume&gt;&lt;dates&gt;&lt;year&gt;1999&lt;/year&gt;&lt;/dates&gt;&lt;publisher&gt;University of California Berkeley&lt;/publisher&gt;&lt;urls&gt;&lt;/urls&gt;&lt;/record&gt;&lt;/Cite&gt;&lt;Cite&gt;&lt;Author&gt;Roccas&lt;/Author&gt;&lt;Year&gt;2002&lt;/Year&gt;&lt;RecNum&gt;63&lt;/RecNum&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00E567BC" w:rsidRPr="00036D62">
        <w:fldChar w:fldCharType="separate"/>
      </w:r>
      <w:r w:rsidR="00CE587F" w:rsidRPr="00036D62">
        <w:rPr>
          <w:noProof/>
        </w:rPr>
        <w:t>(John &amp; Srivastava, 1999; Roccas et al., 2002)</w:t>
      </w:r>
      <w:r w:rsidR="00E567BC" w:rsidRPr="00036D62">
        <w:fldChar w:fldCharType="end"/>
      </w:r>
      <w:r w:rsidR="00E567BC" w:rsidRPr="00036D62">
        <w:t xml:space="preserve">.  </w:t>
      </w:r>
      <w:r w:rsidR="00074FA9" w:rsidRPr="00036D62">
        <w:t>They often express various moods and are typically unstable</w:t>
      </w:r>
      <w:r w:rsidR="00637953" w:rsidRPr="00036D62">
        <w:t xml:space="preserve"> </w:t>
      </w:r>
      <w:r w:rsidR="00637953" w:rsidRPr="00036D62">
        <w:fldChar w:fldCharType="begin"/>
      </w:r>
      <w:r w:rsidR="00CE587F" w:rsidRPr="00036D62">
        <w:instrText xml:space="preserve"> ADDIN EN.CITE &lt;EndNote&gt;&lt;Cite&gt;&lt;Author&gt;McCrae&lt;/Author&gt;&lt;Year&gt;1992&lt;/Year&gt;&lt;RecNum&gt;42&lt;/RecNum&gt;&lt;DisplayText&gt;(McCrae &amp;amp; John, 1992)&lt;/DisplayText&gt;&lt;record&gt;&lt;rec-number&gt;42&lt;/rec-number&gt;&lt;foreign-keys&gt;&lt;key app="EN" db-id="sdrxvfpvj0xv0heseds555f4s0wrs00dp0tr" timestamp="1633732234"&gt;42&lt;/key&gt;&lt;/foreign-keys&gt;&lt;ref-type name="Journal Article"&gt;17&lt;/ref-type&gt;&lt;contributors&gt;&lt;authors&gt;&lt;author&gt;McCrae, Robert R.&lt;/author&gt;&lt;author&gt;John, Oliver P.&lt;/author&gt;&lt;/authors&gt;&lt;/contributors&gt;&lt;titles&gt;&lt;title&gt;An Introduction to the Five-Factor Model and Its Applications&lt;/title&gt;&lt;secondary-title&gt;Journal of Personality&lt;/secondary-title&gt;&lt;/titles&gt;&lt;periodical&gt;&lt;full-title&gt;Journal of Personality&lt;/full-title&gt;&lt;/periodical&gt;&lt;pages&gt;175-215&lt;/pages&gt;&lt;volume&gt;60&lt;/volume&gt;&lt;number&gt;2&lt;/number&gt;&lt;dates&gt;&lt;year&gt;1992&lt;/year&gt;&lt;pub-dates&gt;&lt;date&gt;1992/06/01&lt;/date&gt;&lt;/pub-dates&gt;&lt;/dates&gt;&lt;publisher&gt;John Wiley &amp;amp; Sons, Ltd&lt;/publisher&gt;&lt;isbn&gt;0022-3506&lt;/isbn&gt;&lt;work-type&gt;https://doi.org/10.1111/j.1467-6494.1992.tb00970.x&lt;/work-type&gt;&lt;urls&gt;&lt;related-urls&gt;&lt;url&gt;https://doi.org/10.1111/j.1467-6494.1992.tb00970.x&lt;/url&gt;&lt;/related-urls&gt;&lt;/urls&gt;&lt;electronic-resource-num&gt;https://doi.org/10.1111/j.1467-6494.1992.tb00970.x&lt;/electronic-resource-num&gt;&lt;access-date&gt;2021/10/08&lt;/access-date&gt;&lt;/record&gt;&lt;/Cite&gt;&lt;/EndNote&gt;</w:instrText>
      </w:r>
      <w:r w:rsidR="00637953" w:rsidRPr="00036D62">
        <w:fldChar w:fldCharType="separate"/>
      </w:r>
      <w:r w:rsidR="00CE587F" w:rsidRPr="00036D62">
        <w:rPr>
          <w:noProof/>
        </w:rPr>
        <w:t>(McCrae &amp; John, 1992)</w:t>
      </w:r>
      <w:r w:rsidR="00637953" w:rsidRPr="00036D62">
        <w:fldChar w:fldCharType="end"/>
      </w:r>
      <w:r w:rsidR="00074FA9" w:rsidRPr="00036D62">
        <w:t xml:space="preserve">. Neurotic traits show the highest positive relationship with value co-destruction and are the most likely to co-destroy value across all touchpoints when interacting with firms. They show moderate to high levels of irresponsible behaviour, withholding information and impersonal interactions. When their expectations are not met or when they feel let down by the firm, they are very likely to indulge in negative word of mouth and </w:t>
      </w:r>
      <w:r w:rsidR="00A35696" w:rsidRPr="00036D62">
        <w:t xml:space="preserve">they are </w:t>
      </w:r>
      <w:r w:rsidR="00074FA9" w:rsidRPr="00036D62">
        <w:t xml:space="preserve">not likely to share their resources to help others. The </w:t>
      </w:r>
      <w:r w:rsidR="002E70ED" w:rsidRPr="00036D62">
        <w:t xml:space="preserve">more neurotic a consumer is, the </w:t>
      </w:r>
      <w:r w:rsidR="005D7E5F" w:rsidRPr="00036D62">
        <w:t xml:space="preserve">lower their </w:t>
      </w:r>
      <w:r w:rsidR="00074A08" w:rsidRPr="00036D62">
        <w:t xml:space="preserve">likelihood of co-creating value. </w:t>
      </w:r>
      <w:r w:rsidR="00074FA9" w:rsidRPr="00036D62">
        <w:t xml:space="preserve">Thus, when neurotic consumer expectations are met, they are still not likely to indulge in positive word of mouth. They are also the most likely to act irresponsibly and not to build </w:t>
      </w:r>
      <w:r w:rsidR="00A35696" w:rsidRPr="00036D62">
        <w:t xml:space="preserve">good </w:t>
      </w:r>
      <w:r w:rsidR="00074FA9" w:rsidRPr="00036D62">
        <w:t xml:space="preserve">personal interactions.  </w:t>
      </w:r>
    </w:p>
    <w:p w14:paraId="4B4207BF" w14:textId="1AF8D512" w:rsidR="00074FA9" w:rsidRPr="00036D62" w:rsidRDefault="00074FA9" w:rsidP="00D95A43">
      <w:pPr>
        <w:spacing w:line="480" w:lineRule="auto"/>
      </w:pPr>
      <w:r w:rsidRPr="00036D62">
        <w:t xml:space="preserve">Whilst neuroticism was the only trait showing a negative relationship with co-creation, neuroticism like all </w:t>
      </w:r>
      <w:r w:rsidR="00A35696" w:rsidRPr="00036D62">
        <w:t xml:space="preserve">the </w:t>
      </w:r>
      <w:r w:rsidRPr="00036D62">
        <w:t>other five traits show</w:t>
      </w:r>
      <w:r w:rsidR="00A35696" w:rsidRPr="00036D62">
        <w:t>s</w:t>
      </w:r>
      <w:r w:rsidRPr="00036D62">
        <w:t xml:space="preserve"> a positive effect on co-creation. The positive effect neuroticism had on co-creation was contrary to our hypothesised direction. When compared to the effects of the 5 traits on co-destruction, all traits showed effects in the hypothesised direction. Conscientiousness and agreeableness both show negative effects with co-destruction while neuroticism, extraversion and openness all show positive effects on co-destruction. This suggests </w:t>
      </w:r>
      <w:r w:rsidR="00A35696" w:rsidRPr="00036D62">
        <w:t xml:space="preserve">that </w:t>
      </w:r>
      <w:r w:rsidRPr="00036D62">
        <w:t xml:space="preserve">neurotic consumers will co-create value to a large extent during interactions. </w:t>
      </w:r>
      <w:r w:rsidR="00A35696" w:rsidRPr="00036D62">
        <w:t>T</w:t>
      </w:r>
      <w:r w:rsidRPr="00036D62">
        <w:t>his is possibly due to norms and behaviours expected by them within society. Conscientiousness and agreeableness still show negative effects on co-destruction</w:t>
      </w:r>
      <w:r w:rsidR="00A35696" w:rsidRPr="00036D62">
        <w:t>, however,</w:t>
      </w:r>
      <w:r w:rsidRPr="00036D62">
        <w:t xml:space="preserve"> because co-destructive behaviour is not expected within the society and during interactions. </w:t>
      </w:r>
      <w:r w:rsidR="003B0E56" w:rsidRPr="00036D62">
        <w:t>N</w:t>
      </w:r>
      <w:r w:rsidRPr="00036D62">
        <w:t xml:space="preserve">orms (societal, subjective or group) could be a moderating factor when it comes to </w:t>
      </w:r>
      <w:r w:rsidR="00A35696" w:rsidRPr="00036D62">
        <w:t xml:space="preserve">the </w:t>
      </w:r>
      <w:r w:rsidRPr="00036D62">
        <w:t xml:space="preserve">co-creation and co-destruction of value. The expression of certain traits may be moderated due to the expectations of society, their peers or significant others. </w:t>
      </w:r>
    </w:p>
    <w:p w14:paraId="582EE0ED" w14:textId="1496FF5C" w:rsidR="00735A2F" w:rsidRPr="00036D62" w:rsidRDefault="00570C74" w:rsidP="00D95A43">
      <w:pPr>
        <w:spacing w:line="480" w:lineRule="auto"/>
      </w:pPr>
      <w:r w:rsidRPr="00036D62">
        <w:lastRenderedPageBreak/>
        <w:t xml:space="preserve">Overall, the </w:t>
      </w:r>
      <w:r w:rsidR="000F4110" w:rsidRPr="00036D62">
        <w:t xml:space="preserve">findings from the study are </w:t>
      </w:r>
      <w:r w:rsidR="003C6708" w:rsidRPr="00036D62">
        <w:t>visualised in Figure 3</w:t>
      </w:r>
      <w:r w:rsidR="00AB39E6" w:rsidRPr="00036D62">
        <w:t xml:space="preserve">. </w:t>
      </w:r>
      <w:r w:rsidR="001447C3" w:rsidRPr="00036D62">
        <w:t>Both v</w:t>
      </w:r>
      <w:r w:rsidR="00AB39E6" w:rsidRPr="00036D62">
        <w:t xml:space="preserve">alues and traits </w:t>
      </w:r>
      <w:r w:rsidR="001447C3" w:rsidRPr="00036D62">
        <w:t xml:space="preserve">are arranged in order of increasing likelihood to co-destroy or co-create. </w:t>
      </w:r>
    </w:p>
    <w:p w14:paraId="67C5A2AC" w14:textId="61BEBEDF" w:rsidR="00E37742" w:rsidRPr="00036D62" w:rsidRDefault="00C14D5B" w:rsidP="00C14D5B">
      <w:pPr>
        <w:spacing w:line="480" w:lineRule="auto"/>
        <w:jc w:val="center"/>
        <w:rPr>
          <w:b/>
          <w:bCs/>
        </w:rPr>
      </w:pPr>
      <w:r>
        <w:rPr>
          <w:b/>
          <w:bCs/>
        </w:rPr>
        <w:t xml:space="preserve">Insert </w:t>
      </w:r>
      <w:r w:rsidR="00B65CE0" w:rsidRPr="00036D62">
        <w:rPr>
          <w:b/>
          <w:bCs/>
        </w:rPr>
        <w:t>Figure 3</w:t>
      </w:r>
    </w:p>
    <w:p w14:paraId="75C832D5" w14:textId="77777777" w:rsidR="00C21423" w:rsidRPr="00036D62" w:rsidRDefault="00C21423" w:rsidP="00D6364D">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t xml:space="preserve">Conclusion </w:t>
      </w:r>
    </w:p>
    <w:p w14:paraId="0B2C4051" w14:textId="5A1E314A" w:rsidR="00DF6BE5" w:rsidRPr="00036D62" w:rsidRDefault="00C21423" w:rsidP="00DF6BE5">
      <w:pPr>
        <w:spacing w:line="480" w:lineRule="auto"/>
      </w:pPr>
      <w:r w:rsidRPr="00036D62">
        <w:t xml:space="preserve">This study sought to extend the current understanding of consumer co-destruction/co-creation behaviour by shedding more light on the determinants of consumer behaviour during interactions with firms.  Co-destruction and co-creation of value are both likely outcomes of interactions between firms and consumers. Whilst firms have behaviours expected of consumers during and beyond face-to-face interactions to ensure the successful co-creation of value </w:t>
      </w:r>
      <w:r w:rsidRPr="00036D62">
        <w:fldChar w:fldCharType="begin"/>
      </w:r>
      <w:r w:rsidR="00E61887">
        <w:instrText xml:space="preserve"> ADDIN EN.CITE &lt;EndNote&gt;&lt;Cite&gt;&lt;Author&gt;Yi&lt;/Author&gt;&lt;Year&gt;2013&lt;/Year&gt;&lt;RecNum&gt;83&lt;/RecNum&gt;&lt;DisplayText&gt;(Yi &amp;amp;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Pr="00036D62">
        <w:fldChar w:fldCharType="separate"/>
      </w:r>
      <w:r w:rsidR="00CE587F" w:rsidRPr="00036D62">
        <w:rPr>
          <w:noProof/>
        </w:rPr>
        <w:t>(Yi &amp; Gong, 2013)</w:t>
      </w:r>
      <w:r w:rsidRPr="00036D62">
        <w:fldChar w:fldCharType="end"/>
      </w:r>
      <w:r w:rsidRPr="00036D62">
        <w:t>, consumers could exhibit adverse behaviours which result in value co-destruction.</w:t>
      </w:r>
      <w:r w:rsidR="00223D00" w:rsidRPr="00036D62">
        <w:t xml:space="preserve"> This study has </w:t>
      </w:r>
      <w:r w:rsidR="003B0E56" w:rsidRPr="00036D62">
        <w:t xml:space="preserve">provided </w:t>
      </w:r>
      <w:r w:rsidR="009C6F97" w:rsidRPr="00036D62">
        <w:t xml:space="preserve">evidence of relationships between </w:t>
      </w:r>
      <w:r w:rsidR="004E5B48" w:rsidRPr="00036D62">
        <w:t>basic human values and personality traits and the ex</w:t>
      </w:r>
      <w:r w:rsidR="00E80EB5" w:rsidRPr="00036D62">
        <w:t xml:space="preserve">pression of behaviours </w:t>
      </w:r>
      <w:r w:rsidR="00BE2F90" w:rsidRPr="00036D62">
        <w:t xml:space="preserve">that </w:t>
      </w:r>
      <w:r w:rsidR="00E80EB5" w:rsidRPr="00036D62">
        <w:t>co-create/co-destroy value</w:t>
      </w:r>
      <w:r w:rsidR="004E5B48" w:rsidRPr="00036D62">
        <w:t>.</w:t>
      </w:r>
      <w:r w:rsidR="00DF6BE5" w:rsidRPr="00036D62">
        <w:t xml:space="preserve"> </w:t>
      </w:r>
    </w:p>
    <w:p w14:paraId="10ADBF7A" w14:textId="4943824D" w:rsidR="008F35B1" w:rsidRPr="00036D62" w:rsidRDefault="00CB7D1C" w:rsidP="001F112C">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t xml:space="preserve">Theoretical </w:t>
      </w:r>
      <w:r w:rsidR="008F35B1" w:rsidRPr="00036D62">
        <w:rPr>
          <w:rFonts w:asciiTheme="majorHAnsi" w:hAnsiTheme="majorHAnsi" w:cstheme="majorBidi"/>
          <w:sz w:val="32"/>
          <w:szCs w:val="24"/>
        </w:rPr>
        <w:t>Contributions</w:t>
      </w:r>
    </w:p>
    <w:p w14:paraId="5FDB661C" w14:textId="7AB21628" w:rsidR="00253ACA" w:rsidRPr="00036D62" w:rsidRDefault="005E17BA" w:rsidP="00253ACA">
      <w:pPr>
        <w:spacing w:line="480" w:lineRule="auto"/>
      </w:pPr>
      <w:r w:rsidRPr="00036D62">
        <w:t xml:space="preserve">Based on conflicts and congruities, </w:t>
      </w:r>
      <w:r w:rsidRPr="00036D62">
        <w:fldChar w:fldCharType="begin"/>
      </w:r>
      <w:r w:rsidR="00C3122C" w:rsidRPr="00036D62">
        <w:instrText xml:space="preserve"> ADDIN EN.CITE &lt;EndNote&gt;&lt;Cite AuthorYear="1"&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Pr="00036D62">
        <w:fldChar w:fldCharType="separate"/>
      </w:r>
      <w:r w:rsidR="00C3122C" w:rsidRPr="00036D62">
        <w:rPr>
          <w:noProof/>
        </w:rPr>
        <w:t>Schwartz (1992)</w:t>
      </w:r>
      <w:r w:rsidRPr="00036D62">
        <w:fldChar w:fldCharType="end"/>
      </w:r>
      <w:r w:rsidRPr="00036D62">
        <w:t xml:space="preserve"> grouped the basic human values into four subdimensions</w:t>
      </w:r>
      <w:r w:rsidR="00C51BA7" w:rsidRPr="00036D62">
        <w:t>,</w:t>
      </w:r>
      <w:r w:rsidRPr="00036D62">
        <w:t xml:space="preserve"> which yielded two basic, bipolar, conceptual dimensions. </w:t>
      </w:r>
      <w:r w:rsidRPr="00036D62">
        <w:fldChar w:fldCharType="begin"/>
      </w:r>
      <w:r w:rsidR="00C3122C" w:rsidRPr="00036D62">
        <w:instrText xml:space="preserve"> ADDIN EN.CITE &lt;EndNote&gt;&lt;Cite AuthorYear="1"&gt;&lt;Author&gt;Schwartz&lt;/Author&gt;&lt;Year&gt;2012&lt;/Year&gt;&lt;RecNum&gt;67&lt;/RecNum&gt;&lt;DisplayText&gt;Schwartz et al. (2012)&lt;/DisplayText&gt;&lt;record&gt;&lt;rec-number&gt;67&lt;/rec-number&gt;&lt;foreign-keys&gt;&lt;key app="EN" db-id="sdrxvfpvj0xv0heseds555f4s0wrs00dp0tr" timestamp="1633733883"&gt;67&lt;/key&gt;&lt;/foreign-keys&gt;&lt;ref-type name="Journal Article"&gt;17&lt;/ref-type&gt;&lt;contributors&gt;&lt;authors&gt;&lt;author&gt;Schwartz, Shalom H.&lt;/author&gt;&lt;author&gt;Cieciuch, Jan&lt;/author&gt;&lt;author&gt;Vecchione, Michele&lt;/author&gt;&lt;author&gt;Davidov, Eldad&lt;/author&gt;&lt;author&gt;Fischer, Ronald&lt;/author&gt;&lt;author&gt;Beierlein, Constanze&lt;/author&gt;&lt;author&gt;Ramos, Alice&lt;/author&gt;&lt;author&gt;Verkasalo, Markku&lt;/author&gt;&lt;author&gt;Lönnqvist, Jan-Erik&lt;/author&gt;&lt;author&gt;Demirutku, Kursad&lt;/author&gt;&lt;author&gt;Dirilen-Gumus, Ozlem&lt;/author&gt;&lt;author&gt;Konty, Mark&lt;/author&gt;&lt;/authors&gt;&lt;/contributors&gt;&lt;auth-address&gt;Schwartz, Shalom H.: Department of Psychology, Hebrew University of Jerusalem, Jerusalem, Israel, 91905, msshasch@mscc.huji.ac.il&lt;/auth-address&gt;&lt;titles&gt;&lt;title&gt;Refining the theory of basic individual values&lt;/title&gt;&lt;secondary-title&gt;Journal of Personality and Social Psychology&lt;/secondary-title&gt;&lt;/titles&gt;&lt;periodical&gt;&lt;full-title&gt;Journal of personality and social psychology&lt;/full-title&gt;&lt;/periodical&gt;&lt;pages&gt;663-688&lt;/pages&gt;&lt;volume&gt;103&lt;/volume&gt;&lt;number&gt;4&lt;/number&gt;&lt;keywords&gt;&lt;keyword&gt;*Factor Structure&lt;/keyword&gt;&lt;keyword&gt;*Personal Values&lt;/keyword&gt;&lt;keyword&gt;*Personality Theory&lt;/keyword&gt;&lt;keyword&gt;Psychological Theories&lt;/keyword&gt;&lt;/keywords&gt;&lt;dates&gt;&lt;year&gt;2012&lt;/year&gt;&lt;/dates&gt;&lt;pub-location&gt;US&lt;/pub-location&gt;&lt;publisher&gt;American Psychological Association&lt;/publisher&gt;&lt;isbn&gt;1939-1315(Electronic),0022-3514(Print)&lt;/isbn&gt;&lt;urls&gt;&lt;/urls&gt;&lt;electronic-resource-num&gt;10.1037/a0029393&lt;/electronic-resource-num&gt;&lt;/record&gt;&lt;/Cite&gt;&lt;/EndNote&gt;</w:instrText>
      </w:r>
      <w:r w:rsidRPr="00036D62">
        <w:fldChar w:fldCharType="separate"/>
      </w:r>
      <w:r w:rsidRPr="00036D62">
        <w:rPr>
          <w:noProof/>
        </w:rPr>
        <w:t>Schwartz et al. (2012)</w:t>
      </w:r>
      <w:r w:rsidRPr="00036D62">
        <w:fldChar w:fldCharType="end"/>
      </w:r>
      <w:r w:rsidRPr="00036D62">
        <w:t xml:space="preserve"> further grouped the values into those that focus on personal versus social outcomes and those that express growth and self-expansion versus those that express self-protection. </w:t>
      </w:r>
      <w:r w:rsidR="002B0784" w:rsidRPr="00036D62">
        <w:t xml:space="preserve">The first theoretical contribution of this paper is the division </w:t>
      </w:r>
      <w:r w:rsidR="00F22EDD" w:rsidRPr="00036D62">
        <w:t xml:space="preserve">of </w:t>
      </w:r>
      <w:r w:rsidR="00106FDC" w:rsidRPr="00036D62">
        <w:t>the cir</w:t>
      </w:r>
      <w:r w:rsidR="00972639" w:rsidRPr="00036D62">
        <w:t xml:space="preserve">cumplex structure of the basic human values </w:t>
      </w:r>
      <w:r w:rsidR="00F22EDD" w:rsidRPr="00036D62">
        <w:t xml:space="preserve">based on their </w:t>
      </w:r>
      <w:r w:rsidR="00972639" w:rsidRPr="00036D62">
        <w:t xml:space="preserve">likelihood </w:t>
      </w:r>
      <w:r w:rsidR="007274A0" w:rsidRPr="00036D62">
        <w:t xml:space="preserve">to facilitate </w:t>
      </w:r>
      <w:r w:rsidR="00706BF1" w:rsidRPr="00036D62">
        <w:t>co-destruction or co-creation.</w:t>
      </w:r>
      <w:r w:rsidR="0032282C" w:rsidRPr="00036D62">
        <w:t xml:space="preserve"> </w:t>
      </w:r>
      <w:r w:rsidR="00253ACA" w:rsidRPr="00036D62">
        <w:t xml:space="preserve">Co-destruction behaviour </w:t>
      </w:r>
      <w:r w:rsidR="002E6C63" w:rsidRPr="00036D62">
        <w:t>can be</w:t>
      </w:r>
      <w:r w:rsidR="00253ACA" w:rsidRPr="00036D62">
        <w:t xml:space="preserve"> predicted by any combination of self-direction, stimulation, hedonism, achievement and power value types</w:t>
      </w:r>
      <w:r w:rsidR="00C51BA7" w:rsidRPr="00036D62">
        <w:t>,</w:t>
      </w:r>
      <w:r w:rsidR="00253ACA" w:rsidRPr="00036D62">
        <w:t xml:space="preserve"> while co-creation behaviour </w:t>
      </w:r>
      <w:r w:rsidR="002E6C63" w:rsidRPr="00036D62">
        <w:t>can be</w:t>
      </w:r>
      <w:r w:rsidR="005534A5" w:rsidRPr="00036D62">
        <w:t xml:space="preserve"> anticipated</w:t>
      </w:r>
      <w:r w:rsidR="001C5621" w:rsidRPr="00036D62">
        <w:t xml:space="preserve"> where </w:t>
      </w:r>
      <w:r w:rsidR="00253ACA" w:rsidRPr="00036D62">
        <w:t>any combination of security, tradition, benevolence and universalism value types</w:t>
      </w:r>
      <w:r w:rsidR="001C5621" w:rsidRPr="00036D62">
        <w:t xml:space="preserve"> are expressed</w:t>
      </w:r>
      <w:r w:rsidR="00253ACA" w:rsidRPr="00036D62">
        <w:t xml:space="preserve">.  Whilst it is not likely that all co-destruction </w:t>
      </w:r>
      <w:r w:rsidR="00DC1CBC" w:rsidRPr="00036D62">
        <w:t xml:space="preserve">expressing </w:t>
      </w:r>
      <w:r w:rsidR="00253ACA" w:rsidRPr="00036D62">
        <w:t xml:space="preserve">values will be found in any individual, the higher the number of SE+OC values </w:t>
      </w:r>
      <w:r w:rsidR="00C86108" w:rsidRPr="00036D62">
        <w:t>some</w:t>
      </w:r>
      <w:r w:rsidR="00253ACA" w:rsidRPr="00036D62">
        <w:t xml:space="preserve">one has, the more likely the individual is to co-destroy value. This can also be said for the </w:t>
      </w:r>
      <w:r w:rsidR="00253ACA" w:rsidRPr="00036D62">
        <w:lastRenderedPageBreak/>
        <w:t xml:space="preserve">number of co-creation </w:t>
      </w:r>
      <w:r w:rsidR="00DC1CBC" w:rsidRPr="00036D62">
        <w:t xml:space="preserve">expressing </w:t>
      </w:r>
      <w:r w:rsidR="00253ACA" w:rsidRPr="00036D62">
        <w:t xml:space="preserve">values found in an individual. Since individuals naturally act in line with their values </w:t>
      </w:r>
      <w:r w:rsidR="00A71DB9" w:rsidRPr="00036D62">
        <w:fldChar w:fldCharType="begin"/>
      </w:r>
      <w:r w:rsidR="00CE587F" w:rsidRPr="00036D62">
        <w:instrText xml:space="preserve"> ADDIN EN.CITE &lt;EndNote&gt;&lt;Cite&gt;&lt;Author&gt;Bardi&lt;/Author&gt;&lt;Year&gt;2003&lt;/Year&gt;&lt;RecNum&gt;2&lt;/RecNum&gt;&lt;DisplayText&gt;(Bardi &amp;amp; Schwartz, 2003)&lt;/DisplayText&gt;&lt;record&gt;&lt;rec-number&gt;2&lt;/rec-number&gt;&lt;foreign-keys&gt;&lt;key app="EN" db-id="sdrxvfpvj0xv0heseds555f4s0wrs00dp0tr" timestamp="1633727389"&gt;2&lt;/key&gt;&lt;/foreign-keys&gt;&lt;ref-type name="Journal Article"&gt;17&lt;/ref-type&gt;&lt;contributors&gt;&lt;authors&gt;&lt;author&gt;Bardi, Anat&lt;/author&gt;&lt;author&gt;Schwartz, Shalom H.&lt;/author&gt;&lt;/authors&gt;&lt;/contributors&gt;&lt;titles&gt;&lt;title&gt;Values and Behavior: Strength and Structure of Relations&lt;/title&gt;&lt;secondary-title&gt;Personality and Social Psychology Bulletin&lt;/secondary-title&gt;&lt;/titles&gt;&lt;periodical&gt;&lt;full-title&gt;Personality and Social Psychology Bulletin&lt;/full-title&gt;&lt;/periodical&gt;&lt;pages&gt;1207-1220&lt;/pages&gt;&lt;volume&gt;29&lt;/volume&gt;&lt;number&gt;10&lt;/number&gt;&lt;dates&gt;&lt;year&gt;2003&lt;/year&gt;&lt;pub-dates&gt;&lt;date&gt;2003/10/01&lt;/date&gt;&lt;/pub-dates&gt;&lt;/dates&gt;&lt;publisher&gt;SAGE Publications Inc&lt;/publisher&gt;&lt;isbn&gt;0146-1672&lt;/isbn&gt;&lt;urls&gt;&lt;related-urls&gt;&lt;url&gt;https://doi.org/10.1177/0146167203254602&lt;/url&gt;&lt;/related-urls&gt;&lt;/urls&gt;&lt;electronic-resource-num&gt;10.1177/0146167203254602&lt;/electronic-resource-num&gt;&lt;access-date&gt;2021/10/08&lt;/access-date&gt;&lt;/record&gt;&lt;/Cite&gt;&lt;/EndNote&gt;</w:instrText>
      </w:r>
      <w:r w:rsidR="00A71DB9" w:rsidRPr="00036D62">
        <w:fldChar w:fldCharType="separate"/>
      </w:r>
      <w:r w:rsidR="00CE587F" w:rsidRPr="00036D62">
        <w:rPr>
          <w:noProof/>
        </w:rPr>
        <w:t>(Bardi &amp; Schwartz, 2003)</w:t>
      </w:r>
      <w:r w:rsidR="00A71DB9" w:rsidRPr="00036D62">
        <w:fldChar w:fldCharType="end"/>
      </w:r>
      <w:r w:rsidR="00A71DB9" w:rsidRPr="00036D62">
        <w:t xml:space="preserve">, </w:t>
      </w:r>
      <w:r w:rsidR="00253ACA" w:rsidRPr="00036D62">
        <w:t>individual</w:t>
      </w:r>
      <w:r w:rsidR="00C86108" w:rsidRPr="00036D62">
        <w:t>s</w:t>
      </w:r>
      <w:r w:rsidR="00253ACA" w:rsidRPr="00036D62">
        <w:t xml:space="preserve"> expressing their co-destruction or co-creation </w:t>
      </w:r>
      <w:r w:rsidR="00DC1CBC" w:rsidRPr="00036D62">
        <w:t xml:space="preserve">predicting </w:t>
      </w:r>
      <w:r w:rsidR="00253ACA" w:rsidRPr="00036D62">
        <w:t xml:space="preserve">values during interactions will unwittingly co-destroy or co-create value respectively during interactions. </w:t>
      </w:r>
    </w:p>
    <w:p w14:paraId="5871F47A" w14:textId="2E73E7F2" w:rsidR="005505D6" w:rsidRPr="00036D62" w:rsidRDefault="009A2FA0" w:rsidP="005505D6">
      <w:pPr>
        <w:spacing w:line="480" w:lineRule="auto"/>
      </w:pPr>
      <w:r w:rsidRPr="00036D62">
        <w:t xml:space="preserve">A second theoretical contribution of </w:t>
      </w:r>
      <w:r w:rsidR="00096CC1" w:rsidRPr="00036D62">
        <w:t>this paper is the categori</w:t>
      </w:r>
      <w:r w:rsidR="00FB0964" w:rsidRPr="00036D62">
        <w:t>z</w:t>
      </w:r>
      <w:r w:rsidR="00096CC1" w:rsidRPr="00036D62">
        <w:t>ation</w:t>
      </w:r>
      <w:r w:rsidR="00FB0964" w:rsidRPr="00036D62">
        <w:t xml:space="preserve"> of the </w:t>
      </w:r>
      <w:r w:rsidR="006B41E1" w:rsidRPr="00036D62">
        <w:t xml:space="preserve">Big Five traits </w:t>
      </w:r>
      <w:r w:rsidR="000E6B6E" w:rsidRPr="00036D62">
        <w:t xml:space="preserve">based on their tendencies to co-destroy and co-create value. </w:t>
      </w:r>
      <w:r w:rsidR="006B41E1" w:rsidRPr="00036D62">
        <w:t>T</w:t>
      </w:r>
      <w:r w:rsidR="006E5A0C" w:rsidRPr="00036D62">
        <w:t>raits represent the extent to which consumers express a polar dimension of each of the five traits at the expense of its opposite dimension</w:t>
      </w:r>
      <w:r w:rsidR="00BA008B" w:rsidRPr="00036D62">
        <w:t xml:space="preserve">. </w:t>
      </w:r>
      <w:r w:rsidR="005505D6" w:rsidRPr="00036D62">
        <w:t xml:space="preserve">Traits, unlike values, can be simultaneously expressed. Therefore, the extent to which a consumer will co-destroy or co-create value will depend on the level of expression of each of the traits within the individual. </w:t>
      </w:r>
      <w:r w:rsidR="00A7035A" w:rsidRPr="00036D62">
        <w:t xml:space="preserve">Whilst </w:t>
      </w:r>
      <w:r w:rsidR="008F14C9" w:rsidRPr="00036D62">
        <w:t>individual traits have been shown by authors to facilitate various behaviours</w:t>
      </w:r>
      <w:r w:rsidR="00F1450C" w:rsidRPr="00036D62">
        <w:t xml:space="preserve"> </w:t>
      </w:r>
      <w:r w:rsidR="007029DA" w:rsidRPr="00036D62">
        <w:fldChar w:fldCharType="begin">
          <w:fldData xml:space="preserve">PEVuZE5vdGU+PENpdGU+PEF1dGhvcj5DYXByYXJhPC9BdXRob3I+PFllYXI+MjAwNjwvWWVhcj48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</w:fldData>
        </w:fldChar>
      </w:r>
      <w:r w:rsidR="00E61887">
        <w:instrText xml:space="preserve"> ADDIN EN.CITE </w:instrText>
      </w:r>
      <w:r w:rsidR="00E61887">
        <w:fldChar w:fldCharType="begin">
          <w:fldData xml:space="preserve">PEVuZE5vdGU+PENpdGU+PEF1dGhvcj5DYXByYXJhPC9BdXRob3I+PFllYXI+MjAwNjwvWWVhcj48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</w:fldData>
        </w:fldChar>
      </w:r>
      <w:r w:rsidR="00E61887">
        <w:instrText xml:space="preserve"> ADDIN EN.CITE.DATA </w:instrText>
      </w:r>
      <w:r w:rsidR="00E61887">
        <w:fldChar w:fldCharType="end"/>
      </w:r>
      <w:r w:rsidR="007029DA" w:rsidRPr="00036D62">
        <w:fldChar w:fldCharType="separate"/>
      </w:r>
      <w:r w:rsidR="00CE587F" w:rsidRPr="00036D62">
        <w:rPr>
          <w:noProof/>
        </w:rPr>
        <w:t>(Barlett &amp; Anderson, 2012; Bertoni et al., 2019; Caprara et al., 2006)</w:t>
      </w:r>
      <w:r w:rsidR="007029DA" w:rsidRPr="00036D62">
        <w:fldChar w:fldCharType="end"/>
      </w:r>
      <w:r w:rsidR="007029DA" w:rsidRPr="00036D62">
        <w:t>,</w:t>
      </w:r>
      <w:r w:rsidR="008F14C9" w:rsidRPr="00036D62">
        <w:t xml:space="preserve"> this work shows</w:t>
      </w:r>
      <w:r w:rsidR="00941936" w:rsidRPr="00036D62">
        <w:t xml:space="preserve"> that</w:t>
      </w:r>
      <w:r w:rsidR="008F14C9" w:rsidRPr="00036D62">
        <w:t xml:space="preserve"> </w:t>
      </w:r>
      <w:r w:rsidR="00C51BA7" w:rsidRPr="00036D62">
        <w:t>c</w:t>
      </w:r>
      <w:r w:rsidR="005505D6" w:rsidRPr="00036D62">
        <w:t>o-destruction behaviour is better predicted by neuroticism, extraversion and openness</w:t>
      </w:r>
      <w:r w:rsidR="00C86108" w:rsidRPr="00036D62">
        <w:t>,</w:t>
      </w:r>
      <w:r w:rsidR="005505D6" w:rsidRPr="00036D62">
        <w:t xml:space="preserve"> while conscientiousness and agreeableness are the traits least likely to predict co-destruction behaviour. In contrast, all five traits predict co-creation to differing levels, which suggests that traits could have salient effects, moderated by societal norms. This will require further testing. </w:t>
      </w:r>
    </w:p>
    <w:p w14:paraId="1010A380" w14:textId="5561984C" w:rsidR="000E6B6E" w:rsidRPr="00036D62" w:rsidRDefault="000E6B6E" w:rsidP="001F112C">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t>Practical Contributions</w:t>
      </w:r>
    </w:p>
    <w:p w14:paraId="3EEF3C39" w14:textId="743D4BCA" w:rsidR="000E6B6E" w:rsidRPr="00036D62" w:rsidRDefault="00665101" w:rsidP="00D95A43">
      <w:pPr>
        <w:spacing w:line="480" w:lineRule="auto"/>
      </w:pPr>
      <w:r w:rsidRPr="00036D62">
        <w:t xml:space="preserve">With value co-destruction being intentional or unintentional </w:t>
      </w:r>
      <w:r w:rsidRPr="00036D62">
        <w:fldChar w:fldCharType="begin"/>
      </w:r>
      <w:r w:rsidR="00C3122C" w:rsidRPr="00036D62">
        <w:instrText xml:space="preserve"> ADDIN EN.CITE &lt;EndNote&gt;&lt;Cite&gt;&lt;Author&gt;Plé&lt;/Author&gt;&lt;Year&gt;2010&lt;/Year&gt;&lt;RecNum&gt;54&lt;/RecNum&gt;&lt;DisplayText&gt;(Plé &amp;amp; Chumpitaz Cáceres, 2010)&lt;/DisplayText&gt;&lt;record&gt;&lt;rec-number&gt;54&lt;/rec-number&gt;&lt;foreign-keys&gt;&lt;key app="EN" db-id="sdrxvfpvj0xv0heseds555f4s0wrs00dp0tr" timestamp="1633733098"&gt;54&lt;/key&gt;&lt;/foreign-keys&gt;&lt;ref-type name="Journal Article"&gt;17&lt;/ref-type&gt;&lt;contributors&gt;&lt;authors&gt;&lt;author&gt;Plé, Loïc&lt;/author&gt;&lt;author&gt;Chumpitaz Cáceres, Rubén&lt;/author&gt;&lt;/authors&gt;&lt;/contributors&gt;&lt;titles&gt;&lt;title&gt;Not always co‐creation: introducing interactional co‐destruction of value in service‐dominant logic&lt;/title&gt;&lt;secondary-title&gt;Journal of Services Marketing&lt;/secondary-title&gt;&lt;/titles&gt;&lt;periodical&gt;&lt;full-title&gt;Journal of Services Marketing&lt;/full-title&gt;&lt;/periodical&gt;&lt;pages&gt;430-437&lt;/pages&gt;&lt;volume&gt;24&lt;/volume&gt;&lt;number&gt;6&lt;/number&gt;&lt;dates&gt;&lt;year&gt;2010&lt;/year&gt;&lt;/dates&gt;&lt;publisher&gt;Emerald Group Publishing Limited&lt;/publisher&gt;&lt;isbn&gt;0887-6045&lt;/isbn&gt;&lt;urls&gt;&lt;related-urls&gt;&lt;url&gt;https://doi.org/10.1108/08876041011072546&lt;/url&gt;&lt;/related-urls&gt;&lt;/urls&gt;&lt;electronic-resource-num&gt;10.1108/08876041011072546&lt;/electronic-resource-num&gt;&lt;access-date&gt;2021/10/08&lt;/access-date&gt;&lt;/record&gt;&lt;/Cite&gt;&lt;/EndNote&gt;</w:instrText>
      </w:r>
      <w:r w:rsidRPr="00036D62">
        <w:fldChar w:fldCharType="separate"/>
      </w:r>
      <w:r w:rsidR="00C3122C" w:rsidRPr="00036D62">
        <w:rPr>
          <w:noProof/>
        </w:rPr>
        <w:t>(Plé &amp; Chumpitaz Cáceres, 2010)</w:t>
      </w:r>
      <w:r w:rsidRPr="00036D62">
        <w:fldChar w:fldCharType="end"/>
      </w:r>
      <w:r w:rsidRPr="00036D62">
        <w:t>, firms can therefore anticipate consumer actions</w:t>
      </w:r>
      <w:r w:rsidR="00D52F78" w:rsidRPr="00036D62">
        <w:t xml:space="preserve">/reactions </w:t>
      </w:r>
      <w:r w:rsidR="0005444E" w:rsidRPr="00036D62">
        <w:t xml:space="preserve">before </w:t>
      </w:r>
      <w:r w:rsidR="00FC049C" w:rsidRPr="00036D62">
        <w:t>making business decisions</w:t>
      </w:r>
      <w:r w:rsidR="007F29B4" w:rsidRPr="00036D62">
        <w:t xml:space="preserve">, </w:t>
      </w:r>
      <w:r w:rsidR="0098691C" w:rsidRPr="00036D62">
        <w:t>w</w:t>
      </w:r>
      <w:r w:rsidRPr="00036D62">
        <w:t>hen designing processes</w:t>
      </w:r>
      <w:r w:rsidR="00FC049C" w:rsidRPr="00036D62">
        <w:t xml:space="preserve"> </w:t>
      </w:r>
      <w:r w:rsidR="007F29B4" w:rsidRPr="00036D62">
        <w:t>and when developing c</w:t>
      </w:r>
      <w:r w:rsidR="0005444E" w:rsidRPr="00036D62">
        <w:t xml:space="preserve">ommunications </w:t>
      </w:r>
      <w:r w:rsidR="0098691C" w:rsidRPr="00036D62">
        <w:t xml:space="preserve">to </w:t>
      </w:r>
      <w:r w:rsidR="009A2B90" w:rsidRPr="00036D62">
        <w:t>determine</w:t>
      </w:r>
      <w:r w:rsidRPr="00036D62">
        <w:t xml:space="preserve"> the likelihood of consumers co-destroying value</w:t>
      </w:r>
      <w:r w:rsidR="007F29B4" w:rsidRPr="00036D62">
        <w:t>. I</w:t>
      </w:r>
      <w:r w:rsidRPr="00036D62">
        <w:t xml:space="preserve">f such </w:t>
      </w:r>
      <w:r w:rsidR="00A40AF8" w:rsidRPr="00036D62">
        <w:t xml:space="preserve">decisions, </w:t>
      </w:r>
      <w:r w:rsidRPr="00036D62">
        <w:t>processes</w:t>
      </w:r>
      <w:r w:rsidR="00A40AF8" w:rsidRPr="00036D62">
        <w:t xml:space="preserve"> and </w:t>
      </w:r>
      <w:r w:rsidR="0098691C" w:rsidRPr="00036D62">
        <w:t xml:space="preserve">communications </w:t>
      </w:r>
      <w:r w:rsidRPr="00036D62">
        <w:t xml:space="preserve">rely on the </w:t>
      </w:r>
      <w:r w:rsidR="00127830" w:rsidRPr="00036D62">
        <w:t>acceptance/</w:t>
      </w:r>
      <w:r w:rsidRPr="00036D62">
        <w:t>actions of consumers for the successful co-creation of value dimensions</w:t>
      </w:r>
      <w:r w:rsidR="00A40AF8" w:rsidRPr="00036D62">
        <w:t xml:space="preserve">, </w:t>
      </w:r>
      <w:r w:rsidR="009613B7" w:rsidRPr="00036D62">
        <w:t xml:space="preserve">taking positions </w:t>
      </w:r>
      <w:r w:rsidR="00BE2F90" w:rsidRPr="00036D62">
        <w:t xml:space="preserve">that </w:t>
      </w:r>
      <w:r w:rsidR="00C33443" w:rsidRPr="00036D62">
        <w:t xml:space="preserve">conflict with the </w:t>
      </w:r>
      <w:r w:rsidR="00424130" w:rsidRPr="00036D62">
        <w:t xml:space="preserve">values of their consumers or the general population </w:t>
      </w:r>
      <w:r w:rsidR="00EC6AEF" w:rsidRPr="00036D62">
        <w:t xml:space="preserve">could </w:t>
      </w:r>
      <w:r w:rsidR="00D52F78" w:rsidRPr="00036D62">
        <w:t xml:space="preserve">spur negative actions/reactions by consumers. </w:t>
      </w:r>
      <w:r w:rsidRPr="00036D62">
        <w:t xml:space="preserve">Firm actions and interactions </w:t>
      </w:r>
      <w:r w:rsidR="00A40396" w:rsidRPr="00036D62">
        <w:t>should</w:t>
      </w:r>
      <w:r w:rsidRPr="00036D62">
        <w:t xml:space="preserve"> be considered to see which values they reflect </w:t>
      </w:r>
      <w:r w:rsidR="00263146" w:rsidRPr="00036D62">
        <w:t>and</w:t>
      </w:r>
      <w:r w:rsidRPr="00036D62">
        <w:t xml:space="preserve"> if they conflict with any of the basic values. The higher the conflicts with </w:t>
      </w:r>
      <w:r w:rsidR="00F41B15" w:rsidRPr="00036D62">
        <w:t xml:space="preserve">ST+C </w:t>
      </w:r>
      <w:r w:rsidRPr="00036D62">
        <w:t xml:space="preserve">values, the higher the likelihood of value co-destruction during interactions.  </w:t>
      </w:r>
    </w:p>
    <w:p w14:paraId="35B9B4A3" w14:textId="207AD28C" w:rsidR="00665101" w:rsidRPr="00036D62" w:rsidRDefault="0083668D" w:rsidP="00D95A43">
      <w:pPr>
        <w:spacing w:line="480" w:lineRule="auto"/>
      </w:pPr>
      <w:r w:rsidRPr="00036D62">
        <w:lastRenderedPageBreak/>
        <w:t>T</w:t>
      </w:r>
      <w:r w:rsidR="00C66925" w:rsidRPr="00036D62">
        <w:t xml:space="preserve">raits describe what people are like as opposed to the motives behind their intentions </w:t>
      </w:r>
      <w:r w:rsidR="00C66925" w:rsidRPr="00036D62">
        <w:fldChar w:fldCharType="begin"/>
      </w:r>
      <w:r w:rsidR="00C3122C" w:rsidRPr="00036D62">
        <w:instrText xml:space="preserve"> ADDIN EN.CITE &lt;EndNote&gt;&lt;Cite&gt;&lt;Author&gt;Roccas&lt;/Author&gt;&lt;Year&gt;2002&lt;/Year&gt;&lt;RecNum&gt;63&lt;/RecNum&gt;&lt;DisplayText&gt;(Roccas et al., 2002)&lt;/DisplayText&gt;&lt;record&gt;&lt;rec-number&gt;63&lt;/rec-number&gt;&lt;foreign-keys&gt;&lt;key app="EN" db-id="sdrxvfpvj0xv0heseds555f4s0wrs00dp0tr" timestamp="1633733563"&gt;63&lt;/key&gt;&lt;/foreign-keys&gt;&lt;ref-type name="Journal Article"&gt;17&lt;/ref-type&gt;&lt;contributors&gt;&lt;authors&gt;&lt;author&gt;Roccas, Sonia&lt;/author&gt;&lt;author&gt;Sagiv, Lilach&lt;/author&gt;&lt;author&gt;Schwartz, Shalom H.&lt;/author&gt;&lt;author&gt;Knafo, Ariel&lt;/author&gt;&lt;/authors&gt;&lt;/contributors&gt;&lt;titles&gt;&lt;title&gt;The Big Five Personality Factors and Personal Values&lt;/title&gt;&lt;secondary-title&gt;Personality and Social Psychology Bulletin&lt;/secondary-title&gt;&lt;/titles&gt;&lt;periodical&gt;&lt;full-title&gt;Personality and Social Psychology Bulletin&lt;/full-title&gt;&lt;/periodical&gt;&lt;pages&gt;789-801&lt;/pages&gt;&lt;volume&gt;28&lt;/volume&gt;&lt;number&gt;6&lt;/number&gt;&lt;dates&gt;&lt;year&gt;2002&lt;/year&gt;&lt;pub-dates&gt;&lt;date&gt;2002/06/01&lt;/date&gt;&lt;/pub-dates&gt;&lt;/dates&gt;&lt;publisher&gt;SAGE Publications Inc&lt;/publisher&gt;&lt;isbn&gt;0146-1672&lt;/isbn&gt;&lt;urls&gt;&lt;related-urls&gt;&lt;url&gt;https://doi.org/10.1177/0146167202289008&lt;/url&gt;&lt;/related-urls&gt;&lt;/urls&gt;&lt;electronic-resource-num&gt;10.1177/0146167202289008&lt;/electronic-resource-num&gt;&lt;access-date&gt;2021/10/08&lt;/access-date&gt;&lt;/record&gt;&lt;/Cite&gt;&lt;/EndNote&gt;</w:instrText>
      </w:r>
      <w:r w:rsidR="00C66925" w:rsidRPr="00036D62">
        <w:fldChar w:fldCharType="separate"/>
      </w:r>
      <w:r w:rsidR="00C66925" w:rsidRPr="00036D62">
        <w:rPr>
          <w:noProof/>
        </w:rPr>
        <w:t>(Roccas et al., 2002)</w:t>
      </w:r>
      <w:r w:rsidR="00C66925" w:rsidRPr="00036D62">
        <w:fldChar w:fldCharType="end"/>
      </w:r>
      <w:r w:rsidR="00A35696" w:rsidRPr="00036D62">
        <w:t>. T</w:t>
      </w:r>
      <w:r w:rsidRPr="00036D62">
        <w:t xml:space="preserve">herefore, </w:t>
      </w:r>
      <w:r w:rsidR="00C66925" w:rsidRPr="00036D62">
        <w:t>individuals high on extr</w:t>
      </w:r>
      <w:r w:rsidR="00A35696" w:rsidRPr="00036D62">
        <w:t>a</w:t>
      </w:r>
      <w:r w:rsidR="00C66925" w:rsidRPr="00036D62">
        <w:t xml:space="preserve">version, neuroticism and openness are more likely to destroy value in comparison to individuals high on conscientiousness and agreeableness traits. Since co-creation and co-destruction are not necessarily opposites </w:t>
      </w:r>
      <w:r w:rsidR="00C66925" w:rsidRPr="00036D62">
        <w:fldChar w:fldCharType="begin"/>
      </w:r>
      <w:r w:rsidR="00E61887">
        <w:instrText xml:space="preserve"> ADDIN EN.CITE &lt;EndNote&gt;&lt;Cite&gt;&lt;Author&gt;Stieler&lt;/Author&gt;&lt;Year&gt;2014&lt;/Year&gt;&lt;RecNum&gt;75&lt;/RecNum&gt;&lt;DisplayText&gt;(Stieler et al., 2014)&lt;/DisplayText&gt;&lt;record&gt;&lt;rec-number&gt;75&lt;/rec-number&gt;&lt;foreign-keys&gt;&lt;key app="EN" db-id="sdrxvfpvj0xv0heseds555f4s0wrs00dp0tr" timestamp="1633734526"&gt;75&lt;/key&gt;&lt;/foreign-keys&gt;&lt;ref-type name="Journal Article"&gt;17&lt;/ref-type&gt;&lt;contributors&gt;&lt;authors&gt;&lt;author&gt;Stieler, Maximilian&lt;/author&gt;&lt;author&gt;Weismann, Friederike&lt;/author&gt;&lt;author&gt;Germelmann, Claas Christian&lt;/author&gt;&lt;/authors&gt;&lt;/contributors&gt;&lt;titles&gt;&lt;title&gt;Co-destruction of value by spectators: the case of silent protests&lt;/title&gt;&lt;secondary-title&gt;European Sport Management Quarterly&lt;/secondary-title&gt;&lt;/titles&gt;&lt;periodical&gt;&lt;full-title&gt;European Sport Management Quarterly&lt;/full-title&gt;&lt;/periodical&gt;&lt;pages&gt;72-86&lt;/pages&gt;&lt;volume&gt;14&lt;/volume&gt;&lt;number&gt;1&lt;/number&gt;&lt;dates&gt;&lt;year&gt;2014&lt;/year&gt;&lt;pub-dates&gt;&lt;date&gt;2014/01/01&lt;/date&gt;&lt;/pub-dates&gt;&lt;/dates&gt;&lt;publisher&gt;Routledge&lt;/publisher&gt;&lt;isbn&gt;1618-4742&lt;/isbn&gt;&lt;urls&gt;&lt;related-urls&gt;&lt;url&gt;https://doi.org/10.1080/16184742.2013.865249&lt;/url&gt;&lt;/related-urls&gt;&lt;/urls&gt;&lt;electronic-resource-num&gt;10.1080/16184742.2013.865249&lt;/electronic-resource-num&gt;&lt;/record&gt;&lt;/Cite&gt;&lt;/EndNote&gt;</w:instrText>
      </w:r>
      <w:r w:rsidR="00C66925" w:rsidRPr="00036D62">
        <w:fldChar w:fldCharType="separate"/>
      </w:r>
      <w:r w:rsidR="00C66925" w:rsidRPr="00036D62">
        <w:rPr>
          <w:noProof/>
        </w:rPr>
        <w:t>(Stieler et al., 2014)</w:t>
      </w:r>
      <w:r w:rsidR="00C66925" w:rsidRPr="00036D62">
        <w:fldChar w:fldCharType="end"/>
      </w:r>
      <w:r w:rsidR="00C66925" w:rsidRPr="00036D62">
        <w:t>, individuals high on extr</w:t>
      </w:r>
      <w:r w:rsidR="00A35696" w:rsidRPr="00036D62">
        <w:t>a</w:t>
      </w:r>
      <w:r w:rsidR="00C66925" w:rsidRPr="00036D62">
        <w:t>version and openness are also the most likely to co-create value. Whilst individuals high on conscientiousness and agreeableness are the least likely to destroy value, they are also the least likely to co-create value.</w:t>
      </w:r>
      <w:r w:rsidR="00665101" w:rsidRPr="00036D62">
        <w:t xml:space="preserve"> Whether extr</w:t>
      </w:r>
      <w:r w:rsidR="00A35696" w:rsidRPr="00036D62">
        <w:t>a</w:t>
      </w:r>
      <w:r w:rsidR="00665101" w:rsidRPr="00036D62">
        <w:t>verted, open or neurotic people co-destroy value will depend on</w:t>
      </w:r>
      <w:r w:rsidR="00C86108" w:rsidRPr="00036D62">
        <w:t xml:space="preserve"> whether</w:t>
      </w:r>
      <w:r w:rsidR="00665101" w:rsidRPr="00036D62">
        <w:t xml:space="preserve"> their expectations are being met by the firm. This makes </w:t>
      </w:r>
      <w:r w:rsidR="001A0F19" w:rsidRPr="00036D62">
        <w:t xml:space="preserve">the </w:t>
      </w:r>
      <w:r w:rsidR="00665101" w:rsidRPr="00036D62">
        <w:t xml:space="preserve">delivery of service promises crucial to ensuring </w:t>
      </w:r>
      <w:r w:rsidR="001A0F19" w:rsidRPr="00036D62">
        <w:t xml:space="preserve">that </w:t>
      </w:r>
      <w:r w:rsidR="00665101" w:rsidRPr="00036D62">
        <w:t xml:space="preserve">value is not co-destroyed. Firms </w:t>
      </w:r>
      <w:r w:rsidR="001A0F19" w:rsidRPr="00036D62">
        <w:t xml:space="preserve">should </w:t>
      </w:r>
      <w:r w:rsidR="00665101" w:rsidRPr="00036D62">
        <w:t xml:space="preserve">therefore focus on ensuring </w:t>
      </w:r>
      <w:r w:rsidR="001A0F19" w:rsidRPr="00036D62">
        <w:t xml:space="preserve">that </w:t>
      </w:r>
      <w:r w:rsidR="00665101" w:rsidRPr="00036D62">
        <w:t xml:space="preserve">the expectations of consumers are met to ensure value co-creation. Firms can determine consumer actions at various touchpoints by considering what individuals with specific traits will do in different scenarios. Thus, when designing touchpoints, the likelihood of consumers co-destroying value can be determined if interactions at those touchpoints rely on the actions of consumers for the successful co-creation of value dimensions. </w:t>
      </w:r>
    </w:p>
    <w:p w14:paraId="5FB84917" w14:textId="3BDD5D77" w:rsidR="00C906D8" w:rsidRPr="00036D62" w:rsidRDefault="00FE57A3">
      <w:pPr>
        <w:spacing w:line="480" w:lineRule="auto"/>
      </w:pPr>
      <w:r w:rsidRPr="00036D62">
        <w:t>During interactions</w:t>
      </w:r>
      <w:r w:rsidR="00C906D8" w:rsidRPr="00036D62">
        <w:t xml:space="preserve">, firms should realise </w:t>
      </w:r>
      <w:r w:rsidR="00941936" w:rsidRPr="00036D62">
        <w:t xml:space="preserve">that </w:t>
      </w:r>
      <w:r w:rsidR="00C906D8" w:rsidRPr="00036D62">
        <w:t>consumers will not always demonstrate the expected behaviours and value will not always be co-created. With the knowledge that some consumers will intentionally ignore and withhold information, firms should work to minimise the amount of information consumers have to seek and share where possible. Firm employees should be prepared and trained adequately to respond to such less than ideal situations. Where consumers are likely to act impersonally and irresponsibly, firms should provide alternative experiences which capture the dimensions of the offered service but require minimal personal interactions. Extra</w:t>
      </w:r>
      <w:r w:rsidR="00BE2F90" w:rsidRPr="00036D62">
        <w:t>-</w:t>
      </w:r>
      <w:r w:rsidR="00C906D8" w:rsidRPr="00036D62">
        <w:t>role, where consumers give negative feedback, oppose the firm or exhibit high levels of intolerance</w:t>
      </w:r>
      <w:r w:rsidR="00DF7B03" w:rsidRPr="00036D62">
        <w:t>,</w:t>
      </w:r>
      <w:r w:rsidR="00C906D8" w:rsidRPr="00036D62">
        <w:t xml:space="preserve"> such as on virtual platforms, firm employees should understand </w:t>
      </w:r>
      <w:r w:rsidR="00941936" w:rsidRPr="00036D62">
        <w:t xml:space="preserve">that </w:t>
      </w:r>
      <w:r w:rsidR="00C906D8" w:rsidRPr="00036D62">
        <w:t xml:space="preserve">consumers could be acting naturally, in line with their values/traits and could feel justified </w:t>
      </w:r>
      <w:r w:rsidR="00DF7B03" w:rsidRPr="00036D62">
        <w:t xml:space="preserve">in </w:t>
      </w:r>
      <w:r w:rsidR="00C906D8" w:rsidRPr="00036D62">
        <w:t>their actions. Firm employees should therefore take extra care to identify the origins of such actions (e.g. a less than ideal value proposition</w:t>
      </w:r>
      <w:r w:rsidR="001F04DC" w:rsidRPr="00036D62">
        <w:t xml:space="preserve"> by the firm</w:t>
      </w:r>
      <w:r w:rsidR="00C906D8" w:rsidRPr="00036D62">
        <w:t xml:space="preserve">) before offering solutions. </w:t>
      </w:r>
    </w:p>
    <w:p w14:paraId="792C769B" w14:textId="77777777" w:rsidR="00737A13" w:rsidRPr="00036D62" w:rsidRDefault="00737A13" w:rsidP="006B7F8E">
      <w:pPr>
        <w:pStyle w:val="ListParagraph"/>
        <w:numPr>
          <w:ilvl w:val="1"/>
          <w:numId w:val="18"/>
        </w:numPr>
        <w:spacing w:after="0" w:line="480" w:lineRule="auto"/>
        <w:ind w:left="709"/>
        <w:jc w:val="both"/>
        <w:outlineLvl w:val="1"/>
        <w:rPr>
          <w:rFonts w:asciiTheme="majorHAnsi" w:hAnsiTheme="majorHAnsi" w:cstheme="majorBidi"/>
          <w:sz w:val="32"/>
          <w:szCs w:val="24"/>
        </w:rPr>
      </w:pPr>
      <w:r w:rsidRPr="00036D62">
        <w:rPr>
          <w:rFonts w:asciiTheme="majorHAnsi" w:hAnsiTheme="majorHAnsi" w:cstheme="majorBidi"/>
          <w:sz w:val="32"/>
          <w:szCs w:val="24"/>
        </w:rPr>
        <w:lastRenderedPageBreak/>
        <w:t xml:space="preserve">Limitations and Future Research </w:t>
      </w:r>
    </w:p>
    <w:p w14:paraId="73DDB7B2" w14:textId="2E92A824" w:rsidR="00144872" w:rsidRDefault="00144872" w:rsidP="00641573">
      <w:pPr>
        <w:spacing w:line="480" w:lineRule="auto"/>
      </w:pPr>
      <w:r w:rsidRPr="00036D62">
        <w:t xml:space="preserve">In conducting this research, this work has utilised the Short Schwartz’s Value Survey Scale (SVSS)  </w:t>
      </w:r>
      <w:r w:rsidRPr="00036D62">
        <w:fldChar w:fldCharType="begin"/>
      </w:r>
      <w:r w:rsidR="00CE587F" w:rsidRPr="00036D62">
        <w:instrText xml:space="preserve"> ADDIN EN.CITE &lt;EndNote&gt;&lt;Cite&gt;&lt;Author&gt;Lindeman&lt;/Author&gt;&lt;Year&gt;2005&lt;/Year&gt;&lt;RecNum&gt;36&lt;/RecNum&gt;&lt;DisplayText&gt;(Lindeman &amp;amp; Verkasalo, 2005)&lt;/DisplayText&gt;&lt;record&gt;&lt;rec-number&gt;36&lt;/rec-number&gt;&lt;foreign-keys&gt;&lt;key app="EN" db-id="sdrxvfpvj0xv0heseds555f4s0wrs00dp0tr" timestamp="1633731350"&gt;36&lt;/key&gt;&lt;/foreign-keys&gt;&lt;ref-type name="Journal Article"&gt;17&lt;/ref-type&gt;&lt;contributors&gt;&lt;authors&gt;&lt;author&gt;Lindeman, Marjaana&lt;/author&gt;&lt;author&gt;Verkasalo, Markku&lt;/author&gt;&lt;/authors&gt;&lt;/contributors&gt;&lt;titles&gt;&lt;title&gt;Measuring Values With the Short Schwartz&amp;apos;s Value Survey&lt;/title&gt;&lt;secondary-title&gt;Journal of Personality Assessment&lt;/secondary-title&gt;&lt;/titles&gt;&lt;periodical&gt;&lt;full-title&gt;Journal of Personality Assessment&lt;/full-title&gt;&lt;/periodical&gt;&lt;pages&gt;170-178&lt;/pages&gt;&lt;volume&gt;85&lt;/volume&gt;&lt;number&gt;2&lt;/number&gt;&lt;dates&gt;&lt;year&gt;2005&lt;/year&gt;&lt;pub-dates&gt;&lt;date&gt;2005/10/01&lt;/date&gt;&lt;/pub-dates&gt;&lt;/dates&gt;&lt;publisher&gt;Routledge&lt;/publisher&gt;&lt;isbn&gt;0022-3891&lt;/isbn&gt;&lt;urls&gt;&lt;related-urls&gt;&lt;url&gt;https://doi.org/10.1207/s15327752jpa8502_09&lt;/url&gt;&lt;/related-urls&gt;&lt;/urls&gt;&lt;electronic-resource-num&gt;10.1207/s15327752jpa8502_09&lt;/electronic-resource-num&gt;&lt;/record&gt;&lt;/Cite&gt;&lt;/EndNote&gt;</w:instrText>
      </w:r>
      <w:r w:rsidRPr="00036D62">
        <w:fldChar w:fldCharType="separate"/>
      </w:r>
      <w:r w:rsidR="00CE587F" w:rsidRPr="00036D62">
        <w:rPr>
          <w:noProof/>
        </w:rPr>
        <w:t>(Lindeman &amp; Verkasalo, 2005)</w:t>
      </w:r>
      <w:r w:rsidRPr="00036D62">
        <w:fldChar w:fldCharType="end"/>
      </w:r>
      <w:r w:rsidRPr="00036D62">
        <w:t xml:space="preserve"> to measure basic human values. The SSVS is a 10-item scale developed as an alternative to the 57-item Schwartz’s Value Survey (SVS) </w:t>
      </w:r>
      <w:r w:rsidRPr="00036D62">
        <w:fldChar w:fldCharType="begin"/>
      </w:r>
      <w:r w:rsidR="00C3122C" w:rsidRPr="00036D62">
        <w:instrText xml:space="preserve"> ADDIN EN.CITE &lt;EndNote&gt;&lt;Cite&gt;&lt;Author&gt;Schwartz&lt;/Author&gt;&lt;Year&gt;1992&lt;/Year&gt;&lt;RecNum&gt;65&lt;/RecNum&gt;&lt;DisplayText&gt;(Schwartz, 1992)&lt;/DisplayText&gt;&lt;record&gt;&lt;rec-number&gt;65&lt;/rec-number&gt;&lt;foreign-keys&gt;&lt;key app="EN" db-id="sdrxvfpvj0xv0heseds555f4s0wrs00dp0tr" timestamp="1633733693"&gt;65&lt;/key&gt;&lt;/foreign-keys&gt;&lt;ref-type name="Book Section"&gt;5&lt;/ref-type&gt;&lt;contributors&gt;&lt;authors&gt;&lt;author&gt;Schwartz, Shalom H.&lt;/author&gt;&lt;/authors&gt;&lt;secondary-authors&gt;&lt;author&gt;Zanna, Mark P.&lt;/author&gt;&lt;/secondary-authors&gt;&lt;/contributors&gt;&lt;titles&gt;&lt;title&gt;Universals in the Content and Structure of Values: Theoretical Advances and Empirical Tests in 20 Countries&lt;/title&gt;&lt;secondary-title&gt;Advances in Experimental Social Psychology&lt;/secondary-title&gt;&lt;/titles&gt;&lt;pages&gt;1-65&lt;/pages&gt;&lt;volume&gt;25&lt;/volume&gt;&lt;dates&gt;&lt;year&gt;1992&lt;/year&gt;&lt;pub-dates&gt;&lt;date&gt;1992/01/01/&lt;/date&gt;&lt;/pub-dates&gt;&lt;/dates&gt;&lt;publisher&gt;Academic Press&lt;/publisher&gt;&lt;isbn&gt;0065-2601&lt;/isbn&gt;&lt;urls&gt;&lt;related-urls&gt;&lt;url&gt;https://www.sciencedirect.com/science/article/pii/S0065260108602816&lt;/url&gt;&lt;/related-urls&gt;&lt;/urls&gt;&lt;electronic-resource-num&gt;https://doi.org/10.1016/S0065-2601(08)60281-6&lt;/electronic-resource-num&gt;&lt;/record&gt;&lt;/Cite&gt;&lt;/EndNote&gt;</w:instrText>
      </w:r>
      <w:r w:rsidRPr="00036D62">
        <w:fldChar w:fldCharType="separate"/>
      </w:r>
      <w:r w:rsidR="00C3122C" w:rsidRPr="00036D62">
        <w:rPr>
          <w:noProof/>
        </w:rPr>
        <w:t>(Schwartz, 1992)</w:t>
      </w:r>
      <w:r w:rsidRPr="00036D62">
        <w:fldChar w:fldCharType="end"/>
      </w:r>
      <w:r w:rsidRPr="00036D62">
        <w:t xml:space="preserve">. Future research should focus on testing with the 57-item SVS scale. Similarly, this work has measured co-destruction by adapting items from the </w:t>
      </w:r>
      <w:r w:rsidRPr="00036D62">
        <w:fldChar w:fldCharType="begin"/>
      </w:r>
      <w:r w:rsidR="00E61887">
        <w:instrText xml:space="preserve"> ADDIN EN.CITE &lt;EndNote&gt;&lt;Cite AuthorYear="1"&gt;&lt;Author&gt;Yi&lt;/Author&gt;&lt;Year&gt;2013&lt;/Year&gt;&lt;RecNum&gt;83&lt;/RecNum&gt;&lt;DisplayText&gt;Yi and Gong (2013)&lt;/DisplayText&gt;&lt;record&gt;&lt;rec-number&gt;83&lt;/rec-number&gt;&lt;foreign-keys&gt;&lt;key app="EN" db-id="sdrxvfpvj0xv0heseds555f4s0wrs00dp0tr" timestamp="1633734972"&gt;83&lt;/key&gt;&lt;/foreign-keys&gt;&lt;ref-type name="Journal Article"&gt;17&lt;/ref-type&gt;&lt;contributors&gt;&lt;authors&gt;&lt;author&gt;Yi, Youjae&lt;/author&gt;&lt;author&gt;Gong, Taeshik&lt;/author&gt;&lt;/authors&gt;&lt;/contributors&gt;&lt;titles&gt;&lt;title&gt;Customer value co-creation behavior: Scale development and 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3&lt;/year&gt;&lt;pub-dates&gt;&lt;date&gt;2013/09/01/&lt;/date&gt;&lt;/pub-dates&gt;&lt;/dates&gt;&lt;isbn&gt;0148-2963&lt;/isbn&gt;&lt;urls&gt;&lt;related-urls&gt;&lt;url&gt;https://www.sciencedirect.com/science/article/pii/S0148296312000586&lt;/url&gt;&lt;/related-urls&gt;&lt;/urls&gt;&lt;electronic-resource-num&gt;https://doi.org/10.1016/j.jbusres.2012.02.026&lt;/electronic-resource-num&gt;&lt;/record&gt;&lt;/Cite&gt;&lt;/EndNote&gt;</w:instrText>
      </w:r>
      <w:r w:rsidRPr="00036D62">
        <w:fldChar w:fldCharType="separate"/>
      </w:r>
      <w:r w:rsidRPr="00036D62">
        <w:rPr>
          <w:noProof/>
        </w:rPr>
        <w:t>Yi and Gong (2013)</w:t>
      </w:r>
      <w:r w:rsidRPr="00036D62">
        <w:fldChar w:fldCharType="end"/>
      </w:r>
      <w:r w:rsidRPr="00036D62">
        <w:t xml:space="preserve"> co-creation scale. Future research could focus on identifying the dimensions and subdimensions of value co-destruction and developing a scale that measures value co-destruction and differentiates it from value no-creation</w:t>
      </w:r>
      <w:r w:rsidR="00517CF2" w:rsidRPr="00036D62">
        <w:t xml:space="preserve"> </w:t>
      </w:r>
      <w:r w:rsidR="00517CF2"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 </w:instrText>
      </w:r>
      <w:r w:rsidR="00CE587F" w:rsidRPr="00036D62">
        <w:fldChar w:fldCharType="begin">
          <w:fldData xml:space="preserve">PEVuZE5vdGU+PENpdGU+PEF1dGhvcj5NYWtrb25lbjwvQXV0aG9yPjxZZWFyPjIwMTc8L1llYXI+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==
</w:fldData>
        </w:fldChar>
      </w:r>
      <w:r w:rsidR="00CE587F" w:rsidRPr="00036D62">
        <w:instrText xml:space="preserve"> ADDIN EN.CITE.DATA </w:instrText>
      </w:r>
      <w:r w:rsidR="00CE587F" w:rsidRPr="00036D62">
        <w:fldChar w:fldCharType="end"/>
      </w:r>
      <w:r w:rsidR="00517CF2" w:rsidRPr="00036D62">
        <w:fldChar w:fldCharType="separate"/>
      </w:r>
      <w:r w:rsidR="00CE587F" w:rsidRPr="00036D62">
        <w:rPr>
          <w:noProof/>
        </w:rPr>
        <w:t>(Makkonen &amp; Olkkonen, 2017; Sthapit &amp; Björk, 2020)</w:t>
      </w:r>
      <w:r w:rsidR="00517CF2" w:rsidRPr="00036D62">
        <w:fldChar w:fldCharType="end"/>
      </w:r>
      <w:r w:rsidR="00517CF2" w:rsidRPr="00036D62">
        <w:t xml:space="preserve">. </w:t>
      </w:r>
      <w:r w:rsidRPr="00036D62">
        <w:t xml:space="preserve">Whilst this work groups values into types that are more likely to co-destroy and those more likely to co-create value, it makes no claims on individual values and their direct relationships with co-destruction/ co-creation behaviour. Behaviour typically expresses more than one value </w:t>
      </w:r>
      <w:r w:rsidR="00F1471E" w:rsidRPr="00036D62">
        <w:fldChar w:fldCharType="begin"/>
      </w:r>
      <w:r w:rsidR="00CE587F" w:rsidRPr="00036D62">
        <w:instrText xml:space="preserve"> ADDIN EN.CITE &lt;EndNote&gt;&lt;Cite&gt;&lt;Author&gt;Bardi&lt;/Author&gt;&lt;Year&gt;2003&lt;/Year&gt;&lt;RecNum&gt;2&lt;/RecNum&gt;&lt;DisplayText&gt;(Bardi &amp;amp; Schwartz, 2003)&lt;/DisplayText&gt;&lt;record&gt;&lt;rec-number&gt;2&lt;/rec-number&gt;&lt;foreign-keys&gt;&lt;key app="EN" db-id="sdrxvfpvj0xv0heseds555f4s0wrs00dp0tr" timestamp="1633727389"&gt;2&lt;/key&gt;&lt;/foreign-keys&gt;&lt;ref-type name="Journal Article"&gt;17&lt;/ref-type&gt;&lt;contributors&gt;&lt;authors&gt;&lt;author&gt;Bardi, Anat&lt;/author&gt;&lt;author&gt;Schwartz, Shalom H.&lt;/author&gt;&lt;/authors&gt;&lt;/contributors&gt;&lt;titles&gt;&lt;title&gt;Values and Behavior: Strength and Structure of Relations&lt;/title&gt;&lt;secondary-title&gt;Personality and Social Psychology Bulletin&lt;/secondary-title&gt;&lt;/titles&gt;&lt;periodical&gt;&lt;full-title&gt;Personality and Social Psychology Bulletin&lt;/full-title&gt;&lt;/periodical&gt;&lt;pages&gt;1207-1220&lt;/pages&gt;&lt;volume&gt;29&lt;/volume&gt;&lt;number&gt;10&lt;/number&gt;&lt;dates&gt;&lt;year&gt;2003&lt;/year&gt;&lt;pub-dates&gt;&lt;date&gt;2003/10/01&lt;/date&gt;&lt;/pub-dates&gt;&lt;/dates&gt;&lt;publisher&gt;SAGE Publications Inc&lt;/publisher&gt;&lt;isbn&gt;0146-1672&lt;/isbn&gt;&lt;urls&gt;&lt;related-urls&gt;&lt;url&gt;https://doi.org/10.1177/0146167203254602&lt;/url&gt;&lt;/related-urls&gt;&lt;/urls&gt;&lt;electronic-resource-num&gt;10.1177/0146167203254602&lt;/electronic-resource-num&gt;&lt;access-date&gt;2021/10/08&lt;/access-date&gt;&lt;/record&gt;&lt;/Cite&gt;&lt;/EndNote&gt;</w:instrText>
      </w:r>
      <w:r w:rsidR="00F1471E" w:rsidRPr="00036D62">
        <w:fldChar w:fldCharType="separate"/>
      </w:r>
      <w:r w:rsidR="00CE587F" w:rsidRPr="00036D62">
        <w:rPr>
          <w:noProof/>
        </w:rPr>
        <w:t>(Bardi &amp; Schwartz, 2003)</w:t>
      </w:r>
      <w:r w:rsidR="00F1471E" w:rsidRPr="00036D62">
        <w:fldChar w:fldCharType="end"/>
      </w:r>
      <w:r w:rsidR="00F1471E" w:rsidRPr="00036D62">
        <w:t xml:space="preserve">. </w:t>
      </w:r>
      <w:r w:rsidRPr="00036D62">
        <w:t xml:space="preserve">As such, further testing will be needed to identify which specific values or group of values predict specific co-destruction/ co-creation behaviours. </w:t>
      </w:r>
      <w:r w:rsidR="001F6C76" w:rsidRPr="00036D62">
        <w:t>It is also important to note</w:t>
      </w:r>
      <w:r w:rsidR="00941936" w:rsidRPr="00036D62">
        <w:t xml:space="preserve"> that</w:t>
      </w:r>
      <w:r w:rsidR="001F6C76" w:rsidRPr="00036D62">
        <w:t xml:space="preserve"> this </w:t>
      </w:r>
      <w:r w:rsidR="002D793D" w:rsidRPr="00036D62">
        <w:t xml:space="preserve">study </w:t>
      </w:r>
      <w:r w:rsidR="00196DEE" w:rsidRPr="00036D62">
        <w:t>focused on interactions between the</w:t>
      </w:r>
      <w:r w:rsidR="00F72211" w:rsidRPr="00036D62">
        <w:t xml:space="preserve"> </w:t>
      </w:r>
      <w:r w:rsidR="00196DEE" w:rsidRPr="00036D62">
        <w:t>dyad of the firm and consumer. This represents</w:t>
      </w:r>
      <w:r w:rsidR="00F72211" w:rsidRPr="00036D62">
        <w:t xml:space="preserve"> </w:t>
      </w:r>
      <w:r w:rsidR="00196DEE" w:rsidRPr="00036D62">
        <w:t>interaction in its most primitive form. In reality,</w:t>
      </w:r>
      <w:r w:rsidR="00F72211" w:rsidRPr="00036D62">
        <w:t xml:space="preserve"> </w:t>
      </w:r>
      <w:r w:rsidR="00196DEE" w:rsidRPr="00036D62">
        <w:t>co-creation and co-destruction occur in complex</w:t>
      </w:r>
      <w:r w:rsidR="00F72211" w:rsidRPr="00036D62">
        <w:t xml:space="preserve"> </w:t>
      </w:r>
      <w:r w:rsidR="00196DEE" w:rsidRPr="00036D62">
        <w:t>interactions involving multiple actors (Ekman et</w:t>
      </w:r>
      <w:r w:rsidR="00F72211" w:rsidRPr="00036D62">
        <w:t xml:space="preserve"> </w:t>
      </w:r>
      <w:r w:rsidR="00196DEE" w:rsidRPr="00036D62">
        <w:t>al., 2016, Luo et al., 2019).</w:t>
      </w:r>
      <w:r w:rsidR="00155609" w:rsidRPr="00036D62">
        <w:t xml:space="preserve"> Future </w:t>
      </w:r>
      <w:r w:rsidR="002D793D" w:rsidRPr="00036D62">
        <w:t xml:space="preserve">studies </w:t>
      </w:r>
      <w:r w:rsidR="00155609" w:rsidRPr="00036D62">
        <w:t xml:space="preserve">should consider how consumer values and traits influence value co-creation and co-destruction interactions involving multiple actors . </w:t>
      </w:r>
      <w:r w:rsidRPr="00036D62">
        <w:t>Finally, this work identified the possible effect of norms (societal, group, significant others) on the expression of values and traits.</w:t>
      </w:r>
      <w:r w:rsidR="001E01A7" w:rsidRPr="00036D62">
        <w:t xml:space="preserve"> </w:t>
      </w:r>
      <w:r w:rsidRPr="00036D62">
        <w:t xml:space="preserve">Future studies should seek to empirically determine the effects of norms (societal, group, significant others) on the expression of </w:t>
      </w:r>
      <w:r w:rsidR="00941936" w:rsidRPr="00036D62">
        <w:t xml:space="preserve">the </w:t>
      </w:r>
      <w:r w:rsidRPr="00036D62">
        <w:t xml:space="preserve">values and traits which facilitate negative behaviours. </w:t>
      </w:r>
    </w:p>
    <w:p w14:paraId="4B4944F8" w14:textId="54E7BA68" w:rsidR="006F1E06" w:rsidRDefault="006F1E06" w:rsidP="00641573">
      <w:pPr>
        <w:spacing w:line="480" w:lineRule="auto"/>
      </w:pPr>
    </w:p>
    <w:p w14:paraId="58E6F93A" w14:textId="2FF410EB" w:rsidR="006F1E06" w:rsidRDefault="006F1E06" w:rsidP="00641573">
      <w:pPr>
        <w:spacing w:line="480" w:lineRule="auto"/>
      </w:pPr>
    </w:p>
    <w:p w14:paraId="4139E1F6" w14:textId="77777777" w:rsidR="006F1E06" w:rsidRPr="00036D62" w:rsidRDefault="006F1E06" w:rsidP="00641573">
      <w:pPr>
        <w:spacing w:line="480" w:lineRule="auto"/>
      </w:pPr>
    </w:p>
    <w:p w14:paraId="6877F220" w14:textId="77777777" w:rsidR="00F2721E" w:rsidRPr="00036D62" w:rsidRDefault="00F2721E" w:rsidP="006B7F8E">
      <w:pPr>
        <w:pStyle w:val="ListParagraph"/>
        <w:numPr>
          <w:ilvl w:val="0"/>
          <w:numId w:val="18"/>
        </w:numPr>
        <w:spacing w:line="480" w:lineRule="auto"/>
        <w:ind w:left="0" w:firstLine="0"/>
        <w:jc w:val="both"/>
        <w:outlineLvl w:val="0"/>
        <w:rPr>
          <w:rFonts w:asciiTheme="majorHAnsi" w:hAnsiTheme="majorHAnsi" w:cstheme="majorHAnsi"/>
          <w:b/>
          <w:sz w:val="36"/>
          <w:szCs w:val="24"/>
        </w:rPr>
      </w:pPr>
      <w:r w:rsidRPr="00036D62">
        <w:rPr>
          <w:rFonts w:asciiTheme="majorHAnsi" w:hAnsiTheme="majorHAnsi" w:cstheme="majorHAnsi"/>
          <w:b/>
          <w:sz w:val="36"/>
          <w:szCs w:val="24"/>
        </w:rPr>
        <w:lastRenderedPageBreak/>
        <w:t>References</w:t>
      </w:r>
    </w:p>
    <w:p w14:paraId="4AED1D02" w14:textId="58C9A39C" w:rsidR="00E61887" w:rsidRPr="00E61887" w:rsidRDefault="00ED0D57" w:rsidP="00E61887">
      <w:pPr>
        <w:pStyle w:val="EndNoteBibliography"/>
        <w:spacing w:after="0"/>
        <w:ind w:left="720" w:hanging="720"/>
      </w:pPr>
      <w:r w:rsidRPr="00036D62">
        <w:fldChar w:fldCharType="begin"/>
      </w:r>
      <w:r w:rsidRPr="00036D62">
        <w:rPr>
          <w:lang w:val="fr-FR"/>
        </w:rPr>
        <w:instrText xml:space="preserve"> ADDIN EN.REFLIST </w:instrText>
      </w:r>
      <w:r w:rsidRPr="00036D62">
        <w:fldChar w:fldCharType="separate"/>
      </w:r>
      <w:r w:rsidR="00E61887" w:rsidRPr="00E61887">
        <w:t xml:space="preserve">Akman, H., Plewa, C., &amp; Conduit, J. (2019). Co-creating value in online innovation communities. </w:t>
      </w:r>
      <w:r w:rsidR="00E61887" w:rsidRPr="00E61887">
        <w:rPr>
          <w:i/>
        </w:rPr>
        <w:t>European Journal of Marketing</w:t>
      </w:r>
      <w:r w:rsidR="00E61887" w:rsidRPr="00E61887">
        <w:t>,</w:t>
      </w:r>
      <w:r w:rsidR="00E61887" w:rsidRPr="00E61887">
        <w:rPr>
          <w:i/>
        </w:rPr>
        <w:t xml:space="preserve"> 53</w:t>
      </w:r>
      <w:r w:rsidR="00E61887" w:rsidRPr="00E61887">
        <w:t xml:space="preserve">(6), 1205-1233. </w:t>
      </w:r>
      <w:hyperlink r:id="rId8" w:history="1">
        <w:r w:rsidR="00E61887" w:rsidRPr="00E61887">
          <w:rPr>
            <w:rStyle w:val="Hyperlink"/>
          </w:rPr>
          <w:t>https://doi.org/10.1108/EJM-12-2016-0780</w:t>
        </w:r>
      </w:hyperlink>
      <w:r w:rsidR="00E61887" w:rsidRPr="00E61887">
        <w:t xml:space="preserve"> </w:t>
      </w:r>
    </w:p>
    <w:p w14:paraId="2ED6DA38" w14:textId="7DA035BA" w:rsidR="00E61887" w:rsidRPr="00E61887" w:rsidRDefault="00E61887" w:rsidP="00E61887">
      <w:pPr>
        <w:pStyle w:val="EndNoteBibliography"/>
        <w:spacing w:after="0"/>
        <w:ind w:left="720" w:hanging="720"/>
      </w:pPr>
      <w:r w:rsidRPr="00E61887">
        <w:t xml:space="preserve">Bardi, A., &amp; Schwartz, S. H. (2003). Values and Behavior: Strength and Structure of Relations. </w:t>
      </w:r>
      <w:r w:rsidRPr="00E61887">
        <w:rPr>
          <w:i/>
        </w:rPr>
        <w:t>Personality and Social Psychology Bulletin</w:t>
      </w:r>
      <w:r w:rsidRPr="00E61887">
        <w:t>,</w:t>
      </w:r>
      <w:r w:rsidRPr="00E61887">
        <w:rPr>
          <w:i/>
        </w:rPr>
        <w:t xml:space="preserve"> 29</w:t>
      </w:r>
      <w:r w:rsidRPr="00E61887">
        <w:t xml:space="preserve">(10), 1207-1220. </w:t>
      </w:r>
      <w:hyperlink r:id="rId9" w:history="1">
        <w:r w:rsidRPr="00E61887">
          <w:rPr>
            <w:rStyle w:val="Hyperlink"/>
          </w:rPr>
          <w:t>https://doi.org/10.1177/0146167203254602</w:t>
        </w:r>
      </w:hyperlink>
      <w:r w:rsidRPr="00E61887">
        <w:t xml:space="preserve"> </w:t>
      </w:r>
    </w:p>
    <w:p w14:paraId="0993E525" w14:textId="6C5EAABD" w:rsidR="00E61887" w:rsidRPr="00E61887" w:rsidRDefault="00E61887" w:rsidP="00E61887">
      <w:pPr>
        <w:pStyle w:val="EndNoteBibliography"/>
        <w:spacing w:after="0"/>
        <w:ind w:left="720" w:hanging="720"/>
      </w:pPr>
      <w:r w:rsidRPr="00E61887">
        <w:t xml:space="preserve">Barlett, C. P., &amp; Anderson, C. A. (2012). Direct and indirect relations between the Big 5 personality traits and aggressive and violent behavior. </w:t>
      </w:r>
      <w:r w:rsidRPr="00E61887">
        <w:rPr>
          <w:i/>
        </w:rPr>
        <w:t>Personality and Individual Differences</w:t>
      </w:r>
      <w:r w:rsidRPr="00E61887">
        <w:t>,</w:t>
      </w:r>
      <w:r w:rsidRPr="00E61887">
        <w:rPr>
          <w:i/>
        </w:rPr>
        <w:t xml:space="preserve"> 52</w:t>
      </w:r>
      <w:r w:rsidRPr="00E61887">
        <w:t xml:space="preserve">(8), 870-875. </w:t>
      </w:r>
      <w:hyperlink r:id="rId10" w:history="1">
        <w:r w:rsidRPr="00E61887">
          <w:rPr>
            <w:rStyle w:val="Hyperlink"/>
          </w:rPr>
          <w:t>https://doi.org/https://doi.org/10.1016/j.paid.2012.01.029</w:t>
        </w:r>
      </w:hyperlink>
      <w:r w:rsidRPr="00E61887">
        <w:t xml:space="preserve"> </w:t>
      </w:r>
    </w:p>
    <w:p w14:paraId="6C80F835" w14:textId="65D6447D" w:rsidR="00E61887" w:rsidRPr="00E61887" w:rsidRDefault="00E61887" w:rsidP="00E61887">
      <w:pPr>
        <w:pStyle w:val="EndNoteBibliography"/>
        <w:spacing w:after="0"/>
        <w:ind w:left="720" w:hanging="720"/>
      </w:pPr>
      <w:r w:rsidRPr="00E61887">
        <w:t xml:space="preserve">Becker, S. V., Aromaa, E., &amp; Eriksson, P. (2015). Client-consultant interaction: the dynamics of and conflicts in value co-creation and co-destruction. </w:t>
      </w:r>
      <w:r w:rsidRPr="00E61887">
        <w:rPr>
          <w:i/>
        </w:rPr>
        <w:t>International Journal of Services Technology and Management</w:t>
      </w:r>
      <w:r w:rsidRPr="00E61887">
        <w:t>,</w:t>
      </w:r>
      <w:r w:rsidRPr="00E61887">
        <w:rPr>
          <w:i/>
        </w:rPr>
        <w:t xml:space="preserve"> 21</w:t>
      </w:r>
      <w:r w:rsidRPr="00E61887">
        <w:t xml:space="preserve">(1-3), 40-54. </w:t>
      </w:r>
      <w:hyperlink r:id="rId11" w:history="1">
        <w:r w:rsidRPr="00E61887">
          <w:rPr>
            <w:rStyle w:val="Hyperlink"/>
          </w:rPr>
          <w:t>https://doi.org/10.1504/IJSTM.2015.071103</w:t>
        </w:r>
      </w:hyperlink>
      <w:r w:rsidRPr="00E61887">
        <w:t xml:space="preserve"> </w:t>
      </w:r>
    </w:p>
    <w:p w14:paraId="552725B2" w14:textId="2113EF7D" w:rsidR="00E61887" w:rsidRPr="00E61887" w:rsidRDefault="00E61887" w:rsidP="00E61887">
      <w:pPr>
        <w:pStyle w:val="EndNoteBibliography"/>
        <w:spacing w:after="0"/>
        <w:ind w:left="720" w:hanging="720"/>
      </w:pPr>
      <w:r w:rsidRPr="00E61887">
        <w:t xml:space="preserve">Benet-Martínez, V., &amp; John, O. P. (1998). Los Cinco Grandes across cultures and ethnic groups: Multitrait-multimethod analyses of the Big Five in Spanish and English. </w:t>
      </w:r>
      <w:r w:rsidRPr="00E61887">
        <w:rPr>
          <w:i/>
        </w:rPr>
        <w:t>Journal of personality and social psychology</w:t>
      </w:r>
      <w:r w:rsidRPr="00E61887">
        <w:t>,</w:t>
      </w:r>
      <w:r w:rsidRPr="00E61887">
        <w:rPr>
          <w:i/>
        </w:rPr>
        <w:t xml:space="preserve"> 75</w:t>
      </w:r>
      <w:r w:rsidRPr="00E61887">
        <w:t xml:space="preserve">(3), 729-750. </w:t>
      </w:r>
      <w:hyperlink r:id="rId12" w:history="1">
        <w:r w:rsidRPr="00E61887">
          <w:rPr>
            <w:rStyle w:val="Hyperlink"/>
          </w:rPr>
          <w:t>https://doi.org/10.1037/0022-3514.75.3.729</w:t>
        </w:r>
      </w:hyperlink>
      <w:r w:rsidRPr="00E61887">
        <w:t xml:space="preserve"> </w:t>
      </w:r>
    </w:p>
    <w:p w14:paraId="5D30689A" w14:textId="77777777" w:rsidR="00E61887" w:rsidRPr="00E61887" w:rsidRDefault="00E61887" w:rsidP="00E61887">
      <w:pPr>
        <w:pStyle w:val="EndNoteBibliography"/>
        <w:spacing w:after="0"/>
        <w:ind w:left="720" w:hanging="720"/>
      </w:pPr>
      <w:r w:rsidRPr="00E61887">
        <w:t xml:space="preserve">Bertoni, M., Bonfatti, A., Celidoni, M., Crema, A., &amp; Dal Bianco, C. (2019). 4. Personality traits and financial behaviour. In </w:t>
      </w:r>
      <w:r w:rsidRPr="00E61887">
        <w:rPr>
          <w:i/>
        </w:rPr>
        <w:t>Health and socio-economic status over the life course</w:t>
      </w:r>
      <w:r w:rsidRPr="00E61887">
        <w:t xml:space="preserve"> (pp. 49-56). De Gruyter Oldenbourg. </w:t>
      </w:r>
    </w:p>
    <w:p w14:paraId="1DD33BD5" w14:textId="5D41CF58" w:rsidR="00E61887" w:rsidRPr="00E61887" w:rsidRDefault="00E61887" w:rsidP="00E61887">
      <w:pPr>
        <w:pStyle w:val="EndNoteBibliography"/>
        <w:spacing w:after="0"/>
        <w:ind w:left="720" w:hanging="720"/>
      </w:pPr>
      <w:r w:rsidRPr="00E61887">
        <w:t>Bilsky, W., &amp; Schwartz, S. H. (1994). Values and personality [</w:t>
      </w:r>
      <w:hyperlink r:id="rId13" w:history="1">
        <w:r w:rsidRPr="00E61887">
          <w:rPr>
            <w:rStyle w:val="Hyperlink"/>
          </w:rPr>
          <w:t>https://doi.org/10.1002/per.2410080303</w:t>
        </w:r>
      </w:hyperlink>
      <w:r w:rsidRPr="00E61887">
        <w:t xml:space="preserve">]. </w:t>
      </w:r>
      <w:r w:rsidRPr="00E61887">
        <w:rPr>
          <w:i/>
        </w:rPr>
        <w:t>European Journal of Personality</w:t>
      </w:r>
      <w:r w:rsidRPr="00E61887">
        <w:t>,</w:t>
      </w:r>
      <w:r w:rsidRPr="00E61887">
        <w:rPr>
          <w:i/>
        </w:rPr>
        <w:t xml:space="preserve"> 8</w:t>
      </w:r>
      <w:r w:rsidRPr="00E61887">
        <w:t xml:space="preserve">(3), 163-181. </w:t>
      </w:r>
      <w:hyperlink r:id="rId14" w:history="1">
        <w:r w:rsidRPr="00E61887">
          <w:rPr>
            <w:rStyle w:val="Hyperlink"/>
          </w:rPr>
          <w:t>https://doi.org/https://doi.org/10.1002/per.2410080303</w:t>
        </w:r>
      </w:hyperlink>
      <w:r w:rsidRPr="00E61887">
        <w:t xml:space="preserve"> </w:t>
      </w:r>
    </w:p>
    <w:p w14:paraId="3350937C" w14:textId="00959DF7" w:rsidR="00E61887" w:rsidRPr="00E61887" w:rsidRDefault="00E61887" w:rsidP="00E61887">
      <w:pPr>
        <w:pStyle w:val="EndNoteBibliography"/>
        <w:spacing w:after="0"/>
        <w:ind w:left="720" w:hanging="720"/>
      </w:pPr>
      <w:r w:rsidRPr="00E61887">
        <w:t xml:space="preserve">Camilleri, J., &amp; Neuhofer, B. (2017). Value co-creation and co-destruction in the Airbnb sharing economy. </w:t>
      </w:r>
      <w:r w:rsidRPr="00E61887">
        <w:rPr>
          <w:i/>
        </w:rPr>
        <w:t>International Journal of Contemporary Hospitality Management</w:t>
      </w:r>
      <w:r w:rsidRPr="00E61887">
        <w:t>,</w:t>
      </w:r>
      <w:r w:rsidRPr="00E61887">
        <w:rPr>
          <w:i/>
        </w:rPr>
        <w:t xml:space="preserve"> 29</w:t>
      </w:r>
      <w:r w:rsidRPr="00E61887">
        <w:t xml:space="preserve">(9), 2322-2340. </w:t>
      </w:r>
      <w:hyperlink r:id="rId15" w:history="1">
        <w:r w:rsidRPr="00E61887">
          <w:rPr>
            <w:rStyle w:val="Hyperlink"/>
          </w:rPr>
          <w:t>https://doi.org/10.1108/IJCHM-09-2016-0492</w:t>
        </w:r>
      </w:hyperlink>
      <w:r w:rsidRPr="00E61887">
        <w:t xml:space="preserve"> </w:t>
      </w:r>
    </w:p>
    <w:p w14:paraId="7DC0E939" w14:textId="5B8DF70D" w:rsidR="00E61887" w:rsidRPr="00E61887" w:rsidRDefault="00E61887" w:rsidP="00E61887">
      <w:pPr>
        <w:pStyle w:val="EndNoteBibliography"/>
        <w:spacing w:after="0"/>
        <w:ind w:left="720" w:hanging="720"/>
      </w:pPr>
      <w:r w:rsidRPr="00E61887">
        <w:t>Capara, G. V., Barbaranelli, C., &amp; Zimbardo, P. G. (1999). Personality Profiles and Political Parties [</w:t>
      </w:r>
      <w:hyperlink r:id="rId16" w:history="1">
        <w:r w:rsidRPr="00E61887">
          <w:rPr>
            <w:rStyle w:val="Hyperlink"/>
          </w:rPr>
          <w:t>https://doi.org/10.1111/0162-895X.00141</w:t>
        </w:r>
      </w:hyperlink>
      <w:r w:rsidRPr="00E61887">
        <w:t xml:space="preserve">]. </w:t>
      </w:r>
      <w:r w:rsidRPr="00E61887">
        <w:rPr>
          <w:i/>
        </w:rPr>
        <w:t>Political Psychology</w:t>
      </w:r>
      <w:r w:rsidRPr="00E61887">
        <w:t>,</w:t>
      </w:r>
      <w:r w:rsidRPr="00E61887">
        <w:rPr>
          <w:i/>
        </w:rPr>
        <w:t xml:space="preserve"> 20</w:t>
      </w:r>
      <w:r w:rsidRPr="00E61887">
        <w:t xml:space="preserve">(1), 175-197. </w:t>
      </w:r>
      <w:hyperlink r:id="rId17" w:history="1">
        <w:r w:rsidRPr="00E61887">
          <w:rPr>
            <w:rStyle w:val="Hyperlink"/>
          </w:rPr>
          <w:t>https://doi.org/https://doi.org/10.1111/0162-895X.00141</w:t>
        </w:r>
      </w:hyperlink>
      <w:r w:rsidRPr="00E61887">
        <w:t xml:space="preserve"> </w:t>
      </w:r>
    </w:p>
    <w:p w14:paraId="131E0979" w14:textId="3075B289" w:rsidR="00E61887" w:rsidRPr="00E61887" w:rsidRDefault="00E61887" w:rsidP="00E61887">
      <w:pPr>
        <w:pStyle w:val="EndNoteBibliography"/>
        <w:spacing w:after="0"/>
        <w:ind w:left="720" w:hanging="720"/>
      </w:pPr>
      <w:r w:rsidRPr="00E61887">
        <w:t xml:space="preserve">Caprara, G. V., Alessandri, G., &amp; Eisenberg, N. (2012). Prosociality: The contribution of traits, values, and self-efficacy beliefs. </w:t>
      </w:r>
      <w:r w:rsidRPr="00E61887">
        <w:rPr>
          <w:i/>
        </w:rPr>
        <w:t>Journal of personality and social psychology</w:t>
      </w:r>
      <w:r w:rsidRPr="00E61887">
        <w:t>,</w:t>
      </w:r>
      <w:r w:rsidRPr="00E61887">
        <w:rPr>
          <w:i/>
        </w:rPr>
        <w:t xml:space="preserve"> 102</w:t>
      </w:r>
      <w:r w:rsidRPr="00E61887">
        <w:t xml:space="preserve">(6), 1289-1303. </w:t>
      </w:r>
      <w:hyperlink r:id="rId18" w:history="1">
        <w:r w:rsidRPr="00E61887">
          <w:rPr>
            <w:rStyle w:val="Hyperlink"/>
          </w:rPr>
          <w:t>https://doi.org/10.1037/a0025626</w:t>
        </w:r>
      </w:hyperlink>
      <w:r w:rsidRPr="00E61887">
        <w:t xml:space="preserve"> </w:t>
      </w:r>
    </w:p>
    <w:p w14:paraId="31E3DBB7" w14:textId="0B74EFFE" w:rsidR="00E61887" w:rsidRPr="00E61887" w:rsidRDefault="00E61887" w:rsidP="00E61887">
      <w:pPr>
        <w:pStyle w:val="EndNoteBibliography"/>
        <w:spacing w:after="0"/>
        <w:ind w:left="720" w:hanging="720"/>
      </w:pPr>
      <w:r w:rsidRPr="00E61887">
        <w:t>Caprara, G. V., Schwartz, S., Capanna, C., Vecchione, M., &amp; Barbaranelli, C. (2006). Personality and Politics: Values, Traits, and Political Choice [</w:t>
      </w:r>
      <w:hyperlink r:id="rId19" w:history="1">
        <w:r w:rsidRPr="00E61887">
          <w:rPr>
            <w:rStyle w:val="Hyperlink"/>
          </w:rPr>
          <w:t>https://doi.org/10.1111/j.1467-9221.2006.00447.x</w:t>
        </w:r>
      </w:hyperlink>
      <w:r w:rsidRPr="00E61887">
        <w:t xml:space="preserve">]. </w:t>
      </w:r>
      <w:r w:rsidRPr="00E61887">
        <w:rPr>
          <w:i/>
        </w:rPr>
        <w:t>Political Psychology</w:t>
      </w:r>
      <w:r w:rsidRPr="00E61887">
        <w:t>,</w:t>
      </w:r>
      <w:r w:rsidRPr="00E61887">
        <w:rPr>
          <w:i/>
        </w:rPr>
        <w:t xml:space="preserve"> 27</w:t>
      </w:r>
      <w:r w:rsidRPr="00E61887">
        <w:t xml:space="preserve">(1), 1-28. </w:t>
      </w:r>
      <w:hyperlink r:id="rId20" w:history="1">
        <w:r w:rsidRPr="00E61887">
          <w:rPr>
            <w:rStyle w:val="Hyperlink"/>
          </w:rPr>
          <w:t>https://doi.org/https://doi.org/10.1111/j.1467-9221.2006.00447.x</w:t>
        </w:r>
      </w:hyperlink>
      <w:r w:rsidRPr="00E61887">
        <w:t xml:space="preserve"> </w:t>
      </w:r>
    </w:p>
    <w:p w14:paraId="398FA0AC" w14:textId="49E7A799" w:rsidR="00E61887" w:rsidRPr="00E61887" w:rsidRDefault="00E61887" w:rsidP="00E61887">
      <w:pPr>
        <w:pStyle w:val="EndNoteBibliography"/>
        <w:spacing w:after="0"/>
        <w:ind w:left="720" w:hanging="720"/>
      </w:pPr>
      <w:r w:rsidRPr="00E61887">
        <w:t xml:space="preserve">Carù, A., &amp; Cova, B. (2015). Co-creating the collective service experience. </w:t>
      </w:r>
      <w:r w:rsidRPr="00E61887">
        <w:rPr>
          <w:i/>
        </w:rPr>
        <w:t>Journal of Service Management</w:t>
      </w:r>
      <w:r w:rsidRPr="00E61887">
        <w:t>,</w:t>
      </w:r>
      <w:r w:rsidRPr="00E61887">
        <w:rPr>
          <w:i/>
        </w:rPr>
        <w:t xml:space="preserve"> 26</w:t>
      </w:r>
      <w:r w:rsidRPr="00E61887">
        <w:t xml:space="preserve">(2), 276-294. </w:t>
      </w:r>
      <w:hyperlink r:id="rId21" w:history="1">
        <w:r w:rsidRPr="00E61887">
          <w:rPr>
            <w:rStyle w:val="Hyperlink"/>
          </w:rPr>
          <w:t>https://doi.org/10.1108/JOSM-07-2014-0170</w:t>
        </w:r>
      </w:hyperlink>
      <w:r w:rsidRPr="00E61887">
        <w:t xml:space="preserve"> </w:t>
      </w:r>
    </w:p>
    <w:p w14:paraId="429AE553" w14:textId="109376F7" w:rsidR="00E61887" w:rsidRPr="00E61887" w:rsidRDefault="00E61887" w:rsidP="00E61887">
      <w:pPr>
        <w:pStyle w:val="EndNoteBibliography"/>
        <w:spacing w:after="0"/>
        <w:ind w:left="720" w:hanging="720"/>
      </w:pPr>
      <w:r w:rsidRPr="00E61887">
        <w:t xml:space="preserve">Chaubey, A., Sahoo, C. K., &amp; Khatri, N. (2019). Relationship of transformational leadership with employee creativity and organizational innovation. </w:t>
      </w:r>
      <w:r w:rsidRPr="00E61887">
        <w:rPr>
          <w:i/>
        </w:rPr>
        <w:t>Journal of Strategy and Management</w:t>
      </w:r>
      <w:r w:rsidRPr="00E61887">
        <w:t>,</w:t>
      </w:r>
      <w:r w:rsidRPr="00E61887">
        <w:rPr>
          <w:i/>
        </w:rPr>
        <w:t xml:space="preserve"> 12</w:t>
      </w:r>
      <w:r w:rsidRPr="00E61887">
        <w:t xml:space="preserve">(1), 61-82. </w:t>
      </w:r>
      <w:hyperlink r:id="rId22" w:history="1">
        <w:r w:rsidRPr="00E61887">
          <w:rPr>
            <w:rStyle w:val="Hyperlink"/>
          </w:rPr>
          <w:t>https://doi.org/10.1108/JSMA-07-2018-0075</w:t>
        </w:r>
      </w:hyperlink>
      <w:r w:rsidRPr="00E61887">
        <w:t xml:space="preserve"> </w:t>
      </w:r>
    </w:p>
    <w:p w14:paraId="77E0D8A9" w14:textId="6B39EBAC" w:rsidR="00E61887" w:rsidRPr="00E61887" w:rsidRDefault="00E61887" w:rsidP="00E61887">
      <w:pPr>
        <w:pStyle w:val="EndNoteBibliography"/>
        <w:spacing w:after="0"/>
        <w:ind w:left="720" w:hanging="720"/>
      </w:pPr>
      <w:r w:rsidRPr="00E61887">
        <w:t xml:space="preserve">Dollinger, S. J., Leong, F. T. L., &amp; Ulicni, S. K. (1996). On Traits and Values: With Special Reference to Openness to Experience. </w:t>
      </w:r>
      <w:r w:rsidRPr="00E61887">
        <w:rPr>
          <w:i/>
        </w:rPr>
        <w:t>Journal of Research in Personality</w:t>
      </w:r>
      <w:r w:rsidRPr="00E61887">
        <w:t>,</w:t>
      </w:r>
      <w:r w:rsidRPr="00E61887">
        <w:rPr>
          <w:i/>
        </w:rPr>
        <w:t xml:space="preserve"> 30</w:t>
      </w:r>
      <w:r w:rsidRPr="00E61887">
        <w:t xml:space="preserve">(1), 23-41. </w:t>
      </w:r>
      <w:hyperlink r:id="rId23" w:history="1">
        <w:r w:rsidRPr="00E61887">
          <w:rPr>
            <w:rStyle w:val="Hyperlink"/>
          </w:rPr>
          <w:t>https://doi.org/https://doi.org/10.1006/jrpe.1996.0002</w:t>
        </w:r>
      </w:hyperlink>
      <w:r w:rsidRPr="00E61887">
        <w:t xml:space="preserve"> </w:t>
      </w:r>
    </w:p>
    <w:p w14:paraId="60F1259E" w14:textId="77777777" w:rsidR="00E61887" w:rsidRPr="00E61887" w:rsidRDefault="00E61887" w:rsidP="00E61887">
      <w:pPr>
        <w:pStyle w:val="EndNoteBibliography"/>
        <w:spacing w:after="0"/>
        <w:ind w:left="720" w:hanging="720"/>
      </w:pPr>
      <w:r w:rsidRPr="00E61887">
        <w:t xml:space="preserve">Donahue, E., John, O., &amp; Kentle, R. (1991). The Big Five Inventory-Versions 4a and 54. Berkeley. </w:t>
      </w:r>
      <w:r w:rsidRPr="00E61887">
        <w:rPr>
          <w:i/>
        </w:rPr>
        <w:t>CA: University of California, Berkeley, Institute of Personality and Social Research</w:t>
      </w:r>
      <w:r w:rsidRPr="00E61887">
        <w:t xml:space="preserve">. </w:t>
      </w:r>
    </w:p>
    <w:p w14:paraId="2FE79049" w14:textId="3426B353" w:rsidR="00E61887" w:rsidRPr="00E61887" w:rsidRDefault="00E61887" w:rsidP="00E61887">
      <w:pPr>
        <w:pStyle w:val="EndNoteBibliography"/>
        <w:spacing w:after="0"/>
        <w:ind w:left="720" w:hanging="720"/>
      </w:pPr>
      <w:r w:rsidRPr="00E61887">
        <w:t xml:space="preserve">Echeverri, P., &amp; Salomonson, N. (2017). Bi-directional and Stratified Demeanour in Value Forming Service Encounter Interactions [article]. </w:t>
      </w:r>
      <w:r w:rsidRPr="00E61887">
        <w:rPr>
          <w:i/>
        </w:rPr>
        <w:t>Journal of Retailing and Consumer Services</w:t>
      </w:r>
      <w:r w:rsidRPr="00E61887">
        <w:t>,</w:t>
      </w:r>
      <w:r w:rsidRPr="00E61887">
        <w:rPr>
          <w:i/>
        </w:rPr>
        <w:t xml:space="preserve"> 36</w:t>
      </w:r>
      <w:r w:rsidRPr="00E61887">
        <w:t xml:space="preserve">, 93-102. </w:t>
      </w:r>
      <w:hyperlink r:id="rId24" w:history="1">
        <w:r w:rsidRPr="00E61887">
          <w:rPr>
            <w:rStyle w:val="Hyperlink"/>
          </w:rPr>
          <w:t>https://doi.org/10.1016/j.jretconser.2017.01.007</w:t>
        </w:r>
      </w:hyperlink>
      <w:r w:rsidRPr="00E61887">
        <w:t xml:space="preserve"> </w:t>
      </w:r>
    </w:p>
    <w:p w14:paraId="7EBD4A8E" w14:textId="78BCD892" w:rsidR="00E61887" w:rsidRPr="00E61887" w:rsidRDefault="00E61887" w:rsidP="00E61887">
      <w:pPr>
        <w:pStyle w:val="EndNoteBibliography"/>
        <w:spacing w:after="0"/>
        <w:ind w:left="720" w:hanging="720"/>
      </w:pPr>
      <w:r w:rsidRPr="00E61887">
        <w:lastRenderedPageBreak/>
        <w:t xml:space="preserve">Echeverri, P., &amp; Skålén, P. (2011). Co-creation and co-destruction: A practice-theory based study of interactive value formation. </w:t>
      </w:r>
      <w:r w:rsidRPr="00E61887">
        <w:rPr>
          <w:i/>
        </w:rPr>
        <w:t>Marketing Theory</w:t>
      </w:r>
      <w:r w:rsidRPr="00E61887">
        <w:t>,</w:t>
      </w:r>
      <w:r w:rsidRPr="00E61887">
        <w:rPr>
          <w:i/>
        </w:rPr>
        <w:t xml:space="preserve"> 11</w:t>
      </w:r>
      <w:r w:rsidRPr="00E61887">
        <w:t xml:space="preserve">(3), 351-373. </w:t>
      </w:r>
      <w:hyperlink r:id="rId25" w:history="1">
        <w:r w:rsidRPr="00E61887">
          <w:rPr>
            <w:rStyle w:val="Hyperlink"/>
          </w:rPr>
          <w:t>https://doi.org/10.1177/1470593111408181</w:t>
        </w:r>
      </w:hyperlink>
      <w:r w:rsidRPr="00E61887">
        <w:t xml:space="preserve"> </w:t>
      </w:r>
    </w:p>
    <w:p w14:paraId="07907A57" w14:textId="00D2552E" w:rsidR="00E61887" w:rsidRPr="00E61887" w:rsidRDefault="00E61887" w:rsidP="00E61887">
      <w:pPr>
        <w:pStyle w:val="EndNoteBibliography"/>
        <w:spacing w:after="0"/>
        <w:ind w:left="720" w:hanging="720"/>
      </w:pPr>
      <w:r w:rsidRPr="00E61887">
        <w:t xml:space="preserve">Ekman, P., Raggio, R. D., &amp; Thompson, S. M. (2016). Service network value co-creation: Defining the roles of the generic actor. </w:t>
      </w:r>
      <w:r w:rsidRPr="00E61887">
        <w:rPr>
          <w:i/>
        </w:rPr>
        <w:t>Industrial Marketing Management</w:t>
      </w:r>
      <w:r w:rsidRPr="00E61887">
        <w:t>,</w:t>
      </w:r>
      <w:r w:rsidRPr="00E61887">
        <w:rPr>
          <w:i/>
        </w:rPr>
        <w:t xml:space="preserve"> 56</w:t>
      </w:r>
      <w:r w:rsidRPr="00E61887">
        <w:t xml:space="preserve">, 51-62. </w:t>
      </w:r>
      <w:hyperlink r:id="rId26" w:history="1">
        <w:r w:rsidRPr="00E61887">
          <w:rPr>
            <w:rStyle w:val="Hyperlink"/>
          </w:rPr>
          <w:t>https://doi.org/https://doi.org/10.1016/j.indmarman.2016.03.002</w:t>
        </w:r>
      </w:hyperlink>
      <w:r w:rsidRPr="00E61887">
        <w:t xml:space="preserve"> </w:t>
      </w:r>
    </w:p>
    <w:p w14:paraId="0089089F" w14:textId="4B3320BD" w:rsidR="00E61887" w:rsidRPr="00E61887" w:rsidRDefault="00E61887" w:rsidP="00E61887">
      <w:pPr>
        <w:pStyle w:val="EndNoteBibliography"/>
        <w:spacing w:after="0"/>
        <w:ind w:left="720" w:hanging="720"/>
      </w:pPr>
      <w:r w:rsidRPr="00E61887">
        <w:t xml:space="preserve">Ennew, C. T., &amp; Binks, M. R. (1999). Impact of Participative Service Relationships on Quality, Satisfaction and Retention: An Exploratory Study. </w:t>
      </w:r>
      <w:r w:rsidRPr="00E61887">
        <w:rPr>
          <w:i/>
        </w:rPr>
        <w:t>Journal of Business Research</w:t>
      </w:r>
      <w:r w:rsidRPr="00E61887">
        <w:t>,</w:t>
      </w:r>
      <w:r w:rsidRPr="00E61887">
        <w:rPr>
          <w:i/>
        </w:rPr>
        <w:t xml:space="preserve"> 46</w:t>
      </w:r>
      <w:r w:rsidRPr="00E61887">
        <w:t xml:space="preserve">(2), 121-132. </w:t>
      </w:r>
      <w:hyperlink r:id="rId27" w:history="1">
        <w:r w:rsidRPr="00E61887">
          <w:rPr>
            <w:rStyle w:val="Hyperlink"/>
          </w:rPr>
          <w:t>https://doi.org/https://doi.org/10.1016/S0148-2963(98)00016-2</w:t>
        </w:r>
      </w:hyperlink>
      <w:r w:rsidRPr="00E61887">
        <w:t xml:space="preserve"> </w:t>
      </w:r>
    </w:p>
    <w:p w14:paraId="59BEF5ED" w14:textId="51624CCD" w:rsidR="00E61887" w:rsidRPr="00E61887" w:rsidRDefault="00E61887" w:rsidP="00E61887">
      <w:pPr>
        <w:pStyle w:val="EndNoteBibliography"/>
        <w:spacing w:after="0"/>
        <w:ind w:left="720" w:hanging="720"/>
      </w:pPr>
      <w:r w:rsidRPr="00E61887">
        <w:t xml:space="preserve">Espíritu-Olmos, R., &amp; Sastre-Castillo, M. A. (2015). Personality traits versus work values: Comparing psychological theories on entrepreneurial intention. </w:t>
      </w:r>
      <w:r w:rsidRPr="00E61887">
        <w:rPr>
          <w:i/>
        </w:rPr>
        <w:t>Journal of Business Research</w:t>
      </w:r>
      <w:r w:rsidRPr="00E61887">
        <w:t>,</w:t>
      </w:r>
      <w:r w:rsidRPr="00E61887">
        <w:rPr>
          <w:i/>
        </w:rPr>
        <w:t xml:space="preserve"> 68</w:t>
      </w:r>
      <w:r w:rsidRPr="00E61887">
        <w:t xml:space="preserve">(7), 1595-1598. </w:t>
      </w:r>
      <w:hyperlink r:id="rId28" w:history="1">
        <w:r w:rsidRPr="00E61887">
          <w:rPr>
            <w:rStyle w:val="Hyperlink"/>
          </w:rPr>
          <w:t>https://doi.org/https://doi.org/10.1016/j.jbusres.2015.02.001</w:t>
        </w:r>
      </w:hyperlink>
      <w:r w:rsidRPr="00E61887">
        <w:t xml:space="preserve"> </w:t>
      </w:r>
    </w:p>
    <w:p w14:paraId="6A1A43EC" w14:textId="1F58CFBE" w:rsidR="00E61887" w:rsidRPr="00E61887" w:rsidRDefault="00E61887" w:rsidP="00E61887">
      <w:pPr>
        <w:pStyle w:val="EndNoteBibliography"/>
        <w:spacing w:after="0"/>
        <w:ind w:left="720" w:hanging="720"/>
      </w:pPr>
      <w:r w:rsidRPr="00E61887">
        <w:t xml:space="preserve">Grönroos, C. (2011). Value co-creation in service logic: A critical analysis. </w:t>
      </w:r>
      <w:r w:rsidRPr="00E61887">
        <w:rPr>
          <w:i/>
        </w:rPr>
        <w:t>Marketing Theory</w:t>
      </w:r>
      <w:r w:rsidRPr="00E61887">
        <w:t>,</w:t>
      </w:r>
      <w:r w:rsidRPr="00E61887">
        <w:rPr>
          <w:i/>
        </w:rPr>
        <w:t xml:space="preserve"> 11</w:t>
      </w:r>
      <w:r w:rsidRPr="00E61887">
        <w:t xml:space="preserve">(3), 279-301. </w:t>
      </w:r>
      <w:hyperlink r:id="rId29" w:history="1">
        <w:r w:rsidRPr="00E61887">
          <w:rPr>
            <w:rStyle w:val="Hyperlink"/>
          </w:rPr>
          <w:t>https://doi.org/10.1177/1470593111408177</w:t>
        </w:r>
      </w:hyperlink>
      <w:r w:rsidRPr="00E61887">
        <w:t xml:space="preserve"> </w:t>
      </w:r>
    </w:p>
    <w:p w14:paraId="6EE8AF24" w14:textId="77777777" w:rsidR="00E61887" w:rsidRPr="00E61887" w:rsidRDefault="00E61887" w:rsidP="00E61887">
      <w:pPr>
        <w:pStyle w:val="EndNoteBibliography"/>
        <w:spacing w:after="0"/>
        <w:ind w:left="720" w:hanging="720"/>
      </w:pPr>
      <w:r w:rsidRPr="00E61887">
        <w:t xml:space="preserve">Groth, M., Mertens, D. P., &amp; Murphy, R. O. (2004). Customers as good soldiers: Extending organizational citizenship behavior research to the customer domain. </w:t>
      </w:r>
      <w:r w:rsidRPr="00E61887">
        <w:rPr>
          <w:i/>
        </w:rPr>
        <w:t>Handbook of organizational citizenship behavior</w:t>
      </w:r>
      <w:r w:rsidRPr="00E61887">
        <w:t xml:space="preserve">, 411-430. </w:t>
      </w:r>
    </w:p>
    <w:p w14:paraId="7F0F0960" w14:textId="469E5428" w:rsidR="00E61887" w:rsidRPr="00E61887" w:rsidRDefault="00E61887" w:rsidP="00E61887">
      <w:pPr>
        <w:pStyle w:val="EndNoteBibliography"/>
        <w:spacing w:after="0"/>
        <w:ind w:left="720" w:hanging="720"/>
      </w:pPr>
      <w:r w:rsidRPr="00E61887">
        <w:t xml:space="preserve">Holbrook, M. B. (2006). Consumption experience, customer value, and subjective personal introspection: An illustrative photographic essay. </w:t>
      </w:r>
      <w:r w:rsidRPr="00E61887">
        <w:rPr>
          <w:i/>
        </w:rPr>
        <w:t>Journal of Business Research</w:t>
      </w:r>
      <w:r w:rsidRPr="00E61887">
        <w:t>,</w:t>
      </w:r>
      <w:r w:rsidRPr="00E61887">
        <w:rPr>
          <w:i/>
        </w:rPr>
        <w:t xml:space="preserve"> 59</w:t>
      </w:r>
      <w:r w:rsidRPr="00E61887">
        <w:t xml:space="preserve">(6), 714-725. </w:t>
      </w:r>
      <w:hyperlink r:id="rId30" w:history="1">
        <w:r w:rsidRPr="00E61887">
          <w:rPr>
            <w:rStyle w:val="Hyperlink"/>
          </w:rPr>
          <w:t>https://doi.org/https://doi.org/10.1016/j.jbusres.2006.01.008</w:t>
        </w:r>
      </w:hyperlink>
      <w:r w:rsidRPr="00E61887">
        <w:t xml:space="preserve"> </w:t>
      </w:r>
    </w:p>
    <w:p w14:paraId="39C83812" w14:textId="009B7EE3" w:rsidR="00E61887" w:rsidRPr="00E61887" w:rsidRDefault="00E61887" w:rsidP="00E61887">
      <w:pPr>
        <w:pStyle w:val="EndNoteBibliography"/>
        <w:spacing w:after="0"/>
        <w:ind w:left="720" w:hanging="720"/>
      </w:pPr>
      <w:r w:rsidRPr="00E61887">
        <w:t xml:space="preserve">Itani, O. S., El Haddad, R., &amp; Kalra, A. (2020). Exploring the role of extrovert-introvert customers’ personality prototype as a driver of customer engagement: Does relationship duration matter? </w:t>
      </w:r>
      <w:r w:rsidRPr="00E61887">
        <w:rPr>
          <w:i/>
        </w:rPr>
        <w:t>Journal of Retailing and Consumer Services</w:t>
      </w:r>
      <w:r w:rsidRPr="00E61887">
        <w:t>,</w:t>
      </w:r>
      <w:r w:rsidRPr="00E61887">
        <w:rPr>
          <w:i/>
        </w:rPr>
        <w:t xml:space="preserve"> 53</w:t>
      </w:r>
      <w:r w:rsidRPr="00E61887">
        <w:t xml:space="preserve">, 101980. </w:t>
      </w:r>
      <w:hyperlink r:id="rId31" w:history="1">
        <w:r w:rsidRPr="00E61887">
          <w:rPr>
            <w:rStyle w:val="Hyperlink"/>
          </w:rPr>
          <w:t>https://doi.org/https://doi.org/10.1016/j.jretconser.2019.101980</w:t>
        </w:r>
      </w:hyperlink>
      <w:r w:rsidRPr="00E61887">
        <w:t xml:space="preserve"> </w:t>
      </w:r>
    </w:p>
    <w:p w14:paraId="67BB7B34" w14:textId="4477BF75" w:rsidR="00E61887" w:rsidRPr="00E61887" w:rsidRDefault="00E61887" w:rsidP="00E61887">
      <w:pPr>
        <w:pStyle w:val="EndNoteBibliography"/>
        <w:spacing w:after="0"/>
        <w:ind w:left="720" w:hanging="720"/>
      </w:pPr>
      <w:r w:rsidRPr="00E61887">
        <w:t xml:space="preserve">Jo Bitner, M., Faranda, W. T., Hubbert, A. R., &amp; Zeithaml, V. A. (1997). Customer contributions and roles in service delivery. </w:t>
      </w:r>
      <w:r w:rsidRPr="00E61887">
        <w:rPr>
          <w:i/>
        </w:rPr>
        <w:t>International Journal of Service Industry Management</w:t>
      </w:r>
      <w:r w:rsidRPr="00E61887">
        <w:t>,</w:t>
      </w:r>
      <w:r w:rsidRPr="00E61887">
        <w:rPr>
          <w:i/>
        </w:rPr>
        <w:t xml:space="preserve"> 8</w:t>
      </w:r>
      <w:r w:rsidRPr="00E61887">
        <w:t xml:space="preserve">(3), 193-205. </w:t>
      </w:r>
      <w:hyperlink r:id="rId32" w:history="1">
        <w:r w:rsidRPr="00E61887">
          <w:rPr>
            <w:rStyle w:val="Hyperlink"/>
          </w:rPr>
          <w:t>https://doi.org/10.1108/09564239710185398</w:t>
        </w:r>
      </w:hyperlink>
      <w:r w:rsidRPr="00E61887">
        <w:t xml:space="preserve"> </w:t>
      </w:r>
    </w:p>
    <w:p w14:paraId="173E0A85" w14:textId="77777777" w:rsidR="00E61887" w:rsidRPr="00E61887" w:rsidRDefault="00E61887" w:rsidP="00E61887">
      <w:pPr>
        <w:pStyle w:val="EndNoteBibliography"/>
        <w:spacing w:after="0"/>
        <w:ind w:left="720" w:hanging="720"/>
      </w:pPr>
      <w:r w:rsidRPr="00E61887">
        <w:t xml:space="preserve">John, O. P., &amp; Srivastava, S. (1999). </w:t>
      </w:r>
      <w:r w:rsidRPr="00E61887">
        <w:rPr>
          <w:i/>
        </w:rPr>
        <w:t>The Big-Five trait taxonomy: History, measurement, and theoretical perspectives</w:t>
      </w:r>
      <w:r w:rsidRPr="00E61887">
        <w:t xml:space="preserve"> (Vol. 2). University of California Berkeley. </w:t>
      </w:r>
    </w:p>
    <w:p w14:paraId="5B7A354A" w14:textId="77777777" w:rsidR="00E61887" w:rsidRPr="00E61887" w:rsidRDefault="00E61887" w:rsidP="00E61887">
      <w:pPr>
        <w:pStyle w:val="EndNoteBibliography"/>
        <w:spacing w:after="0"/>
        <w:ind w:left="720" w:hanging="720"/>
      </w:pPr>
      <w:r w:rsidRPr="00E61887">
        <w:t xml:space="preserve">Kelley, S. W., Donnelly, J. H., &amp; Skinner, S. J. (1990). Customer participation in service production and delivery. </w:t>
      </w:r>
      <w:r w:rsidRPr="00E61887">
        <w:rPr>
          <w:i/>
        </w:rPr>
        <w:t>Journal of Retailing</w:t>
      </w:r>
      <w:r w:rsidRPr="00E61887">
        <w:t>,</w:t>
      </w:r>
      <w:r w:rsidRPr="00E61887">
        <w:rPr>
          <w:i/>
        </w:rPr>
        <w:t xml:space="preserve"> 66</w:t>
      </w:r>
      <w:r w:rsidRPr="00E61887">
        <w:t xml:space="preserve">(3), 315-335. </w:t>
      </w:r>
    </w:p>
    <w:p w14:paraId="7888822B" w14:textId="7F371E24" w:rsidR="00E61887" w:rsidRPr="00E61887" w:rsidRDefault="00E61887" w:rsidP="00E61887">
      <w:pPr>
        <w:pStyle w:val="EndNoteBibliography"/>
        <w:spacing w:after="0"/>
        <w:ind w:left="720" w:hanging="720"/>
      </w:pPr>
      <w:r w:rsidRPr="00E61887">
        <w:t xml:space="preserve">Kellogg, D. L., Youngdahl, W. E., &amp; Bowen, D. E. (1997). On the relationship between customer participation and satisfaction: two frameworks. </w:t>
      </w:r>
      <w:r w:rsidRPr="00E61887">
        <w:rPr>
          <w:i/>
        </w:rPr>
        <w:t>International Journal of Service Industry Management</w:t>
      </w:r>
      <w:r w:rsidRPr="00E61887">
        <w:t>,</w:t>
      </w:r>
      <w:r w:rsidRPr="00E61887">
        <w:rPr>
          <w:i/>
        </w:rPr>
        <w:t xml:space="preserve"> 8</w:t>
      </w:r>
      <w:r w:rsidRPr="00E61887">
        <w:t xml:space="preserve">(3), 206-219. </w:t>
      </w:r>
      <w:hyperlink r:id="rId33" w:history="1">
        <w:r w:rsidRPr="00E61887">
          <w:rPr>
            <w:rStyle w:val="Hyperlink"/>
          </w:rPr>
          <w:t>https://doi.org/10.1108/09564239710185406</w:t>
        </w:r>
      </w:hyperlink>
      <w:r w:rsidRPr="00E61887">
        <w:t xml:space="preserve"> </w:t>
      </w:r>
    </w:p>
    <w:p w14:paraId="5E843561" w14:textId="0168B35A" w:rsidR="00E61887" w:rsidRPr="00E61887" w:rsidRDefault="00E61887" w:rsidP="00E61887">
      <w:pPr>
        <w:pStyle w:val="EndNoteBibliography"/>
        <w:spacing w:after="0"/>
        <w:ind w:left="720" w:hanging="720"/>
      </w:pPr>
      <w:r w:rsidRPr="00E61887">
        <w:t xml:space="preserve">Leikas, S., Ilmarinen, V.-J., Verkasalo, M., Vartiainen, H.-L., &amp; Lönnqvist, J.-E. (2018). Relationship satisfaction and similarity of personality traits, personal values, and attitudes. </w:t>
      </w:r>
      <w:r w:rsidRPr="00E61887">
        <w:rPr>
          <w:i/>
        </w:rPr>
        <w:t>Personality and Individual Differences</w:t>
      </w:r>
      <w:r w:rsidRPr="00E61887">
        <w:t>,</w:t>
      </w:r>
      <w:r w:rsidRPr="00E61887">
        <w:rPr>
          <w:i/>
        </w:rPr>
        <w:t xml:space="preserve"> 123</w:t>
      </w:r>
      <w:r w:rsidRPr="00E61887">
        <w:t xml:space="preserve">, 191-198. </w:t>
      </w:r>
      <w:hyperlink r:id="rId34" w:history="1">
        <w:r w:rsidRPr="00E61887">
          <w:rPr>
            <w:rStyle w:val="Hyperlink"/>
          </w:rPr>
          <w:t>https://doi.org/https://doi.org/10.1016/j.paid.2017.11.024</w:t>
        </w:r>
      </w:hyperlink>
      <w:r w:rsidRPr="00E61887">
        <w:t xml:space="preserve"> </w:t>
      </w:r>
    </w:p>
    <w:p w14:paraId="2459C51E" w14:textId="04AB62B7" w:rsidR="00E61887" w:rsidRPr="00E61887" w:rsidRDefault="00E61887" w:rsidP="00E61887">
      <w:pPr>
        <w:pStyle w:val="EndNoteBibliography"/>
        <w:spacing w:after="0"/>
        <w:ind w:left="720" w:hanging="720"/>
      </w:pPr>
      <w:r w:rsidRPr="00E61887">
        <w:t xml:space="preserve">Lengnick‐Hall, C. A., Claycomb, V., &amp; Inks, L. W. (2000). From recipient to contributor: examining customer roles and experienced outcomes. </w:t>
      </w:r>
      <w:r w:rsidRPr="00E61887">
        <w:rPr>
          <w:i/>
        </w:rPr>
        <w:t>European Journal of Marketing</w:t>
      </w:r>
      <w:r w:rsidRPr="00E61887">
        <w:t>,</w:t>
      </w:r>
      <w:r w:rsidRPr="00E61887">
        <w:rPr>
          <w:i/>
        </w:rPr>
        <w:t xml:space="preserve"> 34</w:t>
      </w:r>
      <w:r w:rsidRPr="00E61887">
        <w:t xml:space="preserve">(3/4), 359-383. </w:t>
      </w:r>
      <w:hyperlink r:id="rId35" w:history="1">
        <w:r w:rsidRPr="00E61887">
          <w:rPr>
            <w:rStyle w:val="Hyperlink"/>
          </w:rPr>
          <w:t>https://doi.org/10.1108/03090560010311902</w:t>
        </w:r>
      </w:hyperlink>
      <w:r w:rsidRPr="00E61887">
        <w:t xml:space="preserve"> </w:t>
      </w:r>
    </w:p>
    <w:p w14:paraId="4C340EB5" w14:textId="5C1E7A59" w:rsidR="00E61887" w:rsidRPr="00E61887" w:rsidRDefault="00E61887" w:rsidP="00E61887">
      <w:pPr>
        <w:pStyle w:val="EndNoteBibliography"/>
        <w:spacing w:after="0"/>
        <w:ind w:left="720" w:hanging="720"/>
      </w:pPr>
      <w:r w:rsidRPr="00E61887">
        <w:t xml:space="preserve">Lindeman, M., &amp; Verkasalo, M. (2005). Measuring Values With the Short Schwartz's Value Survey. </w:t>
      </w:r>
      <w:r w:rsidRPr="00E61887">
        <w:rPr>
          <w:i/>
        </w:rPr>
        <w:t>Journal of Personality Assessment</w:t>
      </w:r>
      <w:r w:rsidRPr="00E61887">
        <w:t>,</w:t>
      </w:r>
      <w:r w:rsidRPr="00E61887">
        <w:rPr>
          <w:i/>
        </w:rPr>
        <w:t xml:space="preserve"> 85</w:t>
      </w:r>
      <w:r w:rsidRPr="00E61887">
        <w:t xml:space="preserve">(2), 170-178. </w:t>
      </w:r>
      <w:hyperlink r:id="rId36" w:history="1">
        <w:r w:rsidRPr="00E61887">
          <w:rPr>
            <w:rStyle w:val="Hyperlink"/>
          </w:rPr>
          <w:t>https://doi.org/10.1207/s15327752jpa8502_09</w:t>
        </w:r>
      </w:hyperlink>
      <w:r w:rsidRPr="00E61887">
        <w:t xml:space="preserve"> </w:t>
      </w:r>
    </w:p>
    <w:p w14:paraId="116E9D05" w14:textId="58485228" w:rsidR="00E61887" w:rsidRPr="00E61887" w:rsidRDefault="00E61887" w:rsidP="00E61887">
      <w:pPr>
        <w:pStyle w:val="EndNoteBibliography"/>
        <w:spacing w:after="0"/>
        <w:ind w:left="720" w:hanging="720"/>
      </w:pPr>
      <w:r w:rsidRPr="00E61887">
        <w:t xml:space="preserve">Luo, J., Wong, I. A., King, B., Liu, M. T., &amp; Huang, G. (2019). Co-creation and co-destruction of service quality through customer-to-customer interactions. </w:t>
      </w:r>
      <w:r w:rsidRPr="00E61887">
        <w:rPr>
          <w:i/>
        </w:rPr>
        <w:t>International Journal of Contemporary Hospitality Management</w:t>
      </w:r>
      <w:r w:rsidRPr="00E61887">
        <w:t>,</w:t>
      </w:r>
      <w:r w:rsidRPr="00E61887">
        <w:rPr>
          <w:i/>
        </w:rPr>
        <w:t xml:space="preserve"> 31</w:t>
      </w:r>
      <w:r w:rsidRPr="00E61887">
        <w:t xml:space="preserve">(3), 1309-1329. </w:t>
      </w:r>
      <w:hyperlink r:id="rId37" w:history="1">
        <w:r w:rsidRPr="00E61887">
          <w:rPr>
            <w:rStyle w:val="Hyperlink"/>
          </w:rPr>
          <w:t>https://doi.org/10.1108/IJCHM-12-2017-0792</w:t>
        </w:r>
      </w:hyperlink>
      <w:r w:rsidRPr="00E61887">
        <w:t xml:space="preserve"> </w:t>
      </w:r>
    </w:p>
    <w:p w14:paraId="6B397621" w14:textId="24041F8D" w:rsidR="00E61887" w:rsidRPr="00E61887" w:rsidRDefault="00E61887" w:rsidP="00E61887">
      <w:pPr>
        <w:pStyle w:val="EndNoteBibliography"/>
        <w:spacing w:after="0"/>
        <w:ind w:left="720" w:hanging="720"/>
      </w:pPr>
      <w:r w:rsidRPr="00E61887">
        <w:t xml:space="preserve">M. Smith, A. (2013). The value co-destruction process: a customer resource perspective. </w:t>
      </w:r>
      <w:r w:rsidRPr="00E61887">
        <w:rPr>
          <w:i/>
        </w:rPr>
        <w:t>European Journal of Marketing</w:t>
      </w:r>
      <w:r w:rsidRPr="00E61887">
        <w:t>,</w:t>
      </w:r>
      <w:r w:rsidRPr="00E61887">
        <w:rPr>
          <w:i/>
        </w:rPr>
        <w:t xml:space="preserve"> 47</w:t>
      </w:r>
      <w:r w:rsidRPr="00E61887">
        <w:t xml:space="preserve">(11/12), 1889-1909. </w:t>
      </w:r>
      <w:hyperlink r:id="rId38" w:history="1">
        <w:r w:rsidRPr="00E61887">
          <w:rPr>
            <w:rStyle w:val="Hyperlink"/>
          </w:rPr>
          <w:t>https://doi.org/10.1108/EJM-08-2011-0420</w:t>
        </w:r>
      </w:hyperlink>
      <w:r w:rsidRPr="00E61887">
        <w:t xml:space="preserve"> </w:t>
      </w:r>
    </w:p>
    <w:p w14:paraId="408AD553" w14:textId="1C12A98E" w:rsidR="00E61887" w:rsidRPr="00E61887" w:rsidRDefault="00E61887" w:rsidP="00E61887">
      <w:pPr>
        <w:pStyle w:val="EndNoteBibliography"/>
        <w:spacing w:after="0"/>
        <w:ind w:left="720" w:hanging="720"/>
      </w:pPr>
      <w:r w:rsidRPr="00E61887">
        <w:lastRenderedPageBreak/>
        <w:t xml:space="preserve">Makkonen, H., &amp; Olkkonen, R. (2017). Interactive value formation in interorganizational relationships: Dynamic interchange between value co-creation, no-creation, and co-destruction. </w:t>
      </w:r>
      <w:r w:rsidRPr="00E61887">
        <w:rPr>
          <w:i/>
        </w:rPr>
        <w:t>Marketing Theory</w:t>
      </w:r>
      <w:r w:rsidRPr="00E61887">
        <w:t>,</w:t>
      </w:r>
      <w:r w:rsidRPr="00E61887">
        <w:rPr>
          <w:i/>
        </w:rPr>
        <w:t xml:space="preserve"> 17</w:t>
      </w:r>
      <w:r w:rsidRPr="00E61887">
        <w:t xml:space="preserve">(4), 517-535. </w:t>
      </w:r>
      <w:hyperlink r:id="rId39" w:history="1">
        <w:r w:rsidRPr="00E61887">
          <w:rPr>
            <w:rStyle w:val="Hyperlink"/>
          </w:rPr>
          <w:t>https://doi.org/10.1177/1470593117699661</w:t>
        </w:r>
      </w:hyperlink>
      <w:r w:rsidRPr="00E61887">
        <w:t xml:space="preserve"> </w:t>
      </w:r>
    </w:p>
    <w:p w14:paraId="27AD3174" w14:textId="77777777" w:rsidR="00E61887" w:rsidRPr="00E61887" w:rsidRDefault="00E61887" w:rsidP="00E61887">
      <w:pPr>
        <w:pStyle w:val="EndNoteBibliography"/>
        <w:spacing w:after="0"/>
        <w:ind w:left="720" w:hanging="720"/>
      </w:pPr>
      <w:r w:rsidRPr="00E61887">
        <w:t xml:space="preserve">McCrae, R. R., &amp; Costa Jr, P. T. (1990). </w:t>
      </w:r>
      <w:r w:rsidRPr="00E61887">
        <w:rPr>
          <w:i/>
        </w:rPr>
        <w:t>Personality in adulthood</w:t>
      </w:r>
      <w:r w:rsidRPr="00E61887">
        <w:t xml:space="preserve">. Guilford Press. </w:t>
      </w:r>
    </w:p>
    <w:p w14:paraId="01F09B33" w14:textId="77777777" w:rsidR="00E61887" w:rsidRPr="00E61887" w:rsidRDefault="00E61887" w:rsidP="00E61887">
      <w:pPr>
        <w:pStyle w:val="EndNoteBibliography"/>
        <w:spacing w:after="0"/>
        <w:ind w:left="720" w:hanging="720"/>
      </w:pPr>
      <w:r w:rsidRPr="00E61887">
        <w:t xml:space="preserve">McCrae, R. R., &amp; Costa Jr, P. T. (1999). A Five-Factor theory of personality. In </w:t>
      </w:r>
      <w:r w:rsidRPr="00E61887">
        <w:rPr>
          <w:i/>
        </w:rPr>
        <w:t>Handbook of personality: Theory and research, 2nd ed.</w:t>
      </w:r>
      <w:r w:rsidRPr="00E61887">
        <w:t xml:space="preserve"> (pp. 139-153). Guilford Press. </w:t>
      </w:r>
    </w:p>
    <w:p w14:paraId="65CB50EB" w14:textId="2CF02E48" w:rsidR="00E61887" w:rsidRPr="00E61887" w:rsidRDefault="00E61887" w:rsidP="00E61887">
      <w:pPr>
        <w:pStyle w:val="EndNoteBibliography"/>
        <w:spacing w:after="0"/>
        <w:ind w:left="720" w:hanging="720"/>
      </w:pPr>
      <w:r w:rsidRPr="00E61887">
        <w:t>McCrae, R. R., &amp; John, O. P. (1992). An Introduction to the Five-Factor Model and Its Applications [</w:t>
      </w:r>
      <w:hyperlink r:id="rId40" w:history="1">
        <w:r w:rsidRPr="00E61887">
          <w:rPr>
            <w:rStyle w:val="Hyperlink"/>
          </w:rPr>
          <w:t>https://doi.org/10.1111/j.1467-6494.1992.tb00970.x</w:t>
        </w:r>
      </w:hyperlink>
      <w:r w:rsidRPr="00E61887">
        <w:t xml:space="preserve">]. </w:t>
      </w:r>
      <w:r w:rsidRPr="00E61887">
        <w:rPr>
          <w:i/>
        </w:rPr>
        <w:t>Journal of Personality</w:t>
      </w:r>
      <w:r w:rsidRPr="00E61887">
        <w:t>,</w:t>
      </w:r>
      <w:r w:rsidRPr="00E61887">
        <w:rPr>
          <w:i/>
        </w:rPr>
        <w:t xml:space="preserve"> 60</w:t>
      </w:r>
      <w:r w:rsidRPr="00E61887">
        <w:t xml:space="preserve">(2), 175-215. </w:t>
      </w:r>
      <w:hyperlink r:id="rId41" w:history="1">
        <w:r w:rsidRPr="00E61887">
          <w:rPr>
            <w:rStyle w:val="Hyperlink"/>
          </w:rPr>
          <w:t>https://doi.org/https://doi.org/10.1111/j.1467-6494.1992.tb00970.x</w:t>
        </w:r>
      </w:hyperlink>
      <w:r w:rsidRPr="00E61887">
        <w:t xml:space="preserve"> </w:t>
      </w:r>
    </w:p>
    <w:p w14:paraId="4D3CCC1E" w14:textId="2A90FA96" w:rsidR="00E61887" w:rsidRPr="00E61887" w:rsidRDefault="00E61887" w:rsidP="00E61887">
      <w:pPr>
        <w:pStyle w:val="EndNoteBibliography"/>
        <w:spacing w:after="0"/>
        <w:ind w:left="720" w:hanging="720"/>
      </w:pPr>
      <w:r w:rsidRPr="00E61887">
        <w:t xml:space="preserve">Merz, M. A., Zarantonello, L., &amp; Grappi, S. (2018). How valuable are your customers in the brand value co-creation process? The development of a Customer Co-Creation Value (CCCV) scale. </w:t>
      </w:r>
      <w:r w:rsidRPr="00E61887">
        <w:rPr>
          <w:i/>
        </w:rPr>
        <w:t>Journal of Business Research</w:t>
      </w:r>
      <w:r w:rsidRPr="00E61887">
        <w:t>,</w:t>
      </w:r>
      <w:r w:rsidRPr="00E61887">
        <w:rPr>
          <w:i/>
        </w:rPr>
        <w:t xml:space="preserve"> 82</w:t>
      </w:r>
      <w:r w:rsidRPr="00E61887">
        <w:t xml:space="preserve">, 79-89. </w:t>
      </w:r>
      <w:hyperlink r:id="rId42" w:history="1">
        <w:r w:rsidRPr="00E61887">
          <w:rPr>
            <w:rStyle w:val="Hyperlink"/>
          </w:rPr>
          <w:t>https://doi.org/https://doi.org/10.1016/j.jbusres.2017.08.018</w:t>
        </w:r>
      </w:hyperlink>
      <w:r w:rsidRPr="00E61887">
        <w:t xml:space="preserve"> </w:t>
      </w:r>
    </w:p>
    <w:p w14:paraId="5699065E" w14:textId="6A6C671C" w:rsidR="00E61887" w:rsidRPr="00E61887" w:rsidRDefault="00E61887" w:rsidP="00E61887">
      <w:pPr>
        <w:pStyle w:val="EndNoteBibliography"/>
        <w:spacing w:after="0"/>
        <w:ind w:left="720" w:hanging="720"/>
      </w:pPr>
      <w:r w:rsidRPr="00E61887">
        <w:t xml:space="preserve">Motowidlo, S. J., &amp; Van Scotter, J. R. (1994). Evidence that task performance should be distinguished from contextual performance. </w:t>
      </w:r>
      <w:r w:rsidRPr="00E61887">
        <w:rPr>
          <w:i/>
        </w:rPr>
        <w:t>Journal of Applied Psychology</w:t>
      </w:r>
      <w:r w:rsidRPr="00E61887">
        <w:t>,</w:t>
      </w:r>
      <w:r w:rsidRPr="00E61887">
        <w:rPr>
          <w:i/>
        </w:rPr>
        <w:t xml:space="preserve"> 79</w:t>
      </w:r>
      <w:r w:rsidRPr="00E61887">
        <w:t xml:space="preserve">(4), 475-480. </w:t>
      </w:r>
      <w:hyperlink r:id="rId43" w:history="1">
        <w:r w:rsidRPr="00E61887">
          <w:rPr>
            <w:rStyle w:val="Hyperlink"/>
          </w:rPr>
          <w:t>https://doi.org/10.1037/0021-9010.79.4.475</w:t>
        </w:r>
      </w:hyperlink>
      <w:r w:rsidRPr="00E61887">
        <w:t xml:space="preserve"> </w:t>
      </w:r>
    </w:p>
    <w:p w14:paraId="5C6F64F3" w14:textId="015D16C0" w:rsidR="00E61887" w:rsidRPr="00E61887" w:rsidRDefault="00E61887" w:rsidP="00E61887">
      <w:pPr>
        <w:pStyle w:val="EndNoteBibliography"/>
        <w:spacing w:after="0"/>
        <w:ind w:left="720" w:hanging="720"/>
      </w:pPr>
      <w:r w:rsidRPr="00E61887">
        <w:t xml:space="preserve">Mustak, M., Jaakkola, E., &amp; Halinen, A. (2013). Customer participation and value creation: a systematic review and research implications. </w:t>
      </w:r>
      <w:r w:rsidRPr="00E61887">
        <w:rPr>
          <w:i/>
        </w:rPr>
        <w:t>Managing Service Quality: An International Journal</w:t>
      </w:r>
      <w:r w:rsidRPr="00E61887">
        <w:t>,</w:t>
      </w:r>
      <w:r w:rsidRPr="00E61887">
        <w:rPr>
          <w:i/>
        </w:rPr>
        <w:t xml:space="preserve"> 23</w:t>
      </w:r>
      <w:r w:rsidRPr="00E61887">
        <w:t xml:space="preserve">(4), 341-359. </w:t>
      </w:r>
      <w:hyperlink r:id="rId44" w:history="1">
        <w:r w:rsidRPr="00E61887">
          <w:rPr>
            <w:rStyle w:val="Hyperlink"/>
          </w:rPr>
          <w:t>https://doi.org/10.1108/MSQ-03-2013-0046</w:t>
        </w:r>
      </w:hyperlink>
      <w:r w:rsidRPr="00E61887">
        <w:t xml:space="preserve"> </w:t>
      </w:r>
    </w:p>
    <w:p w14:paraId="3963067E" w14:textId="4553BA74" w:rsidR="00E61887" w:rsidRPr="00E61887" w:rsidRDefault="00E61887" w:rsidP="00E61887">
      <w:pPr>
        <w:pStyle w:val="EndNoteBibliography"/>
        <w:spacing w:after="0"/>
        <w:ind w:left="720" w:hanging="720"/>
      </w:pPr>
      <w:r w:rsidRPr="00E61887">
        <w:t xml:space="preserve">Mustak, M., Jaakkola, E., Halinen, A., &amp; Kaartemo, V. (2016). Customer participation management. </w:t>
      </w:r>
      <w:r w:rsidRPr="00E61887">
        <w:rPr>
          <w:i/>
        </w:rPr>
        <w:t>Journal of Service Management</w:t>
      </w:r>
      <w:r w:rsidRPr="00E61887">
        <w:t>,</w:t>
      </w:r>
      <w:r w:rsidRPr="00E61887">
        <w:rPr>
          <w:i/>
        </w:rPr>
        <w:t xml:space="preserve"> 27</w:t>
      </w:r>
      <w:r w:rsidRPr="00E61887">
        <w:t xml:space="preserve">(3), 250-275. </w:t>
      </w:r>
      <w:hyperlink r:id="rId45" w:history="1">
        <w:r w:rsidRPr="00E61887">
          <w:rPr>
            <w:rStyle w:val="Hyperlink"/>
          </w:rPr>
          <w:t>https://doi.org/10.1108/JOSM-01-2015-0014</w:t>
        </w:r>
      </w:hyperlink>
      <w:r w:rsidRPr="00E61887">
        <w:t xml:space="preserve"> </w:t>
      </w:r>
    </w:p>
    <w:p w14:paraId="4CE43969" w14:textId="32479A75" w:rsidR="00E61887" w:rsidRPr="00E61887" w:rsidRDefault="00E61887" w:rsidP="00E61887">
      <w:pPr>
        <w:pStyle w:val="EndNoteBibliography"/>
        <w:spacing w:after="0"/>
        <w:ind w:left="720" w:hanging="720"/>
      </w:pPr>
      <w:r w:rsidRPr="00E61887">
        <w:t xml:space="preserve">Myszkowski, N., &amp; Storme, M. (2012). How Personality Traits Predict Design-Driven Consumer Choices. </w:t>
      </w:r>
      <w:r w:rsidRPr="00E61887">
        <w:rPr>
          <w:i/>
        </w:rPr>
        <w:t>Europe’s Journal of Psychology</w:t>
      </w:r>
      <w:r w:rsidRPr="00E61887">
        <w:t>,</w:t>
      </w:r>
      <w:r w:rsidRPr="00E61887">
        <w:rPr>
          <w:i/>
        </w:rPr>
        <w:t xml:space="preserve"> 8</w:t>
      </w:r>
      <w:r w:rsidRPr="00E61887">
        <w:t xml:space="preserve">(4), 641-650. </w:t>
      </w:r>
      <w:hyperlink r:id="rId46" w:history="1">
        <w:r w:rsidRPr="00E61887">
          <w:rPr>
            <w:rStyle w:val="Hyperlink"/>
          </w:rPr>
          <w:t>https://doi.org/10.5964/ejop.v8i4.523</w:t>
        </w:r>
      </w:hyperlink>
      <w:r w:rsidRPr="00E61887">
        <w:t xml:space="preserve"> </w:t>
      </w:r>
    </w:p>
    <w:p w14:paraId="68C21003" w14:textId="5E70E62F" w:rsidR="00E61887" w:rsidRPr="00E61887" w:rsidRDefault="00E61887" w:rsidP="00E61887">
      <w:pPr>
        <w:pStyle w:val="EndNoteBibliography"/>
        <w:spacing w:after="0"/>
        <w:ind w:left="720" w:hanging="720"/>
      </w:pPr>
      <w:r w:rsidRPr="00E61887">
        <w:t xml:space="preserve">Nam, K., Baker, J., Ahmad, N., &amp; Goo, J. (2020). Dissatisfaction, Disconfirmation, and Distrust: an Empirical Examination of Value Co-Destruction through Negative Electronic Word-of-Mouth (eWOM). </w:t>
      </w:r>
      <w:r w:rsidRPr="00E61887">
        <w:rPr>
          <w:i/>
        </w:rPr>
        <w:t>Information Systems Frontiers</w:t>
      </w:r>
      <w:r w:rsidRPr="00E61887">
        <w:t>,</w:t>
      </w:r>
      <w:r w:rsidRPr="00E61887">
        <w:rPr>
          <w:i/>
        </w:rPr>
        <w:t xml:space="preserve"> 22</w:t>
      </w:r>
      <w:r w:rsidRPr="00E61887">
        <w:t xml:space="preserve">(1), 113-130. </w:t>
      </w:r>
      <w:hyperlink r:id="rId47" w:history="1">
        <w:r w:rsidRPr="00E61887">
          <w:rPr>
            <w:rStyle w:val="Hyperlink"/>
          </w:rPr>
          <w:t>https://doi.org/10.1007/s10796-018-9849-4</w:t>
        </w:r>
      </w:hyperlink>
      <w:r w:rsidRPr="00E61887">
        <w:t xml:space="preserve"> </w:t>
      </w:r>
    </w:p>
    <w:p w14:paraId="60CEAD5C" w14:textId="77777777" w:rsidR="00E61887" w:rsidRPr="00E61887" w:rsidRDefault="00E61887" w:rsidP="00E61887">
      <w:pPr>
        <w:pStyle w:val="EndNoteBibliography"/>
        <w:spacing w:after="0"/>
        <w:ind w:left="720" w:hanging="720"/>
      </w:pPr>
      <w:r w:rsidRPr="00E61887">
        <w:t xml:space="preserve">Normann, R. (2001). </w:t>
      </w:r>
      <w:r w:rsidRPr="00E61887">
        <w:rPr>
          <w:i/>
        </w:rPr>
        <w:t>Reframing business: When the map changes the landscape</w:t>
      </w:r>
      <w:r w:rsidRPr="00E61887">
        <w:t xml:space="preserve">. John Wiley &amp; Sons. </w:t>
      </w:r>
    </w:p>
    <w:p w14:paraId="1EA13E47" w14:textId="5E065193" w:rsidR="00E61887" w:rsidRPr="00E61887" w:rsidRDefault="00E61887" w:rsidP="00E61887">
      <w:pPr>
        <w:pStyle w:val="EndNoteBibliography"/>
        <w:spacing w:after="0"/>
        <w:ind w:left="720" w:hanging="720"/>
      </w:pPr>
      <w:r w:rsidRPr="00E61887">
        <w:t xml:space="preserve">Parks-Leduc, L., Feldman, G., &amp; Bardi, A. (2014). Personality Traits and Personal Values: A Meta-Analysis. </w:t>
      </w:r>
      <w:r w:rsidRPr="00E61887">
        <w:rPr>
          <w:i/>
        </w:rPr>
        <w:t>Personality and Social Psychology Review</w:t>
      </w:r>
      <w:r w:rsidRPr="00E61887">
        <w:t>,</w:t>
      </w:r>
      <w:r w:rsidRPr="00E61887">
        <w:rPr>
          <w:i/>
        </w:rPr>
        <w:t xml:space="preserve"> 19</w:t>
      </w:r>
      <w:r w:rsidRPr="00E61887">
        <w:t xml:space="preserve">(1), 3-29. </w:t>
      </w:r>
      <w:hyperlink r:id="rId48" w:history="1">
        <w:r w:rsidRPr="00E61887">
          <w:rPr>
            <w:rStyle w:val="Hyperlink"/>
          </w:rPr>
          <w:t>https://doi.org/10.1177/1088868314538548</w:t>
        </w:r>
      </w:hyperlink>
      <w:r w:rsidRPr="00E61887">
        <w:t xml:space="preserve"> </w:t>
      </w:r>
    </w:p>
    <w:p w14:paraId="6B6414EA" w14:textId="3FEC4FE3" w:rsidR="00E61887" w:rsidRPr="00E61887" w:rsidRDefault="00E61887" w:rsidP="00E61887">
      <w:pPr>
        <w:pStyle w:val="EndNoteBibliography"/>
        <w:spacing w:after="0"/>
        <w:ind w:left="720" w:hanging="720"/>
      </w:pPr>
      <w:r w:rsidRPr="00E61887">
        <w:t xml:space="preserve">Parks, L., &amp; Guay, R. P. (2009). Personality, values, and motivation. </w:t>
      </w:r>
      <w:r w:rsidRPr="00E61887">
        <w:rPr>
          <w:i/>
        </w:rPr>
        <w:t>Personality and Individual Differences</w:t>
      </w:r>
      <w:r w:rsidRPr="00E61887">
        <w:t>,</w:t>
      </w:r>
      <w:r w:rsidRPr="00E61887">
        <w:rPr>
          <w:i/>
        </w:rPr>
        <w:t xml:space="preserve"> 47</w:t>
      </w:r>
      <w:r w:rsidRPr="00E61887">
        <w:t xml:space="preserve">(7), 675-684. </w:t>
      </w:r>
      <w:hyperlink r:id="rId49" w:history="1">
        <w:r w:rsidRPr="00E61887">
          <w:rPr>
            <w:rStyle w:val="Hyperlink"/>
          </w:rPr>
          <w:t>https://doi.org/https://doi.org/10.1016/j.paid.2009.06.002</w:t>
        </w:r>
      </w:hyperlink>
      <w:r w:rsidRPr="00E61887">
        <w:t xml:space="preserve"> </w:t>
      </w:r>
    </w:p>
    <w:p w14:paraId="398ED078" w14:textId="6225234F" w:rsidR="00E61887" w:rsidRPr="00E61887" w:rsidRDefault="00E61887" w:rsidP="00E61887">
      <w:pPr>
        <w:pStyle w:val="EndNoteBibliography"/>
        <w:spacing w:after="0"/>
        <w:ind w:left="720" w:hanging="720"/>
      </w:pPr>
      <w:r w:rsidRPr="00E61887">
        <w:t xml:space="preserve">Paulssen, M., Brunneder, J., &amp; Sommerfeld, A. (2019). Customer in-role and extra-role behaviours in a retail setting. </w:t>
      </w:r>
      <w:r w:rsidRPr="00E61887">
        <w:rPr>
          <w:i/>
        </w:rPr>
        <w:t>European Journal of Marketing</w:t>
      </w:r>
      <w:r w:rsidRPr="00E61887">
        <w:t>,</w:t>
      </w:r>
      <w:r w:rsidRPr="00E61887">
        <w:rPr>
          <w:i/>
        </w:rPr>
        <w:t xml:space="preserve"> 53</w:t>
      </w:r>
      <w:r w:rsidRPr="00E61887">
        <w:t xml:space="preserve">(12), 2501-2529. </w:t>
      </w:r>
      <w:hyperlink r:id="rId50" w:history="1">
        <w:r w:rsidRPr="00E61887">
          <w:rPr>
            <w:rStyle w:val="Hyperlink"/>
          </w:rPr>
          <w:t>https://doi.org/10.1108/EJM-06-2017-0417</w:t>
        </w:r>
      </w:hyperlink>
      <w:r w:rsidRPr="00E61887">
        <w:t xml:space="preserve"> </w:t>
      </w:r>
    </w:p>
    <w:p w14:paraId="5935C9C8" w14:textId="1E70AD81" w:rsidR="00E61887" w:rsidRPr="00E61887" w:rsidRDefault="00E61887" w:rsidP="00E61887">
      <w:pPr>
        <w:pStyle w:val="EndNoteBibliography"/>
        <w:spacing w:after="0"/>
        <w:ind w:left="720" w:hanging="720"/>
      </w:pPr>
      <w:r w:rsidRPr="00E61887">
        <w:t xml:space="preserve">Plé, L. (2016). Studying customers’ resource integration by service employees in interactional value co-creation. </w:t>
      </w:r>
      <w:r w:rsidRPr="00E61887">
        <w:rPr>
          <w:i/>
        </w:rPr>
        <w:t>Journal of Services Marketing</w:t>
      </w:r>
      <w:r w:rsidRPr="00E61887">
        <w:t>,</w:t>
      </w:r>
      <w:r w:rsidRPr="00E61887">
        <w:rPr>
          <w:i/>
        </w:rPr>
        <w:t xml:space="preserve"> 30</w:t>
      </w:r>
      <w:r w:rsidRPr="00E61887">
        <w:t xml:space="preserve">(2), 152-164. </w:t>
      </w:r>
      <w:hyperlink r:id="rId51" w:history="1">
        <w:r w:rsidRPr="00E61887">
          <w:rPr>
            <w:rStyle w:val="Hyperlink"/>
          </w:rPr>
          <w:t>https://doi.org/10.1108/JSM-02-2015-0065</w:t>
        </w:r>
      </w:hyperlink>
      <w:r w:rsidRPr="00E61887">
        <w:t xml:space="preserve"> </w:t>
      </w:r>
    </w:p>
    <w:p w14:paraId="0E77A6BF" w14:textId="5543702E" w:rsidR="00E61887" w:rsidRPr="00E61887" w:rsidRDefault="00E61887" w:rsidP="00E61887">
      <w:pPr>
        <w:pStyle w:val="EndNoteBibliography"/>
        <w:spacing w:after="0"/>
        <w:ind w:left="720" w:hanging="720"/>
      </w:pPr>
      <w:r w:rsidRPr="00E61887">
        <w:t xml:space="preserve">Plé, L., &amp; Chumpitaz Cáceres, R. (2010). Not always co‐creation: introducing interactional co‐destruction of value in service‐dominant logic. </w:t>
      </w:r>
      <w:r w:rsidRPr="00E61887">
        <w:rPr>
          <w:i/>
        </w:rPr>
        <w:t>Journal of Services Marketing</w:t>
      </w:r>
      <w:r w:rsidRPr="00E61887">
        <w:t>,</w:t>
      </w:r>
      <w:r w:rsidRPr="00E61887">
        <w:rPr>
          <w:i/>
        </w:rPr>
        <w:t xml:space="preserve"> 24</w:t>
      </w:r>
      <w:r w:rsidRPr="00E61887">
        <w:t xml:space="preserve">(6), 430-437. </w:t>
      </w:r>
      <w:hyperlink r:id="rId52" w:history="1">
        <w:r w:rsidRPr="00E61887">
          <w:rPr>
            <w:rStyle w:val="Hyperlink"/>
          </w:rPr>
          <w:t>https://doi.org/10.1108/08876041011072546</w:t>
        </w:r>
      </w:hyperlink>
      <w:r w:rsidRPr="00E61887">
        <w:t xml:space="preserve"> </w:t>
      </w:r>
    </w:p>
    <w:p w14:paraId="422E128F" w14:textId="0DC7BDE3" w:rsidR="00E61887" w:rsidRPr="00E61887" w:rsidRDefault="00E61887" w:rsidP="00E61887">
      <w:pPr>
        <w:pStyle w:val="EndNoteBibliography"/>
        <w:spacing w:after="0"/>
        <w:ind w:left="720" w:hanging="720"/>
      </w:pPr>
      <w:r w:rsidRPr="00E61887">
        <w:t xml:space="preserve">Podsakoff, P. M., &amp; Organ, D. W. (1986). Self-Reports in Organizational Research: Problems and Prospects. </w:t>
      </w:r>
      <w:r w:rsidRPr="00E61887">
        <w:rPr>
          <w:i/>
        </w:rPr>
        <w:t>Journal of Management</w:t>
      </w:r>
      <w:r w:rsidRPr="00E61887">
        <w:t>,</w:t>
      </w:r>
      <w:r w:rsidRPr="00E61887">
        <w:rPr>
          <w:i/>
        </w:rPr>
        <w:t xml:space="preserve"> 12</w:t>
      </w:r>
      <w:r w:rsidRPr="00E61887">
        <w:t xml:space="preserve">(4), 531-544. </w:t>
      </w:r>
      <w:hyperlink r:id="rId53" w:history="1">
        <w:r w:rsidRPr="00E61887">
          <w:rPr>
            <w:rStyle w:val="Hyperlink"/>
          </w:rPr>
          <w:t>https://doi.org/10.1177/014920638601200408</w:t>
        </w:r>
      </w:hyperlink>
      <w:r w:rsidRPr="00E61887">
        <w:t xml:space="preserve"> </w:t>
      </w:r>
    </w:p>
    <w:p w14:paraId="42862571" w14:textId="733B6FA4" w:rsidR="00E61887" w:rsidRPr="00E61887" w:rsidRDefault="00E61887" w:rsidP="00E61887">
      <w:pPr>
        <w:pStyle w:val="EndNoteBibliography"/>
        <w:spacing w:after="0"/>
        <w:ind w:left="720" w:hanging="720"/>
      </w:pPr>
      <w:r w:rsidRPr="00E61887">
        <w:t xml:space="preserve">Prahalad, C. K., &amp; Ramaswamy, V. (2004). Co‐creating unique value with customers. </w:t>
      </w:r>
      <w:r w:rsidRPr="00E61887">
        <w:rPr>
          <w:i/>
        </w:rPr>
        <w:t>Strategy &amp; Leadership</w:t>
      </w:r>
      <w:r w:rsidRPr="00E61887">
        <w:t>,</w:t>
      </w:r>
      <w:r w:rsidRPr="00E61887">
        <w:rPr>
          <w:i/>
        </w:rPr>
        <w:t xml:space="preserve"> 32</w:t>
      </w:r>
      <w:r w:rsidRPr="00E61887">
        <w:t xml:space="preserve">(3), 4-9. </w:t>
      </w:r>
      <w:hyperlink r:id="rId54" w:history="1">
        <w:r w:rsidRPr="00E61887">
          <w:rPr>
            <w:rStyle w:val="Hyperlink"/>
          </w:rPr>
          <w:t>https://doi.org/10.1108/10878570410699249</w:t>
        </w:r>
      </w:hyperlink>
      <w:r w:rsidRPr="00E61887">
        <w:t xml:space="preserve"> </w:t>
      </w:r>
    </w:p>
    <w:p w14:paraId="33A98373" w14:textId="7E0FAC42" w:rsidR="00E61887" w:rsidRPr="00E61887" w:rsidRDefault="00E61887" w:rsidP="00E61887">
      <w:pPr>
        <w:pStyle w:val="EndNoteBibliography"/>
        <w:spacing w:after="0"/>
        <w:ind w:left="720" w:hanging="720"/>
      </w:pPr>
      <w:r w:rsidRPr="00E61887">
        <w:t>Ramírez, R. (1999). Value co-production: intellectual origins and implications for practice and research [</w:t>
      </w:r>
      <w:hyperlink r:id="rId55" w:history="1">
        <w:r w:rsidRPr="00E61887">
          <w:rPr>
            <w:rStyle w:val="Hyperlink"/>
          </w:rPr>
          <w:t>https://doi.org/10.1002/(SICI)1097-0266(199901)20:1</w:t>
        </w:r>
      </w:hyperlink>
      <w:r w:rsidRPr="00E61887">
        <w:t>&lt;49::AID-SMJ20&gt;3.0.CO;2-</w:t>
      </w:r>
      <w:r w:rsidRPr="00E61887">
        <w:lastRenderedPageBreak/>
        <w:t xml:space="preserve">2]. </w:t>
      </w:r>
      <w:r w:rsidRPr="00E61887">
        <w:rPr>
          <w:i/>
        </w:rPr>
        <w:t>Strategic Management Journal</w:t>
      </w:r>
      <w:r w:rsidRPr="00E61887">
        <w:t>,</w:t>
      </w:r>
      <w:r w:rsidRPr="00E61887">
        <w:rPr>
          <w:i/>
        </w:rPr>
        <w:t xml:space="preserve"> 20</w:t>
      </w:r>
      <w:r w:rsidRPr="00E61887">
        <w:t xml:space="preserve">(1), 49-65. </w:t>
      </w:r>
      <w:hyperlink r:id="rId56" w:history="1">
        <w:r w:rsidRPr="00E61887">
          <w:rPr>
            <w:rStyle w:val="Hyperlink"/>
          </w:rPr>
          <w:t>https://doi.org/https://doi.org/10.1002/(SICI)1097-0266(199901)20:1</w:t>
        </w:r>
      </w:hyperlink>
      <w:r w:rsidRPr="00E61887">
        <w:t xml:space="preserve">&lt;49::AID-SMJ20&gt;3.0.CO;2-2 </w:t>
      </w:r>
    </w:p>
    <w:p w14:paraId="04A04EB3" w14:textId="6965B242" w:rsidR="00E61887" w:rsidRPr="00E61887" w:rsidRDefault="00E61887" w:rsidP="00E61887">
      <w:pPr>
        <w:pStyle w:val="EndNoteBibliography"/>
        <w:spacing w:after="0"/>
        <w:ind w:left="720" w:hanging="720"/>
      </w:pPr>
      <w:r w:rsidRPr="00E61887">
        <w:t xml:space="preserve">Ranjan, K. R., &amp; Read, S. (2016). Value co-creation: concept and measurement. </w:t>
      </w:r>
      <w:r w:rsidRPr="00E61887">
        <w:rPr>
          <w:i/>
        </w:rPr>
        <w:t>Journal of the Academy of Marketing Science</w:t>
      </w:r>
      <w:r w:rsidRPr="00E61887">
        <w:t>,</w:t>
      </w:r>
      <w:r w:rsidRPr="00E61887">
        <w:rPr>
          <w:i/>
        </w:rPr>
        <w:t xml:space="preserve"> 44</w:t>
      </w:r>
      <w:r w:rsidRPr="00E61887">
        <w:t xml:space="preserve">(3), 290-315. </w:t>
      </w:r>
      <w:hyperlink r:id="rId57" w:history="1">
        <w:r w:rsidRPr="00E61887">
          <w:rPr>
            <w:rStyle w:val="Hyperlink"/>
          </w:rPr>
          <w:t>https://doi.org/10.1007/s11747-014-0397-2</w:t>
        </w:r>
      </w:hyperlink>
      <w:r w:rsidRPr="00E61887">
        <w:t xml:space="preserve"> </w:t>
      </w:r>
    </w:p>
    <w:p w14:paraId="533CB0F2" w14:textId="022D2680" w:rsidR="00E61887" w:rsidRPr="00E61887" w:rsidRDefault="00E61887" w:rsidP="00E61887">
      <w:pPr>
        <w:pStyle w:val="EndNoteBibliography"/>
        <w:spacing w:after="0"/>
        <w:ind w:left="720" w:hanging="720"/>
      </w:pPr>
      <w:r w:rsidRPr="00E61887">
        <w:t xml:space="preserve">Revilla-Camacho, M. Á., Vega-Vázquez, M., &amp; Cossío-Silva, F. J. (2015). Customer participation and citizenship behavior effects on turnover intention. </w:t>
      </w:r>
      <w:r w:rsidRPr="00E61887">
        <w:rPr>
          <w:i/>
        </w:rPr>
        <w:t>Journal of Business Research</w:t>
      </w:r>
      <w:r w:rsidRPr="00E61887">
        <w:t>,</w:t>
      </w:r>
      <w:r w:rsidRPr="00E61887">
        <w:rPr>
          <w:i/>
        </w:rPr>
        <w:t xml:space="preserve"> 68</w:t>
      </w:r>
      <w:r w:rsidRPr="00E61887">
        <w:t xml:space="preserve">(7), 1607-1611. </w:t>
      </w:r>
      <w:hyperlink r:id="rId58" w:history="1">
        <w:r w:rsidRPr="00E61887">
          <w:rPr>
            <w:rStyle w:val="Hyperlink"/>
          </w:rPr>
          <w:t>https://doi.org/https://doi.org/10.1016/j.jbusres.2015.02.004</w:t>
        </w:r>
      </w:hyperlink>
      <w:r w:rsidRPr="00E61887">
        <w:t xml:space="preserve"> </w:t>
      </w:r>
    </w:p>
    <w:p w14:paraId="315DCE45" w14:textId="00EB6185" w:rsidR="00E61887" w:rsidRPr="00E61887" w:rsidRDefault="00E61887" w:rsidP="00E61887">
      <w:pPr>
        <w:pStyle w:val="EndNoteBibliography"/>
        <w:spacing w:after="0"/>
        <w:ind w:left="720" w:hanging="720"/>
      </w:pPr>
      <w:r w:rsidRPr="00E61887">
        <w:t xml:space="preserve">Roberts, D., Hughes, M., &amp; Kertbo, K. (2014). Exploring consumers' motivations to engage in innovation through co-creation activities. </w:t>
      </w:r>
      <w:r w:rsidRPr="00E61887">
        <w:rPr>
          <w:i/>
        </w:rPr>
        <w:t>European Journal of Marketing</w:t>
      </w:r>
      <w:r w:rsidRPr="00E61887">
        <w:t>,</w:t>
      </w:r>
      <w:r w:rsidRPr="00E61887">
        <w:rPr>
          <w:i/>
        </w:rPr>
        <w:t xml:space="preserve"> 48</w:t>
      </w:r>
      <w:r w:rsidRPr="00E61887">
        <w:t xml:space="preserve">(1/2), 147-169. </w:t>
      </w:r>
      <w:hyperlink r:id="rId59" w:history="1">
        <w:r w:rsidRPr="00E61887">
          <w:rPr>
            <w:rStyle w:val="Hyperlink"/>
          </w:rPr>
          <w:t>https://doi.org/10.1108/EJM-12-2010-0637</w:t>
        </w:r>
      </w:hyperlink>
      <w:r w:rsidRPr="00E61887">
        <w:t xml:space="preserve"> </w:t>
      </w:r>
    </w:p>
    <w:p w14:paraId="16C6E2FF" w14:textId="0B002DE6" w:rsidR="00E61887" w:rsidRPr="00E61887" w:rsidRDefault="00E61887" w:rsidP="00E61887">
      <w:pPr>
        <w:pStyle w:val="EndNoteBibliography"/>
        <w:spacing w:after="0"/>
        <w:ind w:left="720" w:hanging="720"/>
      </w:pPr>
      <w:r w:rsidRPr="00E61887">
        <w:t xml:space="preserve">Roccas, S., Sagiv, L., Schwartz, S. H., &amp; Knafo, A. (2002). The Big Five Personality Factors and Personal Values. </w:t>
      </w:r>
      <w:r w:rsidRPr="00E61887">
        <w:rPr>
          <w:i/>
        </w:rPr>
        <w:t>Personality and Social Psychology Bulletin</w:t>
      </w:r>
      <w:r w:rsidRPr="00E61887">
        <w:t>,</w:t>
      </w:r>
      <w:r w:rsidRPr="00E61887">
        <w:rPr>
          <w:i/>
        </w:rPr>
        <w:t xml:space="preserve"> 28</w:t>
      </w:r>
      <w:r w:rsidRPr="00E61887">
        <w:t xml:space="preserve">(6), 789-801. </w:t>
      </w:r>
      <w:hyperlink r:id="rId60" w:history="1">
        <w:r w:rsidRPr="00E61887">
          <w:rPr>
            <w:rStyle w:val="Hyperlink"/>
          </w:rPr>
          <w:t>https://doi.org/10.1177/0146167202289008</w:t>
        </w:r>
      </w:hyperlink>
      <w:r w:rsidRPr="00E61887">
        <w:t xml:space="preserve"> </w:t>
      </w:r>
    </w:p>
    <w:p w14:paraId="24D33554" w14:textId="1740C567" w:rsidR="00E61887" w:rsidRPr="00E61887" w:rsidRDefault="00E61887" w:rsidP="00E61887">
      <w:pPr>
        <w:pStyle w:val="EndNoteBibliography"/>
        <w:spacing w:after="0"/>
        <w:ind w:left="720" w:hanging="720"/>
      </w:pPr>
      <w:r w:rsidRPr="00E61887">
        <w:t xml:space="preserve">Säwe, F., &amp; Thelander, Å. (2015). The role of frames in a co-creation process. </w:t>
      </w:r>
      <w:r w:rsidRPr="00E61887">
        <w:rPr>
          <w:i/>
        </w:rPr>
        <w:t>International Journal of Quality and Service Sciences</w:t>
      </w:r>
      <w:r w:rsidRPr="00E61887">
        <w:t>,</w:t>
      </w:r>
      <w:r w:rsidRPr="00E61887">
        <w:rPr>
          <w:i/>
        </w:rPr>
        <w:t xml:space="preserve"> 7</w:t>
      </w:r>
      <w:r w:rsidRPr="00E61887">
        <w:t xml:space="preserve">(4), 442-457. </w:t>
      </w:r>
      <w:hyperlink r:id="rId61" w:history="1">
        <w:r w:rsidRPr="00E61887">
          <w:rPr>
            <w:rStyle w:val="Hyperlink"/>
          </w:rPr>
          <w:t>https://doi.org/10.1108/IJQSS-04-2014-0026</w:t>
        </w:r>
      </w:hyperlink>
      <w:r w:rsidRPr="00E61887">
        <w:t xml:space="preserve"> </w:t>
      </w:r>
    </w:p>
    <w:p w14:paraId="58D7BEB4" w14:textId="784C381C" w:rsidR="00E61887" w:rsidRPr="00E61887" w:rsidRDefault="00E61887" w:rsidP="00E61887">
      <w:pPr>
        <w:pStyle w:val="EndNoteBibliography"/>
        <w:spacing w:after="0"/>
        <w:ind w:left="720" w:hanging="720"/>
      </w:pPr>
      <w:r w:rsidRPr="00E61887">
        <w:t xml:space="preserve">Schwartz, S. H. (1992). Universals in the Content and Structure of Values: Theoretical Advances and Empirical Tests in 20 Countries. In M. P. Zanna (Ed.), </w:t>
      </w:r>
      <w:r w:rsidRPr="00E61887">
        <w:rPr>
          <w:i/>
        </w:rPr>
        <w:t>Advances in Experimental Social Psychology</w:t>
      </w:r>
      <w:r w:rsidRPr="00E61887">
        <w:t xml:space="preserve"> (Vol. 25, pp. 1-65). Academic Press. </w:t>
      </w:r>
      <w:hyperlink r:id="rId62" w:history="1">
        <w:r w:rsidRPr="00E61887">
          <w:rPr>
            <w:rStyle w:val="Hyperlink"/>
          </w:rPr>
          <w:t>https://doi.org/https://doi.org/10.1016/S0065-2601(08)60281-6</w:t>
        </w:r>
      </w:hyperlink>
      <w:r w:rsidRPr="00E61887">
        <w:t xml:space="preserve"> </w:t>
      </w:r>
    </w:p>
    <w:p w14:paraId="46E1B21D" w14:textId="7CC0AD49" w:rsidR="00E61887" w:rsidRPr="00E61887" w:rsidRDefault="00E61887" w:rsidP="00E61887">
      <w:pPr>
        <w:pStyle w:val="EndNoteBibliography"/>
        <w:spacing w:after="0"/>
        <w:ind w:left="720" w:hanging="720"/>
      </w:pPr>
      <w:r w:rsidRPr="00E61887">
        <w:t xml:space="preserve">Schwartz, S. H. (2007). Basic Human Values : Theory, Methods, and Application. </w:t>
      </w:r>
      <w:hyperlink r:id="rId63" w:history="1">
        <w:r w:rsidRPr="00E61887">
          <w:rPr>
            <w:rStyle w:val="Hyperlink"/>
          </w:rPr>
          <w:t>http://digital.casalini.it/2224016</w:t>
        </w:r>
      </w:hyperlink>
      <w:r w:rsidRPr="00E61887">
        <w:t xml:space="preserve"> </w:t>
      </w:r>
    </w:p>
    <w:p w14:paraId="3526E9BD" w14:textId="3551A75C" w:rsidR="00E61887" w:rsidRPr="00E61887" w:rsidRDefault="00E61887" w:rsidP="00E61887">
      <w:pPr>
        <w:pStyle w:val="EndNoteBibliography"/>
        <w:spacing w:after="0"/>
        <w:ind w:left="720" w:hanging="720"/>
      </w:pPr>
      <w:r w:rsidRPr="00E61887">
        <w:t xml:space="preserve">Schwartz, S. H., Cieciuch, J., Vecchione, M., Davidov, E., Fischer, R., Beierlein, C., Ramos, A., Verkasalo, M., Lönnqvist, J.-E., Demirutku, K., Dirilen-Gumus, O., &amp; Konty, M. (2012). Refining the theory of basic individual values. </w:t>
      </w:r>
      <w:r w:rsidRPr="00E61887">
        <w:rPr>
          <w:i/>
        </w:rPr>
        <w:t>Journal of personality and social psychology</w:t>
      </w:r>
      <w:r w:rsidRPr="00E61887">
        <w:t>,</w:t>
      </w:r>
      <w:r w:rsidRPr="00E61887">
        <w:rPr>
          <w:i/>
        </w:rPr>
        <w:t xml:space="preserve"> 103</w:t>
      </w:r>
      <w:r w:rsidRPr="00E61887">
        <w:t xml:space="preserve">(4), 663-688. </w:t>
      </w:r>
      <w:hyperlink r:id="rId64" w:history="1">
        <w:r w:rsidRPr="00E61887">
          <w:rPr>
            <w:rStyle w:val="Hyperlink"/>
          </w:rPr>
          <w:t>https://doi.org/10.1037/a0029393</w:t>
        </w:r>
      </w:hyperlink>
      <w:r w:rsidRPr="00E61887">
        <w:t xml:space="preserve"> </w:t>
      </w:r>
    </w:p>
    <w:p w14:paraId="2581F0C1" w14:textId="05A73EE0" w:rsidR="00E61887" w:rsidRPr="00E61887" w:rsidRDefault="00E61887" w:rsidP="00E61887">
      <w:pPr>
        <w:pStyle w:val="EndNoteBibliography"/>
        <w:spacing w:after="0"/>
        <w:ind w:left="720" w:hanging="720"/>
      </w:pPr>
      <w:r w:rsidRPr="00E61887">
        <w:t>Skaggs, B. C., &amp; Youndt, M. (2004). Strategic positioning, human capital, and performance in service organizations: a customer interaction approach [</w:t>
      </w:r>
      <w:hyperlink r:id="rId65" w:history="1">
        <w:r w:rsidRPr="00E61887">
          <w:rPr>
            <w:rStyle w:val="Hyperlink"/>
          </w:rPr>
          <w:t>https://doi.org/10.1002/smj.365</w:t>
        </w:r>
      </w:hyperlink>
      <w:r w:rsidRPr="00E61887">
        <w:t xml:space="preserve">]. </w:t>
      </w:r>
      <w:r w:rsidRPr="00E61887">
        <w:rPr>
          <w:i/>
        </w:rPr>
        <w:t>Strategic Management Journal</w:t>
      </w:r>
      <w:r w:rsidRPr="00E61887">
        <w:t>,</w:t>
      </w:r>
      <w:r w:rsidRPr="00E61887">
        <w:rPr>
          <w:i/>
        </w:rPr>
        <w:t xml:space="preserve"> 25</w:t>
      </w:r>
      <w:r w:rsidRPr="00E61887">
        <w:t xml:space="preserve">(1), 85-99. </w:t>
      </w:r>
      <w:hyperlink r:id="rId66" w:history="1">
        <w:r w:rsidRPr="00E61887">
          <w:rPr>
            <w:rStyle w:val="Hyperlink"/>
          </w:rPr>
          <w:t>https://doi.org/https://doi.org/10.1002/smj.365</w:t>
        </w:r>
      </w:hyperlink>
      <w:r w:rsidRPr="00E61887">
        <w:t xml:space="preserve"> </w:t>
      </w:r>
    </w:p>
    <w:p w14:paraId="3C6BE846" w14:textId="6965147C" w:rsidR="00E61887" w:rsidRPr="00E61887" w:rsidRDefault="00E61887" w:rsidP="00E61887">
      <w:pPr>
        <w:pStyle w:val="EndNoteBibliography"/>
        <w:spacing w:after="0"/>
        <w:ind w:left="720" w:hanging="720"/>
      </w:pPr>
      <w:r w:rsidRPr="00E61887">
        <w:t xml:space="preserve">Skålén, P., Pace, S., &amp; Cova, B. (2015). Firm-brand community value co-creation as alignment of practices. </w:t>
      </w:r>
      <w:r w:rsidRPr="00E61887">
        <w:rPr>
          <w:i/>
        </w:rPr>
        <w:t>European Journal of Marketing</w:t>
      </w:r>
      <w:r w:rsidRPr="00E61887">
        <w:t>,</w:t>
      </w:r>
      <w:r w:rsidRPr="00E61887">
        <w:rPr>
          <w:i/>
        </w:rPr>
        <w:t xml:space="preserve"> 49</w:t>
      </w:r>
      <w:r w:rsidRPr="00E61887">
        <w:t xml:space="preserve">(3/4), 596-620. </w:t>
      </w:r>
      <w:hyperlink r:id="rId67" w:history="1">
        <w:r w:rsidRPr="00E61887">
          <w:rPr>
            <w:rStyle w:val="Hyperlink"/>
          </w:rPr>
          <w:t>https://doi.org/10.1108/EJM-08-2013-0409</w:t>
        </w:r>
      </w:hyperlink>
      <w:r w:rsidRPr="00E61887">
        <w:t xml:space="preserve"> </w:t>
      </w:r>
    </w:p>
    <w:p w14:paraId="6A428422" w14:textId="06A90305" w:rsidR="00E61887" w:rsidRPr="00E61887" w:rsidRDefault="00E61887" w:rsidP="00E61887">
      <w:pPr>
        <w:pStyle w:val="EndNoteBibliography"/>
        <w:spacing w:after="0"/>
        <w:ind w:left="720" w:hanging="720"/>
      </w:pPr>
      <w:r w:rsidRPr="00E61887">
        <w:t xml:space="preserve">Soto, C. J., John, O. P., Gosling, S. D., &amp; Potter, J. (2008). The developmental psychometrics of big five self-reports: Acquiescence, factor structure, coherence, and differentiation from ages 10 to 20. </w:t>
      </w:r>
      <w:r w:rsidRPr="00E61887">
        <w:rPr>
          <w:i/>
        </w:rPr>
        <w:t>Journal of personality and social psychology</w:t>
      </w:r>
      <w:r w:rsidRPr="00E61887">
        <w:t>,</w:t>
      </w:r>
      <w:r w:rsidRPr="00E61887">
        <w:rPr>
          <w:i/>
        </w:rPr>
        <w:t xml:space="preserve"> 94</w:t>
      </w:r>
      <w:r w:rsidRPr="00E61887">
        <w:t xml:space="preserve">(4), 718-737. </w:t>
      </w:r>
      <w:hyperlink r:id="rId68" w:history="1">
        <w:r w:rsidRPr="00E61887">
          <w:rPr>
            <w:rStyle w:val="Hyperlink"/>
          </w:rPr>
          <w:t>https://doi.org/10.1037/0022-3514.94.4.718</w:t>
        </w:r>
      </w:hyperlink>
      <w:r w:rsidRPr="00E61887">
        <w:t xml:space="preserve"> </w:t>
      </w:r>
    </w:p>
    <w:p w14:paraId="4CBC8EC5" w14:textId="0573C0D7" w:rsidR="00E61887" w:rsidRPr="00E61887" w:rsidRDefault="00E61887" w:rsidP="00E61887">
      <w:pPr>
        <w:pStyle w:val="EndNoteBibliography"/>
        <w:spacing w:after="0"/>
        <w:ind w:left="720" w:hanging="720"/>
      </w:pPr>
      <w:r w:rsidRPr="00E61887">
        <w:t xml:space="preserve">Soto, C. J., John, O. P., Gosling, S. D., &amp; Potter, J. (2011). Age differences in personality traits from 10 to 65: Big Five domains and facets in a large cross-sectional sample. </w:t>
      </w:r>
      <w:r w:rsidRPr="00E61887">
        <w:rPr>
          <w:i/>
        </w:rPr>
        <w:t>Journal of personality and social psychology</w:t>
      </w:r>
      <w:r w:rsidRPr="00E61887">
        <w:t>,</w:t>
      </w:r>
      <w:r w:rsidRPr="00E61887">
        <w:rPr>
          <w:i/>
        </w:rPr>
        <w:t xml:space="preserve"> 100</w:t>
      </w:r>
      <w:r w:rsidRPr="00E61887">
        <w:t xml:space="preserve">(2), 330-348. </w:t>
      </w:r>
      <w:hyperlink r:id="rId69" w:history="1">
        <w:r w:rsidRPr="00E61887">
          <w:rPr>
            <w:rStyle w:val="Hyperlink"/>
          </w:rPr>
          <w:t>https://doi.org/10.1037/a0021717</w:t>
        </w:r>
      </w:hyperlink>
      <w:r w:rsidRPr="00E61887">
        <w:t xml:space="preserve"> </w:t>
      </w:r>
    </w:p>
    <w:p w14:paraId="154160C0" w14:textId="4B3159CF" w:rsidR="00E61887" w:rsidRPr="00E61887" w:rsidRDefault="00E61887" w:rsidP="00E61887">
      <w:pPr>
        <w:pStyle w:val="EndNoteBibliography"/>
        <w:spacing w:after="0"/>
        <w:ind w:left="720" w:hanging="720"/>
      </w:pPr>
      <w:r w:rsidRPr="00E61887">
        <w:t xml:space="preserve">Sthapit, E., &amp; Björk, P. (2020). Towards a better understanding of interactive value formation: Three value outcomes perspective. </w:t>
      </w:r>
      <w:r w:rsidRPr="00E61887">
        <w:rPr>
          <w:i/>
        </w:rPr>
        <w:t>Current Issues in Tourism</w:t>
      </w:r>
      <w:r w:rsidRPr="00E61887">
        <w:t>,</w:t>
      </w:r>
      <w:r w:rsidRPr="00E61887">
        <w:rPr>
          <w:i/>
        </w:rPr>
        <w:t xml:space="preserve"> 23</w:t>
      </w:r>
      <w:r w:rsidRPr="00E61887">
        <w:t xml:space="preserve">(6), 693-706. </w:t>
      </w:r>
      <w:hyperlink r:id="rId70" w:history="1">
        <w:r w:rsidRPr="00E61887">
          <w:rPr>
            <w:rStyle w:val="Hyperlink"/>
          </w:rPr>
          <w:t>https://doi.org/10.1080/13683500.2018.1520821</w:t>
        </w:r>
      </w:hyperlink>
      <w:r w:rsidRPr="00E61887">
        <w:t xml:space="preserve"> </w:t>
      </w:r>
    </w:p>
    <w:p w14:paraId="28AB4956" w14:textId="17752236" w:rsidR="00E61887" w:rsidRPr="00E61887" w:rsidRDefault="00E61887" w:rsidP="00E61887">
      <w:pPr>
        <w:pStyle w:val="EndNoteBibliography"/>
        <w:spacing w:after="0"/>
        <w:ind w:left="720" w:hanging="720"/>
      </w:pPr>
      <w:r w:rsidRPr="00E61887">
        <w:t xml:space="preserve">Sthapit, E., &amp; Jiménez-Barreto, J. (2019). You never know what you will get in an Airbnb: poor communication destroys value for guests. </w:t>
      </w:r>
      <w:r w:rsidRPr="00E61887">
        <w:rPr>
          <w:i/>
        </w:rPr>
        <w:t>Current Issues in Tourism</w:t>
      </w:r>
      <w:r w:rsidRPr="00E61887">
        <w:t>,</w:t>
      </w:r>
      <w:r w:rsidRPr="00E61887">
        <w:rPr>
          <w:i/>
        </w:rPr>
        <w:t xml:space="preserve"> 22</w:t>
      </w:r>
      <w:r w:rsidRPr="00E61887">
        <w:t xml:space="preserve">(19), 2315-2318. </w:t>
      </w:r>
      <w:hyperlink r:id="rId71" w:history="1">
        <w:r w:rsidRPr="00E61887">
          <w:rPr>
            <w:rStyle w:val="Hyperlink"/>
          </w:rPr>
          <w:t>https://doi.org/10.1080/13683500.2018.1475469</w:t>
        </w:r>
      </w:hyperlink>
      <w:r w:rsidRPr="00E61887">
        <w:t xml:space="preserve"> </w:t>
      </w:r>
    </w:p>
    <w:p w14:paraId="082D1EED" w14:textId="659C5ABE" w:rsidR="00E61887" w:rsidRPr="00E61887" w:rsidRDefault="00E61887" w:rsidP="00E61887">
      <w:pPr>
        <w:pStyle w:val="EndNoteBibliography"/>
        <w:spacing w:after="0"/>
        <w:ind w:left="720" w:hanging="720"/>
      </w:pPr>
      <w:r w:rsidRPr="00E61887">
        <w:t xml:space="preserve">Stieler, M., Weismann, F., &amp; Germelmann, C. C. (2014). Co-destruction of value by spectators: the case of silent protests. </w:t>
      </w:r>
      <w:r w:rsidRPr="00E61887">
        <w:rPr>
          <w:i/>
        </w:rPr>
        <w:t>European Sport Management Quarterly</w:t>
      </w:r>
      <w:r w:rsidRPr="00E61887">
        <w:t>,</w:t>
      </w:r>
      <w:r w:rsidRPr="00E61887">
        <w:rPr>
          <w:i/>
        </w:rPr>
        <w:t xml:space="preserve"> 14</w:t>
      </w:r>
      <w:r w:rsidRPr="00E61887">
        <w:t xml:space="preserve">(1), 72-86. </w:t>
      </w:r>
      <w:hyperlink r:id="rId72" w:history="1">
        <w:r w:rsidRPr="00E61887">
          <w:rPr>
            <w:rStyle w:val="Hyperlink"/>
          </w:rPr>
          <w:t>https://doi.org/10.1080/16184742.2013.865249</w:t>
        </w:r>
      </w:hyperlink>
      <w:r w:rsidRPr="00E61887">
        <w:t xml:space="preserve"> </w:t>
      </w:r>
    </w:p>
    <w:p w14:paraId="4D63E00F" w14:textId="21FF4F57" w:rsidR="00E61887" w:rsidRPr="00E61887" w:rsidRDefault="00E61887" w:rsidP="00E61887">
      <w:pPr>
        <w:pStyle w:val="EndNoteBibliography"/>
        <w:spacing w:after="0"/>
        <w:ind w:left="720" w:hanging="720"/>
      </w:pPr>
      <w:r w:rsidRPr="00E61887">
        <w:t xml:space="preserve">Vafeas, M., Hughes, T., &amp; Hilton, T. (2016). Antecedents to value diminution: A dyadic perspective. </w:t>
      </w:r>
      <w:r w:rsidRPr="00E61887">
        <w:rPr>
          <w:i/>
        </w:rPr>
        <w:t>Marketing Theory</w:t>
      </w:r>
      <w:r w:rsidRPr="00E61887">
        <w:t>,</w:t>
      </w:r>
      <w:r w:rsidRPr="00E61887">
        <w:rPr>
          <w:i/>
        </w:rPr>
        <w:t xml:space="preserve"> 16</w:t>
      </w:r>
      <w:r w:rsidRPr="00E61887">
        <w:t xml:space="preserve">(4), 469-491. </w:t>
      </w:r>
      <w:hyperlink r:id="rId73" w:history="1">
        <w:r w:rsidRPr="00E61887">
          <w:rPr>
            <w:rStyle w:val="Hyperlink"/>
          </w:rPr>
          <w:t>https://doi.org/10.1177/1470593116652005</w:t>
        </w:r>
      </w:hyperlink>
      <w:r w:rsidRPr="00E61887">
        <w:t xml:space="preserve"> </w:t>
      </w:r>
    </w:p>
    <w:p w14:paraId="4E8A8CBE" w14:textId="7CF66F4D" w:rsidR="00E61887" w:rsidRPr="00E61887" w:rsidRDefault="00E61887" w:rsidP="00E61887">
      <w:pPr>
        <w:pStyle w:val="EndNoteBibliography"/>
        <w:spacing w:after="0"/>
        <w:ind w:left="720" w:hanging="720"/>
      </w:pPr>
      <w:r w:rsidRPr="00E61887">
        <w:lastRenderedPageBreak/>
        <w:t xml:space="preserve">Vargo, S. L., &amp; Lusch, R. F. (2004). Evolving to a New Dominant Logic for Marketing. </w:t>
      </w:r>
      <w:r w:rsidRPr="00E61887">
        <w:rPr>
          <w:i/>
        </w:rPr>
        <w:t>Journal of Marketing</w:t>
      </w:r>
      <w:r w:rsidRPr="00E61887">
        <w:t>,</w:t>
      </w:r>
      <w:r w:rsidRPr="00E61887">
        <w:rPr>
          <w:i/>
        </w:rPr>
        <w:t xml:space="preserve"> 68</w:t>
      </w:r>
      <w:r w:rsidRPr="00E61887">
        <w:t xml:space="preserve">(1), 1-17. </w:t>
      </w:r>
      <w:hyperlink r:id="rId74" w:history="1">
        <w:r w:rsidRPr="00E61887">
          <w:rPr>
            <w:rStyle w:val="Hyperlink"/>
          </w:rPr>
          <w:t>https://doi.org/10.1509/jmkg.68.1.1.24036</w:t>
        </w:r>
      </w:hyperlink>
      <w:r w:rsidRPr="00E61887">
        <w:t xml:space="preserve"> </w:t>
      </w:r>
    </w:p>
    <w:p w14:paraId="24B87815" w14:textId="11C48F0F" w:rsidR="00E61887" w:rsidRPr="00E61887" w:rsidRDefault="00E61887" w:rsidP="00E61887">
      <w:pPr>
        <w:pStyle w:val="EndNoteBibliography"/>
        <w:spacing w:after="0"/>
        <w:ind w:left="720" w:hanging="720"/>
      </w:pPr>
      <w:r w:rsidRPr="00E61887">
        <w:t xml:space="preserve">Vargo, S. L., &amp; Lusch, R. F. (2008). From goods to service(s): Divergences and convergences of logics. </w:t>
      </w:r>
      <w:r w:rsidRPr="00E61887">
        <w:rPr>
          <w:i/>
        </w:rPr>
        <w:t>Industrial Marketing Management</w:t>
      </w:r>
      <w:r w:rsidRPr="00E61887">
        <w:t>,</w:t>
      </w:r>
      <w:r w:rsidRPr="00E61887">
        <w:rPr>
          <w:i/>
        </w:rPr>
        <w:t xml:space="preserve"> 37</w:t>
      </w:r>
      <w:r w:rsidRPr="00E61887">
        <w:t xml:space="preserve">(3), 254-259. </w:t>
      </w:r>
      <w:hyperlink r:id="rId75" w:history="1">
        <w:r w:rsidRPr="00E61887">
          <w:rPr>
            <w:rStyle w:val="Hyperlink"/>
          </w:rPr>
          <w:t>https://doi.org/https://doi.org/10.1016/j.indmarman.2007.07.004</w:t>
        </w:r>
      </w:hyperlink>
      <w:r w:rsidRPr="00E61887">
        <w:t xml:space="preserve"> </w:t>
      </w:r>
    </w:p>
    <w:p w14:paraId="28C0C67B" w14:textId="2BE97729" w:rsidR="00E61887" w:rsidRPr="00E61887" w:rsidRDefault="00E61887" w:rsidP="00E61887">
      <w:pPr>
        <w:pStyle w:val="EndNoteBibliography"/>
        <w:spacing w:after="0"/>
        <w:ind w:left="720" w:hanging="720"/>
      </w:pPr>
      <w:r w:rsidRPr="00E61887">
        <w:t xml:space="preserve">Vargo, S. L., Maglio, P. P., &amp; Akaka, M. A. (2008). On value and value co-creation: A service systems and service logic perspective. </w:t>
      </w:r>
      <w:r w:rsidRPr="00E61887">
        <w:rPr>
          <w:i/>
        </w:rPr>
        <w:t>European Management Journal</w:t>
      </w:r>
      <w:r w:rsidRPr="00E61887">
        <w:t>,</w:t>
      </w:r>
      <w:r w:rsidRPr="00E61887">
        <w:rPr>
          <w:i/>
        </w:rPr>
        <w:t xml:space="preserve"> 26</w:t>
      </w:r>
      <w:r w:rsidRPr="00E61887">
        <w:t xml:space="preserve">(3), 145-152. </w:t>
      </w:r>
      <w:hyperlink r:id="rId76" w:history="1">
        <w:r w:rsidRPr="00E61887">
          <w:rPr>
            <w:rStyle w:val="Hyperlink"/>
          </w:rPr>
          <w:t>https://doi.org/https://doi.org/10.1016/j.emj.2008.04.003</w:t>
        </w:r>
      </w:hyperlink>
      <w:r w:rsidRPr="00E61887">
        <w:t xml:space="preserve"> </w:t>
      </w:r>
    </w:p>
    <w:p w14:paraId="37E87AFD" w14:textId="6E78BF67" w:rsidR="00E61887" w:rsidRPr="00E61887" w:rsidRDefault="00E61887" w:rsidP="00E61887">
      <w:pPr>
        <w:pStyle w:val="EndNoteBibliography"/>
        <w:spacing w:after="0"/>
        <w:ind w:left="720" w:hanging="720"/>
      </w:pPr>
      <w:r w:rsidRPr="00E61887">
        <w:t xml:space="preserve">Williams, B. N., Kang, S.-C., &amp; Johnson, J. (2016). (Co)-Contamination as the Dark Side of Co-Production: Public value failures in co-production processes. </w:t>
      </w:r>
      <w:r w:rsidRPr="00E61887">
        <w:rPr>
          <w:i/>
        </w:rPr>
        <w:t>Public Management Review</w:t>
      </w:r>
      <w:r w:rsidRPr="00E61887">
        <w:t>,</w:t>
      </w:r>
      <w:r w:rsidRPr="00E61887">
        <w:rPr>
          <w:i/>
        </w:rPr>
        <w:t xml:space="preserve"> 18</w:t>
      </w:r>
      <w:r w:rsidRPr="00E61887">
        <w:t xml:space="preserve">(5), 692-717. </w:t>
      </w:r>
      <w:hyperlink r:id="rId77" w:history="1">
        <w:r w:rsidRPr="00E61887">
          <w:rPr>
            <w:rStyle w:val="Hyperlink"/>
          </w:rPr>
          <w:t>https://doi.org/10.1080/14719037.2015.1111660</w:t>
        </w:r>
      </w:hyperlink>
      <w:r w:rsidRPr="00E61887">
        <w:t xml:space="preserve"> </w:t>
      </w:r>
    </w:p>
    <w:p w14:paraId="5E39002C" w14:textId="77777777" w:rsidR="00E61887" w:rsidRPr="00E61887" w:rsidRDefault="00E61887" w:rsidP="00E61887">
      <w:pPr>
        <w:pStyle w:val="EndNoteBibliography"/>
        <w:spacing w:after="0"/>
        <w:ind w:left="720" w:hanging="720"/>
      </w:pPr>
      <w:r w:rsidRPr="00E61887">
        <w:t xml:space="preserve">Woodall, T. (2003). Conceptualising ‘value for the customer’: an attributional, structural and dispositional analysis. </w:t>
      </w:r>
      <w:r w:rsidRPr="00E61887">
        <w:rPr>
          <w:i/>
        </w:rPr>
        <w:t>Academy of marketing science review</w:t>
      </w:r>
      <w:r w:rsidRPr="00E61887">
        <w:t>,</w:t>
      </w:r>
      <w:r w:rsidRPr="00E61887">
        <w:rPr>
          <w:i/>
        </w:rPr>
        <w:t xml:space="preserve"> 12</w:t>
      </w:r>
      <w:r w:rsidRPr="00E61887">
        <w:t xml:space="preserve">(1), 1-42. </w:t>
      </w:r>
    </w:p>
    <w:p w14:paraId="673BB55C" w14:textId="252CD51E" w:rsidR="00E61887" w:rsidRPr="00E61887" w:rsidRDefault="00E61887" w:rsidP="00E61887">
      <w:pPr>
        <w:pStyle w:val="EndNoteBibliography"/>
        <w:spacing w:after="0"/>
        <w:ind w:left="720" w:hanging="720"/>
      </w:pPr>
      <w:r w:rsidRPr="00E61887">
        <w:t xml:space="preserve">Yi, Y., &amp; Gong, T. (2013). Customer value co-creation behavior: Scale development and validation. </w:t>
      </w:r>
      <w:r w:rsidRPr="00E61887">
        <w:rPr>
          <w:i/>
        </w:rPr>
        <w:t>Journal of Business Research</w:t>
      </w:r>
      <w:r w:rsidRPr="00E61887">
        <w:t>,</w:t>
      </w:r>
      <w:r w:rsidRPr="00E61887">
        <w:rPr>
          <w:i/>
        </w:rPr>
        <w:t xml:space="preserve"> 66</w:t>
      </w:r>
      <w:r w:rsidRPr="00E61887">
        <w:t xml:space="preserve">(9), 1279-1284. </w:t>
      </w:r>
      <w:hyperlink r:id="rId78" w:history="1">
        <w:r w:rsidRPr="00E61887">
          <w:rPr>
            <w:rStyle w:val="Hyperlink"/>
          </w:rPr>
          <w:t>https://doi.org/https://doi.org/10.1016/j.jbusres.2012.02.026</w:t>
        </w:r>
      </w:hyperlink>
      <w:r w:rsidRPr="00E61887">
        <w:t xml:space="preserve"> </w:t>
      </w:r>
    </w:p>
    <w:p w14:paraId="0D5FEB4F" w14:textId="414CF005" w:rsidR="00E61887" w:rsidRPr="00E61887" w:rsidRDefault="00E61887" w:rsidP="00E61887">
      <w:pPr>
        <w:pStyle w:val="EndNoteBibliography"/>
        <w:spacing w:after="0"/>
        <w:ind w:left="720" w:hanging="720"/>
      </w:pPr>
      <w:r w:rsidRPr="00E61887">
        <w:t xml:space="preserve">Yi, Y., Nataraajan, R., &amp; Gong, T. (2011). Customer participation and citizenship behavioral influences on employee performance, satisfaction, commitment, and turnover intention. </w:t>
      </w:r>
      <w:r w:rsidRPr="00E61887">
        <w:rPr>
          <w:i/>
        </w:rPr>
        <w:t>Journal of Business Research</w:t>
      </w:r>
      <w:r w:rsidRPr="00E61887">
        <w:t>,</w:t>
      </w:r>
      <w:r w:rsidRPr="00E61887">
        <w:rPr>
          <w:i/>
        </w:rPr>
        <w:t xml:space="preserve"> 64</w:t>
      </w:r>
      <w:r w:rsidRPr="00E61887">
        <w:t xml:space="preserve">(1), 87-95. </w:t>
      </w:r>
      <w:hyperlink r:id="rId79" w:history="1">
        <w:r w:rsidRPr="00E61887">
          <w:rPr>
            <w:rStyle w:val="Hyperlink"/>
          </w:rPr>
          <w:t>https://doi.org/https://doi.org/10.1016/j.jbusres.2009.12.007</w:t>
        </w:r>
      </w:hyperlink>
      <w:r w:rsidRPr="00E61887">
        <w:t xml:space="preserve"> </w:t>
      </w:r>
    </w:p>
    <w:p w14:paraId="3E39AA28" w14:textId="27799458" w:rsidR="00E61887" w:rsidRPr="00E61887" w:rsidRDefault="00E61887" w:rsidP="00E61887">
      <w:pPr>
        <w:pStyle w:val="EndNoteBibliography"/>
        <w:ind w:left="720" w:hanging="720"/>
      </w:pPr>
      <w:r w:rsidRPr="00E61887">
        <w:t xml:space="preserve">Zeithaml, V. A. (1988). Consumer Perceptions of Price, Quality, and Value: A Means-End Model and Synthesis of Evidence. </w:t>
      </w:r>
      <w:r w:rsidRPr="00E61887">
        <w:rPr>
          <w:i/>
        </w:rPr>
        <w:t>Journal of Marketing</w:t>
      </w:r>
      <w:r w:rsidRPr="00E61887">
        <w:t>,</w:t>
      </w:r>
      <w:r w:rsidRPr="00E61887">
        <w:rPr>
          <w:i/>
        </w:rPr>
        <w:t xml:space="preserve"> 52</w:t>
      </w:r>
      <w:r w:rsidRPr="00E61887">
        <w:t xml:space="preserve">(3), 2-22. </w:t>
      </w:r>
      <w:hyperlink r:id="rId80" w:history="1">
        <w:r w:rsidRPr="00E61887">
          <w:rPr>
            <w:rStyle w:val="Hyperlink"/>
          </w:rPr>
          <w:t>https://doi.org/10.1177/002224298805200302</w:t>
        </w:r>
      </w:hyperlink>
      <w:r w:rsidRPr="00E61887">
        <w:t xml:space="preserve"> </w:t>
      </w:r>
    </w:p>
    <w:p w14:paraId="4CDE43D8" w14:textId="55E64D35" w:rsidR="00B41544" w:rsidRDefault="00ED0D57" w:rsidP="00D6364D">
      <w:pPr>
        <w:pStyle w:val="EndNoteBibliography"/>
        <w:ind w:left="720" w:hanging="720"/>
      </w:pPr>
      <w:r w:rsidRPr="00036D62">
        <w:fldChar w:fldCharType="end"/>
      </w:r>
    </w:p>
    <w:sectPr w:rsidR="00B41544" w:rsidSect="00204324">
      <w:headerReference w:type="default" r:id="rId8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88855" w14:textId="77777777" w:rsidR="009C25F9" w:rsidRDefault="009C25F9" w:rsidP="00586EA0">
      <w:pPr>
        <w:spacing w:after="0" w:line="240" w:lineRule="auto"/>
      </w:pPr>
      <w:r>
        <w:separator/>
      </w:r>
    </w:p>
  </w:endnote>
  <w:endnote w:type="continuationSeparator" w:id="0">
    <w:p w14:paraId="463C63FE" w14:textId="77777777" w:rsidR="009C25F9" w:rsidRDefault="009C25F9" w:rsidP="00586EA0">
      <w:pPr>
        <w:spacing w:after="0" w:line="240" w:lineRule="auto"/>
      </w:pPr>
      <w:r>
        <w:continuationSeparator/>
      </w:r>
    </w:p>
  </w:endnote>
  <w:endnote w:type="continuationNotice" w:id="1">
    <w:p w14:paraId="23AD1D1F" w14:textId="77777777" w:rsidR="009C25F9" w:rsidRDefault="009C25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A39CF" w14:textId="77777777" w:rsidR="009C25F9" w:rsidRDefault="009C25F9" w:rsidP="00586EA0">
      <w:pPr>
        <w:spacing w:after="0" w:line="240" w:lineRule="auto"/>
      </w:pPr>
      <w:r>
        <w:separator/>
      </w:r>
    </w:p>
  </w:footnote>
  <w:footnote w:type="continuationSeparator" w:id="0">
    <w:p w14:paraId="23096F60" w14:textId="77777777" w:rsidR="009C25F9" w:rsidRDefault="009C25F9" w:rsidP="00586EA0">
      <w:pPr>
        <w:spacing w:after="0" w:line="240" w:lineRule="auto"/>
      </w:pPr>
      <w:r>
        <w:continuationSeparator/>
      </w:r>
    </w:p>
  </w:footnote>
  <w:footnote w:type="continuationNotice" w:id="1">
    <w:p w14:paraId="468E80E7" w14:textId="77777777" w:rsidR="009C25F9" w:rsidRDefault="009C25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350067"/>
      <w:docPartObj>
        <w:docPartGallery w:val="Page Numbers (Top of Page)"/>
        <w:docPartUnique/>
      </w:docPartObj>
    </w:sdtPr>
    <w:sdtEndPr>
      <w:rPr>
        <w:noProof/>
      </w:rPr>
    </w:sdtEndPr>
    <w:sdtContent>
      <w:p w14:paraId="5EE97102" w14:textId="11C236A4" w:rsidR="00E2717A" w:rsidRDefault="00E271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E22131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472553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CA8E78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48434D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83AAAB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862C9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CAAAC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AAFD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B6D1D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6D6120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C80DE9"/>
    <w:multiLevelType w:val="hybridMultilevel"/>
    <w:tmpl w:val="F5E04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8636CA8"/>
    <w:multiLevelType w:val="multilevel"/>
    <w:tmpl w:val="3AEA6C1A"/>
    <w:lvl w:ilvl="0">
      <w:start w:val="1"/>
      <w:numFmt w:val="decimal"/>
      <w:lvlText w:val="%1."/>
      <w:lvlJc w:val="left"/>
      <w:pPr>
        <w:ind w:left="284"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96" w:hanging="720"/>
      </w:pPr>
      <w:rPr>
        <w:rFonts w:hint="default"/>
      </w:rPr>
    </w:lvl>
    <w:lvl w:ilvl="3">
      <w:start w:val="1"/>
      <w:numFmt w:val="decimal"/>
      <w:isLgl/>
      <w:lvlText w:val="%1.%2.%3.%4."/>
      <w:lvlJc w:val="left"/>
      <w:pPr>
        <w:ind w:left="1232" w:hanging="1080"/>
      </w:pPr>
      <w:rPr>
        <w:rFonts w:hint="default"/>
      </w:rPr>
    </w:lvl>
    <w:lvl w:ilvl="4">
      <w:start w:val="1"/>
      <w:numFmt w:val="decimal"/>
      <w:isLgl/>
      <w:lvlText w:val="%1.%2.%3.%4.%5."/>
      <w:lvlJc w:val="left"/>
      <w:pPr>
        <w:ind w:left="1668" w:hanging="1440"/>
      </w:pPr>
      <w:rPr>
        <w:rFonts w:hint="default"/>
      </w:rPr>
    </w:lvl>
    <w:lvl w:ilvl="5">
      <w:start w:val="1"/>
      <w:numFmt w:val="decimal"/>
      <w:isLgl/>
      <w:lvlText w:val="%1.%2.%3.%4.%5.%6."/>
      <w:lvlJc w:val="left"/>
      <w:pPr>
        <w:ind w:left="1744" w:hanging="1440"/>
      </w:pPr>
      <w:rPr>
        <w:rFonts w:hint="default"/>
      </w:rPr>
    </w:lvl>
    <w:lvl w:ilvl="6">
      <w:start w:val="1"/>
      <w:numFmt w:val="decimal"/>
      <w:isLgl/>
      <w:lvlText w:val="%1.%2.%3.%4.%5.%6.%7."/>
      <w:lvlJc w:val="left"/>
      <w:pPr>
        <w:ind w:left="2180" w:hanging="1800"/>
      </w:pPr>
      <w:rPr>
        <w:rFonts w:hint="default"/>
      </w:rPr>
    </w:lvl>
    <w:lvl w:ilvl="7">
      <w:start w:val="1"/>
      <w:numFmt w:val="decimal"/>
      <w:isLgl/>
      <w:lvlText w:val="%1.%2.%3.%4.%5.%6.%7.%8."/>
      <w:lvlJc w:val="left"/>
      <w:pPr>
        <w:ind w:left="2616" w:hanging="2160"/>
      </w:pPr>
      <w:rPr>
        <w:rFonts w:hint="default"/>
      </w:rPr>
    </w:lvl>
    <w:lvl w:ilvl="8">
      <w:start w:val="1"/>
      <w:numFmt w:val="decimal"/>
      <w:isLgl/>
      <w:lvlText w:val="%1.%2.%3.%4.%5.%6.%7.%8.%9."/>
      <w:lvlJc w:val="left"/>
      <w:pPr>
        <w:ind w:left="2692" w:hanging="2160"/>
      </w:pPr>
      <w:rPr>
        <w:rFonts w:hint="default"/>
      </w:rPr>
    </w:lvl>
  </w:abstractNum>
  <w:abstractNum w:abstractNumId="12" w15:restartNumberingAfterBreak="0">
    <w:nsid w:val="1B327F3D"/>
    <w:multiLevelType w:val="multilevel"/>
    <w:tmpl w:val="84CCEEBA"/>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1EC086B"/>
    <w:multiLevelType w:val="multilevel"/>
    <w:tmpl w:val="3D0E8E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25D23054"/>
    <w:multiLevelType w:val="multilevel"/>
    <w:tmpl w:val="E55230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66767E9D"/>
    <w:multiLevelType w:val="multilevel"/>
    <w:tmpl w:val="C68A40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69AC304F"/>
    <w:multiLevelType w:val="hybridMultilevel"/>
    <w:tmpl w:val="8482F3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7A5D08"/>
    <w:multiLevelType w:val="hybridMultilevel"/>
    <w:tmpl w:val="72602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7"/>
  </w:num>
  <w:num w:numId="3">
    <w:abstractNumId w:val="14"/>
  </w:num>
  <w:num w:numId="4">
    <w:abstractNumId w:val="13"/>
  </w:num>
  <w:num w:numId="5">
    <w:abstractNumId w:val="16"/>
  </w:num>
  <w:num w:numId="6">
    <w:abstractNumId w:val="10"/>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IzNrUE0qYm5gbmBko6SsGpxcWZ+XkgBWZmtQDylnOg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rxvfpvj0xv0heseds555f4s0wrs00dp0tr&quot;&gt;2021 Values Revision&lt;record-ids&gt;&lt;item&gt;1&lt;/item&gt;&lt;item&gt;2&lt;/item&gt;&lt;item&gt;3&lt;/item&gt;&lt;item&gt;4&lt;/item&gt;&lt;item&gt;7&lt;/item&gt;&lt;item&gt;8&lt;/item&gt;&lt;item&gt;9&lt;/item&gt;&lt;item&gt;10&lt;/item&gt;&lt;item&gt;11&lt;/item&gt;&lt;item&gt;12&lt;/item&gt;&lt;item&gt;13&lt;/item&gt;&lt;item&gt;15&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9&lt;/item&gt;&lt;item&gt;80&lt;/item&gt;&lt;item&gt;81&lt;/item&gt;&lt;item&gt;82&lt;/item&gt;&lt;item&gt;83&lt;/item&gt;&lt;item&gt;84&lt;/item&gt;&lt;item&gt;85&lt;/item&gt;&lt;item&gt;86&lt;/item&gt;&lt;item&gt;88&lt;/item&gt;&lt;/record-ids&gt;&lt;/item&gt;&lt;/Libraries&gt;"/>
  </w:docVars>
  <w:rsids>
    <w:rsidRoot w:val="00DD21AC"/>
    <w:rsid w:val="0000070F"/>
    <w:rsid w:val="00000B0E"/>
    <w:rsid w:val="00002189"/>
    <w:rsid w:val="000030E0"/>
    <w:rsid w:val="00003D51"/>
    <w:rsid w:val="00003E59"/>
    <w:rsid w:val="00004C24"/>
    <w:rsid w:val="000075E1"/>
    <w:rsid w:val="00007B42"/>
    <w:rsid w:val="00010C36"/>
    <w:rsid w:val="00011644"/>
    <w:rsid w:val="0001248B"/>
    <w:rsid w:val="00012A45"/>
    <w:rsid w:val="00013AE9"/>
    <w:rsid w:val="00014AF1"/>
    <w:rsid w:val="00014D6B"/>
    <w:rsid w:val="00014E93"/>
    <w:rsid w:val="00014EB2"/>
    <w:rsid w:val="0001533D"/>
    <w:rsid w:val="000162E2"/>
    <w:rsid w:val="00016E93"/>
    <w:rsid w:val="00020A26"/>
    <w:rsid w:val="0002101D"/>
    <w:rsid w:val="00023C07"/>
    <w:rsid w:val="00023D66"/>
    <w:rsid w:val="0002413E"/>
    <w:rsid w:val="000253F7"/>
    <w:rsid w:val="00025574"/>
    <w:rsid w:val="0002604D"/>
    <w:rsid w:val="0002608C"/>
    <w:rsid w:val="000261EC"/>
    <w:rsid w:val="00026FC2"/>
    <w:rsid w:val="00027503"/>
    <w:rsid w:val="000316C9"/>
    <w:rsid w:val="00032027"/>
    <w:rsid w:val="000325F2"/>
    <w:rsid w:val="00032BC6"/>
    <w:rsid w:val="000339F1"/>
    <w:rsid w:val="00035C23"/>
    <w:rsid w:val="00035FA2"/>
    <w:rsid w:val="00035FB2"/>
    <w:rsid w:val="000365DB"/>
    <w:rsid w:val="0003689A"/>
    <w:rsid w:val="00036D62"/>
    <w:rsid w:val="0003726B"/>
    <w:rsid w:val="000375AD"/>
    <w:rsid w:val="00037E19"/>
    <w:rsid w:val="000405A6"/>
    <w:rsid w:val="0004075A"/>
    <w:rsid w:val="0004090E"/>
    <w:rsid w:val="00040B54"/>
    <w:rsid w:val="00040D9B"/>
    <w:rsid w:val="00041B7B"/>
    <w:rsid w:val="000420A0"/>
    <w:rsid w:val="00042AB7"/>
    <w:rsid w:val="00043787"/>
    <w:rsid w:val="00043AA5"/>
    <w:rsid w:val="00044779"/>
    <w:rsid w:val="00044F3B"/>
    <w:rsid w:val="00045CE5"/>
    <w:rsid w:val="00045E39"/>
    <w:rsid w:val="000464A1"/>
    <w:rsid w:val="000468DF"/>
    <w:rsid w:val="0004691D"/>
    <w:rsid w:val="00047B2C"/>
    <w:rsid w:val="00050D03"/>
    <w:rsid w:val="000512E4"/>
    <w:rsid w:val="000516A9"/>
    <w:rsid w:val="00051AA6"/>
    <w:rsid w:val="00051E83"/>
    <w:rsid w:val="0005396C"/>
    <w:rsid w:val="00053A6E"/>
    <w:rsid w:val="00053DD1"/>
    <w:rsid w:val="0005444E"/>
    <w:rsid w:val="00055162"/>
    <w:rsid w:val="00055915"/>
    <w:rsid w:val="00055E71"/>
    <w:rsid w:val="00056522"/>
    <w:rsid w:val="00056F11"/>
    <w:rsid w:val="0006090B"/>
    <w:rsid w:val="00061A33"/>
    <w:rsid w:val="00061F10"/>
    <w:rsid w:val="000628A3"/>
    <w:rsid w:val="00063623"/>
    <w:rsid w:val="00063F75"/>
    <w:rsid w:val="0006419A"/>
    <w:rsid w:val="00065342"/>
    <w:rsid w:val="00066117"/>
    <w:rsid w:val="0006652A"/>
    <w:rsid w:val="000666AB"/>
    <w:rsid w:val="00066A70"/>
    <w:rsid w:val="00072213"/>
    <w:rsid w:val="00072F13"/>
    <w:rsid w:val="00073137"/>
    <w:rsid w:val="000737EF"/>
    <w:rsid w:val="00073BA5"/>
    <w:rsid w:val="00074740"/>
    <w:rsid w:val="00074913"/>
    <w:rsid w:val="00074A08"/>
    <w:rsid w:val="00074FA9"/>
    <w:rsid w:val="000753C6"/>
    <w:rsid w:val="00075591"/>
    <w:rsid w:val="00076327"/>
    <w:rsid w:val="00076A23"/>
    <w:rsid w:val="00077728"/>
    <w:rsid w:val="00080C64"/>
    <w:rsid w:val="00080F23"/>
    <w:rsid w:val="0008190E"/>
    <w:rsid w:val="00081C52"/>
    <w:rsid w:val="000829ED"/>
    <w:rsid w:val="000844CD"/>
    <w:rsid w:val="000853A5"/>
    <w:rsid w:val="00085C52"/>
    <w:rsid w:val="00085F01"/>
    <w:rsid w:val="0008633E"/>
    <w:rsid w:val="00086E2D"/>
    <w:rsid w:val="00091482"/>
    <w:rsid w:val="000916A5"/>
    <w:rsid w:val="0009406D"/>
    <w:rsid w:val="00095106"/>
    <w:rsid w:val="0009533D"/>
    <w:rsid w:val="000955B1"/>
    <w:rsid w:val="00095AE4"/>
    <w:rsid w:val="0009620E"/>
    <w:rsid w:val="00096CC1"/>
    <w:rsid w:val="0009750C"/>
    <w:rsid w:val="0009763B"/>
    <w:rsid w:val="00097A1C"/>
    <w:rsid w:val="00097C3E"/>
    <w:rsid w:val="000A0885"/>
    <w:rsid w:val="000A2D2D"/>
    <w:rsid w:val="000A3412"/>
    <w:rsid w:val="000A35AF"/>
    <w:rsid w:val="000A3B5B"/>
    <w:rsid w:val="000A3E04"/>
    <w:rsid w:val="000A5382"/>
    <w:rsid w:val="000A5C70"/>
    <w:rsid w:val="000A7244"/>
    <w:rsid w:val="000B0B73"/>
    <w:rsid w:val="000B2534"/>
    <w:rsid w:val="000B43C5"/>
    <w:rsid w:val="000B440B"/>
    <w:rsid w:val="000B4918"/>
    <w:rsid w:val="000B49BA"/>
    <w:rsid w:val="000B7A65"/>
    <w:rsid w:val="000C16A9"/>
    <w:rsid w:val="000C1C67"/>
    <w:rsid w:val="000C3CF9"/>
    <w:rsid w:val="000C4209"/>
    <w:rsid w:val="000C596E"/>
    <w:rsid w:val="000C5E09"/>
    <w:rsid w:val="000C6593"/>
    <w:rsid w:val="000C6A84"/>
    <w:rsid w:val="000C6ADB"/>
    <w:rsid w:val="000C75F1"/>
    <w:rsid w:val="000C76A8"/>
    <w:rsid w:val="000D3436"/>
    <w:rsid w:val="000D3569"/>
    <w:rsid w:val="000D37AE"/>
    <w:rsid w:val="000D3A8E"/>
    <w:rsid w:val="000D3F80"/>
    <w:rsid w:val="000D45B8"/>
    <w:rsid w:val="000D45CC"/>
    <w:rsid w:val="000D49E7"/>
    <w:rsid w:val="000D4BB8"/>
    <w:rsid w:val="000D5B80"/>
    <w:rsid w:val="000D5DAA"/>
    <w:rsid w:val="000D5F86"/>
    <w:rsid w:val="000D61E3"/>
    <w:rsid w:val="000D6581"/>
    <w:rsid w:val="000D6EDD"/>
    <w:rsid w:val="000D7ED3"/>
    <w:rsid w:val="000E03C4"/>
    <w:rsid w:val="000E0803"/>
    <w:rsid w:val="000E0EC8"/>
    <w:rsid w:val="000E17D9"/>
    <w:rsid w:val="000E193E"/>
    <w:rsid w:val="000E23AE"/>
    <w:rsid w:val="000E44C0"/>
    <w:rsid w:val="000E579D"/>
    <w:rsid w:val="000E5D67"/>
    <w:rsid w:val="000E6B6E"/>
    <w:rsid w:val="000E78E3"/>
    <w:rsid w:val="000E7E80"/>
    <w:rsid w:val="000F085B"/>
    <w:rsid w:val="000F0928"/>
    <w:rsid w:val="000F1D77"/>
    <w:rsid w:val="000F1E0F"/>
    <w:rsid w:val="000F2573"/>
    <w:rsid w:val="000F2651"/>
    <w:rsid w:val="000F2C1F"/>
    <w:rsid w:val="000F3080"/>
    <w:rsid w:val="000F3246"/>
    <w:rsid w:val="000F337F"/>
    <w:rsid w:val="000F4110"/>
    <w:rsid w:val="000F41E5"/>
    <w:rsid w:val="000F558C"/>
    <w:rsid w:val="000F5872"/>
    <w:rsid w:val="000F5D2F"/>
    <w:rsid w:val="000F701A"/>
    <w:rsid w:val="000F71E9"/>
    <w:rsid w:val="000F733B"/>
    <w:rsid w:val="000F74E5"/>
    <w:rsid w:val="000F7809"/>
    <w:rsid w:val="000F78E2"/>
    <w:rsid w:val="000F7B11"/>
    <w:rsid w:val="00100243"/>
    <w:rsid w:val="001014DC"/>
    <w:rsid w:val="00102DF2"/>
    <w:rsid w:val="00102E8F"/>
    <w:rsid w:val="00103451"/>
    <w:rsid w:val="001036FF"/>
    <w:rsid w:val="00103B58"/>
    <w:rsid w:val="00104AE2"/>
    <w:rsid w:val="00106402"/>
    <w:rsid w:val="00106FDC"/>
    <w:rsid w:val="00107B6E"/>
    <w:rsid w:val="00107C5D"/>
    <w:rsid w:val="001100FE"/>
    <w:rsid w:val="001106F8"/>
    <w:rsid w:val="00110983"/>
    <w:rsid w:val="00112171"/>
    <w:rsid w:val="001122FF"/>
    <w:rsid w:val="001123BA"/>
    <w:rsid w:val="00112AA9"/>
    <w:rsid w:val="001138AB"/>
    <w:rsid w:val="00114A2C"/>
    <w:rsid w:val="00114DEC"/>
    <w:rsid w:val="00116471"/>
    <w:rsid w:val="0011790D"/>
    <w:rsid w:val="001202E7"/>
    <w:rsid w:val="00120FE4"/>
    <w:rsid w:val="00121D29"/>
    <w:rsid w:val="00122305"/>
    <w:rsid w:val="00122C1E"/>
    <w:rsid w:val="001233CE"/>
    <w:rsid w:val="00124BA3"/>
    <w:rsid w:val="00125542"/>
    <w:rsid w:val="0012614C"/>
    <w:rsid w:val="0012649E"/>
    <w:rsid w:val="001271F4"/>
    <w:rsid w:val="00127830"/>
    <w:rsid w:val="001278D6"/>
    <w:rsid w:val="00130FDE"/>
    <w:rsid w:val="00131639"/>
    <w:rsid w:val="001316F7"/>
    <w:rsid w:val="001319BC"/>
    <w:rsid w:val="0013357A"/>
    <w:rsid w:val="0013470F"/>
    <w:rsid w:val="00134849"/>
    <w:rsid w:val="00134F3E"/>
    <w:rsid w:val="001357A4"/>
    <w:rsid w:val="00135D03"/>
    <w:rsid w:val="00140100"/>
    <w:rsid w:val="0014123E"/>
    <w:rsid w:val="00141264"/>
    <w:rsid w:val="001412FD"/>
    <w:rsid w:val="00141948"/>
    <w:rsid w:val="00141EA9"/>
    <w:rsid w:val="001422FC"/>
    <w:rsid w:val="00142430"/>
    <w:rsid w:val="00144237"/>
    <w:rsid w:val="001447C3"/>
    <w:rsid w:val="00144872"/>
    <w:rsid w:val="00145852"/>
    <w:rsid w:val="001463EC"/>
    <w:rsid w:val="001470A6"/>
    <w:rsid w:val="0014737C"/>
    <w:rsid w:val="00147565"/>
    <w:rsid w:val="00150305"/>
    <w:rsid w:val="00150AF2"/>
    <w:rsid w:val="00150D7E"/>
    <w:rsid w:val="00150E29"/>
    <w:rsid w:val="001512D7"/>
    <w:rsid w:val="00152A5C"/>
    <w:rsid w:val="001535B5"/>
    <w:rsid w:val="00153772"/>
    <w:rsid w:val="00153C9F"/>
    <w:rsid w:val="00154402"/>
    <w:rsid w:val="0015472F"/>
    <w:rsid w:val="001549BF"/>
    <w:rsid w:val="001552A0"/>
    <w:rsid w:val="00155609"/>
    <w:rsid w:val="00156194"/>
    <w:rsid w:val="00156C12"/>
    <w:rsid w:val="001614D0"/>
    <w:rsid w:val="00161A37"/>
    <w:rsid w:val="00161E65"/>
    <w:rsid w:val="00162D38"/>
    <w:rsid w:val="00163394"/>
    <w:rsid w:val="001633E6"/>
    <w:rsid w:val="00163469"/>
    <w:rsid w:val="00163510"/>
    <w:rsid w:val="00163D4B"/>
    <w:rsid w:val="0016560A"/>
    <w:rsid w:val="00165EB0"/>
    <w:rsid w:val="0016677C"/>
    <w:rsid w:val="00172143"/>
    <w:rsid w:val="00173228"/>
    <w:rsid w:val="00173948"/>
    <w:rsid w:val="001741B1"/>
    <w:rsid w:val="001744EE"/>
    <w:rsid w:val="00174873"/>
    <w:rsid w:val="00174B4B"/>
    <w:rsid w:val="00181459"/>
    <w:rsid w:val="00181E4F"/>
    <w:rsid w:val="00182181"/>
    <w:rsid w:val="001828BA"/>
    <w:rsid w:val="00182BBE"/>
    <w:rsid w:val="00182E16"/>
    <w:rsid w:val="001830F8"/>
    <w:rsid w:val="00183F77"/>
    <w:rsid w:val="00183FFD"/>
    <w:rsid w:val="0018435A"/>
    <w:rsid w:val="001844D3"/>
    <w:rsid w:val="00184C79"/>
    <w:rsid w:val="001852F6"/>
    <w:rsid w:val="001857C1"/>
    <w:rsid w:val="0018597E"/>
    <w:rsid w:val="00186761"/>
    <w:rsid w:val="00186829"/>
    <w:rsid w:val="00186CA9"/>
    <w:rsid w:val="00187379"/>
    <w:rsid w:val="00187FF2"/>
    <w:rsid w:val="0019229B"/>
    <w:rsid w:val="001925CD"/>
    <w:rsid w:val="00194211"/>
    <w:rsid w:val="0019494B"/>
    <w:rsid w:val="00194FA3"/>
    <w:rsid w:val="0019550D"/>
    <w:rsid w:val="001955A7"/>
    <w:rsid w:val="0019643C"/>
    <w:rsid w:val="00196AC9"/>
    <w:rsid w:val="00196DEE"/>
    <w:rsid w:val="00197721"/>
    <w:rsid w:val="001A05D7"/>
    <w:rsid w:val="001A0F19"/>
    <w:rsid w:val="001A1301"/>
    <w:rsid w:val="001A1CD1"/>
    <w:rsid w:val="001A2F52"/>
    <w:rsid w:val="001A3C90"/>
    <w:rsid w:val="001A3D67"/>
    <w:rsid w:val="001A4531"/>
    <w:rsid w:val="001A4E7A"/>
    <w:rsid w:val="001A5F77"/>
    <w:rsid w:val="001A7B17"/>
    <w:rsid w:val="001B0070"/>
    <w:rsid w:val="001B0CEA"/>
    <w:rsid w:val="001B1532"/>
    <w:rsid w:val="001B15DD"/>
    <w:rsid w:val="001B1706"/>
    <w:rsid w:val="001B17F4"/>
    <w:rsid w:val="001B34A6"/>
    <w:rsid w:val="001B5B58"/>
    <w:rsid w:val="001B63E3"/>
    <w:rsid w:val="001B6444"/>
    <w:rsid w:val="001B6B0E"/>
    <w:rsid w:val="001B7495"/>
    <w:rsid w:val="001B7B0A"/>
    <w:rsid w:val="001B7BBA"/>
    <w:rsid w:val="001C05B9"/>
    <w:rsid w:val="001C0845"/>
    <w:rsid w:val="001C354C"/>
    <w:rsid w:val="001C3601"/>
    <w:rsid w:val="001C41AE"/>
    <w:rsid w:val="001C42B2"/>
    <w:rsid w:val="001C5621"/>
    <w:rsid w:val="001C56B5"/>
    <w:rsid w:val="001C5B09"/>
    <w:rsid w:val="001C7B53"/>
    <w:rsid w:val="001D059C"/>
    <w:rsid w:val="001D135A"/>
    <w:rsid w:val="001D1C43"/>
    <w:rsid w:val="001D1DD0"/>
    <w:rsid w:val="001D2E09"/>
    <w:rsid w:val="001D2E53"/>
    <w:rsid w:val="001D3ADA"/>
    <w:rsid w:val="001D3CCA"/>
    <w:rsid w:val="001D574D"/>
    <w:rsid w:val="001D66E0"/>
    <w:rsid w:val="001D7784"/>
    <w:rsid w:val="001D7AA4"/>
    <w:rsid w:val="001D7B4B"/>
    <w:rsid w:val="001E01A7"/>
    <w:rsid w:val="001E0ED7"/>
    <w:rsid w:val="001E1096"/>
    <w:rsid w:val="001E1134"/>
    <w:rsid w:val="001E1FDE"/>
    <w:rsid w:val="001E2699"/>
    <w:rsid w:val="001E27FF"/>
    <w:rsid w:val="001E3B83"/>
    <w:rsid w:val="001E44F4"/>
    <w:rsid w:val="001E5028"/>
    <w:rsid w:val="001E5D10"/>
    <w:rsid w:val="001E6651"/>
    <w:rsid w:val="001E7DDB"/>
    <w:rsid w:val="001F04DC"/>
    <w:rsid w:val="001F1059"/>
    <w:rsid w:val="001F112C"/>
    <w:rsid w:val="001F16DA"/>
    <w:rsid w:val="001F3242"/>
    <w:rsid w:val="001F3577"/>
    <w:rsid w:val="001F485A"/>
    <w:rsid w:val="001F544E"/>
    <w:rsid w:val="001F6C76"/>
    <w:rsid w:val="001F6CDE"/>
    <w:rsid w:val="001F75B9"/>
    <w:rsid w:val="001F775E"/>
    <w:rsid w:val="001F7B45"/>
    <w:rsid w:val="001F7E4C"/>
    <w:rsid w:val="00200636"/>
    <w:rsid w:val="00200A0D"/>
    <w:rsid w:val="00200F96"/>
    <w:rsid w:val="0020284F"/>
    <w:rsid w:val="0020403D"/>
    <w:rsid w:val="00204324"/>
    <w:rsid w:val="00204402"/>
    <w:rsid w:val="0020570E"/>
    <w:rsid w:val="002078C6"/>
    <w:rsid w:val="00207EE4"/>
    <w:rsid w:val="00207FE5"/>
    <w:rsid w:val="00210A15"/>
    <w:rsid w:val="00210DC3"/>
    <w:rsid w:val="002120A1"/>
    <w:rsid w:val="002122E9"/>
    <w:rsid w:val="00213EAB"/>
    <w:rsid w:val="00214D27"/>
    <w:rsid w:val="002155D0"/>
    <w:rsid w:val="0021567A"/>
    <w:rsid w:val="00216632"/>
    <w:rsid w:val="002169E7"/>
    <w:rsid w:val="002178F6"/>
    <w:rsid w:val="00217ABC"/>
    <w:rsid w:val="002210C2"/>
    <w:rsid w:val="002210CB"/>
    <w:rsid w:val="002225BF"/>
    <w:rsid w:val="00222C81"/>
    <w:rsid w:val="00223D00"/>
    <w:rsid w:val="002244E9"/>
    <w:rsid w:val="002250B7"/>
    <w:rsid w:val="00226643"/>
    <w:rsid w:val="00230D29"/>
    <w:rsid w:val="00231474"/>
    <w:rsid w:val="00231689"/>
    <w:rsid w:val="0023188D"/>
    <w:rsid w:val="00232460"/>
    <w:rsid w:val="002333AE"/>
    <w:rsid w:val="002339E7"/>
    <w:rsid w:val="0023439D"/>
    <w:rsid w:val="00234836"/>
    <w:rsid w:val="00235986"/>
    <w:rsid w:val="00235B71"/>
    <w:rsid w:val="00236FAE"/>
    <w:rsid w:val="00237021"/>
    <w:rsid w:val="0023765E"/>
    <w:rsid w:val="00237C59"/>
    <w:rsid w:val="00240171"/>
    <w:rsid w:val="00240972"/>
    <w:rsid w:val="00241845"/>
    <w:rsid w:val="002427D1"/>
    <w:rsid w:val="0024478D"/>
    <w:rsid w:val="002449E8"/>
    <w:rsid w:val="00244AFA"/>
    <w:rsid w:val="00244DC9"/>
    <w:rsid w:val="002453F9"/>
    <w:rsid w:val="0024632B"/>
    <w:rsid w:val="0024655D"/>
    <w:rsid w:val="00246882"/>
    <w:rsid w:val="00247ADB"/>
    <w:rsid w:val="00247B47"/>
    <w:rsid w:val="00247DED"/>
    <w:rsid w:val="0025020B"/>
    <w:rsid w:val="002508DC"/>
    <w:rsid w:val="00251319"/>
    <w:rsid w:val="00251388"/>
    <w:rsid w:val="00251396"/>
    <w:rsid w:val="00252B48"/>
    <w:rsid w:val="00252EF8"/>
    <w:rsid w:val="00253ACA"/>
    <w:rsid w:val="00254A89"/>
    <w:rsid w:val="0025507A"/>
    <w:rsid w:val="0025537F"/>
    <w:rsid w:val="002555E4"/>
    <w:rsid w:val="002557A6"/>
    <w:rsid w:val="00255DBD"/>
    <w:rsid w:val="00256795"/>
    <w:rsid w:val="002575E7"/>
    <w:rsid w:val="0026047F"/>
    <w:rsid w:val="00260F85"/>
    <w:rsid w:val="0026198F"/>
    <w:rsid w:val="00261C94"/>
    <w:rsid w:val="00261E3F"/>
    <w:rsid w:val="002622F4"/>
    <w:rsid w:val="00262419"/>
    <w:rsid w:val="00262496"/>
    <w:rsid w:val="00263146"/>
    <w:rsid w:val="00264453"/>
    <w:rsid w:val="002644A1"/>
    <w:rsid w:val="00264832"/>
    <w:rsid w:val="0026630A"/>
    <w:rsid w:val="00266862"/>
    <w:rsid w:val="0027041F"/>
    <w:rsid w:val="00270611"/>
    <w:rsid w:val="002715A4"/>
    <w:rsid w:val="00271736"/>
    <w:rsid w:val="00272531"/>
    <w:rsid w:val="00272CF7"/>
    <w:rsid w:val="00272D29"/>
    <w:rsid w:val="00273064"/>
    <w:rsid w:val="0027392E"/>
    <w:rsid w:val="00273AC4"/>
    <w:rsid w:val="002740C8"/>
    <w:rsid w:val="00275121"/>
    <w:rsid w:val="0027514F"/>
    <w:rsid w:val="002752E3"/>
    <w:rsid w:val="00275390"/>
    <w:rsid w:val="0027556E"/>
    <w:rsid w:val="002759EC"/>
    <w:rsid w:val="00277760"/>
    <w:rsid w:val="002777F7"/>
    <w:rsid w:val="00277876"/>
    <w:rsid w:val="002778BE"/>
    <w:rsid w:val="00281328"/>
    <w:rsid w:val="00281621"/>
    <w:rsid w:val="00281891"/>
    <w:rsid w:val="002818BD"/>
    <w:rsid w:val="0028199A"/>
    <w:rsid w:val="00283460"/>
    <w:rsid w:val="00283D71"/>
    <w:rsid w:val="00284986"/>
    <w:rsid w:val="002849F7"/>
    <w:rsid w:val="00286C0D"/>
    <w:rsid w:val="00290B2C"/>
    <w:rsid w:val="00290BA8"/>
    <w:rsid w:val="002915BB"/>
    <w:rsid w:val="002915BD"/>
    <w:rsid w:val="00293539"/>
    <w:rsid w:val="0029372C"/>
    <w:rsid w:val="00294692"/>
    <w:rsid w:val="00295123"/>
    <w:rsid w:val="00296154"/>
    <w:rsid w:val="002967FE"/>
    <w:rsid w:val="00297A84"/>
    <w:rsid w:val="002A01E7"/>
    <w:rsid w:val="002A3B4E"/>
    <w:rsid w:val="002A3C73"/>
    <w:rsid w:val="002A6547"/>
    <w:rsid w:val="002A724E"/>
    <w:rsid w:val="002B0784"/>
    <w:rsid w:val="002B0F8F"/>
    <w:rsid w:val="002B3C44"/>
    <w:rsid w:val="002B3D18"/>
    <w:rsid w:val="002B638F"/>
    <w:rsid w:val="002B66EF"/>
    <w:rsid w:val="002B6C9E"/>
    <w:rsid w:val="002B7CD5"/>
    <w:rsid w:val="002B7EEC"/>
    <w:rsid w:val="002C1144"/>
    <w:rsid w:val="002C119F"/>
    <w:rsid w:val="002C225E"/>
    <w:rsid w:val="002C250E"/>
    <w:rsid w:val="002C2852"/>
    <w:rsid w:val="002C3047"/>
    <w:rsid w:val="002C40EC"/>
    <w:rsid w:val="002C4551"/>
    <w:rsid w:val="002C518E"/>
    <w:rsid w:val="002C703E"/>
    <w:rsid w:val="002C73C0"/>
    <w:rsid w:val="002D018A"/>
    <w:rsid w:val="002D0612"/>
    <w:rsid w:val="002D0670"/>
    <w:rsid w:val="002D0933"/>
    <w:rsid w:val="002D0F3D"/>
    <w:rsid w:val="002D1776"/>
    <w:rsid w:val="002D21EE"/>
    <w:rsid w:val="002D2EC6"/>
    <w:rsid w:val="002D4331"/>
    <w:rsid w:val="002D472E"/>
    <w:rsid w:val="002D48B9"/>
    <w:rsid w:val="002D4E2E"/>
    <w:rsid w:val="002D4FE0"/>
    <w:rsid w:val="002D5A60"/>
    <w:rsid w:val="002D68A8"/>
    <w:rsid w:val="002D6EE7"/>
    <w:rsid w:val="002D77BA"/>
    <w:rsid w:val="002D793D"/>
    <w:rsid w:val="002E0BF4"/>
    <w:rsid w:val="002E11F7"/>
    <w:rsid w:val="002E1378"/>
    <w:rsid w:val="002E13A4"/>
    <w:rsid w:val="002E1443"/>
    <w:rsid w:val="002E14D2"/>
    <w:rsid w:val="002E1DC2"/>
    <w:rsid w:val="002E3280"/>
    <w:rsid w:val="002E3382"/>
    <w:rsid w:val="002E3A58"/>
    <w:rsid w:val="002E602A"/>
    <w:rsid w:val="002E6C63"/>
    <w:rsid w:val="002E70ED"/>
    <w:rsid w:val="002E752D"/>
    <w:rsid w:val="002E770B"/>
    <w:rsid w:val="002E7A14"/>
    <w:rsid w:val="002E7D02"/>
    <w:rsid w:val="002E7F91"/>
    <w:rsid w:val="002F0099"/>
    <w:rsid w:val="002F1C6A"/>
    <w:rsid w:val="002F231C"/>
    <w:rsid w:val="002F269F"/>
    <w:rsid w:val="002F2872"/>
    <w:rsid w:val="002F2C8D"/>
    <w:rsid w:val="002F3DDF"/>
    <w:rsid w:val="002F5209"/>
    <w:rsid w:val="002F5862"/>
    <w:rsid w:val="002F5D6A"/>
    <w:rsid w:val="002F62F9"/>
    <w:rsid w:val="002F6304"/>
    <w:rsid w:val="002F691E"/>
    <w:rsid w:val="002F6E86"/>
    <w:rsid w:val="002F6F63"/>
    <w:rsid w:val="002F7858"/>
    <w:rsid w:val="0030010F"/>
    <w:rsid w:val="003001DB"/>
    <w:rsid w:val="003007D9"/>
    <w:rsid w:val="00300A5B"/>
    <w:rsid w:val="00300BD8"/>
    <w:rsid w:val="00300D68"/>
    <w:rsid w:val="003010F2"/>
    <w:rsid w:val="0030130B"/>
    <w:rsid w:val="00301677"/>
    <w:rsid w:val="00302524"/>
    <w:rsid w:val="003046C2"/>
    <w:rsid w:val="0030479A"/>
    <w:rsid w:val="00306188"/>
    <w:rsid w:val="00306F2C"/>
    <w:rsid w:val="00307984"/>
    <w:rsid w:val="00311144"/>
    <w:rsid w:val="00311211"/>
    <w:rsid w:val="0031215B"/>
    <w:rsid w:val="00314E01"/>
    <w:rsid w:val="00316782"/>
    <w:rsid w:val="00320209"/>
    <w:rsid w:val="00320855"/>
    <w:rsid w:val="00321A5F"/>
    <w:rsid w:val="00321B5D"/>
    <w:rsid w:val="0032258D"/>
    <w:rsid w:val="0032282C"/>
    <w:rsid w:val="003230FF"/>
    <w:rsid w:val="0032394B"/>
    <w:rsid w:val="003239CC"/>
    <w:rsid w:val="003241F1"/>
    <w:rsid w:val="00324BE1"/>
    <w:rsid w:val="003250AA"/>
    <w:rsid w:val="00325C27"/>
    <w:rsid w:val="00326AA1"/>
    <w:rsid w:val="00326F53"/>
    <w:rsid w:val="003275BF"/>
    <w:rsid w:val="0032786E"/>
    <w:rsid w:val="003300D7"/>
    <w:rsid w:val="00330920"/>
    <w:rsid w:val="003310DD"/>
    <w:rsid w:val="00332CC7"/>
    <w:rsid w:val="003350DE"/>
    <w:rsid w:val="00337C05"/>
    <w:rsid w:val="00340BBC"/>
    <w:rsid w:val="0034190D"/>
    <w:rsid w:val="00341F17"/>
    <w:rsid w:val="003423F9"/>
    <w:rsid w:val="00343931"/>
    <w:rsid w:val="003453E4"/>
    <w:rsid w:val="003465BD"/>
    <w:rsid w:val="00347293"/>
    <w:rsid w:val="003472FB"/>
    <w:rsid w:val="003472FC"/>
    <w:rsid w:val="00347614"/>
    <w:rsid w:val="003479BD"/>
    <w:rsid w:val="00347B31"/>
    <w:rsid w:val="0035038B"/>
    <w:rsid w:val="00350B26"/>
    <w:rsid w:val="003516E7"/>
    <w:rsid w:val="003529F7"/>
    <w:rsid w:val="003542EE"/>
    <w:rsid w:val="00354BE5"/>
    <w:rsid w:val="00354BF9"/>
    <w:rsid w:val="003552B6"/>
    <w:rsid w:val="00356667"/>
    <w:rsid w:val="00357966"/>
    <w:rsid w:val="00361F2A"/>
    <w:rsid w:val="003620EB"/>
    <w:rsid w:val="0036357C"/>
    <w:rsid w:val="00363A35"/>
    <w:rsid w:val="0036465A"/>
    <w:rsid w:val="003671E0"/>
    <w:rsid w:val="00367269"/>
    <w:rsid w:val="0037071C"/>
    <w:rsid w:val="00370D18"/>
    <w:rsid w:val="00370DC1"/>
    <w:rsid w:val="00371932"/>
    <w:rsid w:val="003728C0"/>
    <w:rsid w:val="003734F3"/>
    <w:rsid w:val="003746A2"/>
    <w:rsid w:val="00375121"/>
    <w:rsid w:val="0037773E"/>
    <w:rsid w:val="003803B8"/>
    <w:rsid w:val="00380C89"/>
    <w:rsid w:val="00381026"/>
    <w:rsid w:val="003814A6"/>
    <w:rsid w:val="00383171"/>
    <w:rsid w:val="0038322F"/>
    <w:rsid w:val="0038331E"/>
    <w:rsid w:val="0038371F"/>
    <w:rsid w:val="00384B1E"/>
    <w:rsid w:val="00385737"/>
    <w:rsid w:val="003858CA"/>
    <w:rsid w:val="00385A47"/>
    <w:rsid w:val="00386415"/>
    <w:rsid w:val="00386506"/>
    <w:rsid w:val="0038654E"/>
    <w:rsid w:val="0038656D"/>
    <w:rsid w:val="0038695C"/>
    <w:rsid w:val="00386B9D"/>
    <w:rsid w:val="00390371"/>
    <w:rsid w:val="00391C64"/>
    <w:rsid w:val="00392533"/>
    <w:rsid w:val="00392B58"/>
    <w:rsid w:val="00392BF8"/>
    <w:rsid w:val="00392DC6"/>
    <w:rsid w:val="0039460D"/>
    <w:rsid w:val="00395517"/>
    <w:rsid w:val="00396037"/>
    <w:rsid w:val="00397435"/>
    <w:rsid w:val="0039786D"/>
    <w:rsid w:val="00397E53"/>
    <w:rsid w:val="00397EEA"/>
    <w:rsid w:val="003A03B6"/>
    <w:rsid w:val="003A10D6"/>
    <w:rsid w:val="003A2369"/>
    <w:rsid w:val="003A26C4"/>
    <w:rsid w:val="003A2CEC"/>
    <w:rsid w:val="003A2F65"/>
    <w:rsid w:val="003A354A"/>
    <w:rsid w:val="003A3B41"/>
    <w:rsid w:val="003A42C5"/>
    <w:rsid w:val="003A4546"/>
    <w:rsid w:val="003A5A9A"/>
    <w:rsid w:val="003A5F31"/>
    <w:rsid w:val="003A6178"/>
    <w:rsid w:val="003A622F"/>
    <w:rsid w:val="003A6BF7"/>
    <w:rsid w:val="003A6F46"/>
    <w:rsid w:val="003A7E14"/>
    <w:rsid w:val="003A7FD0"/>
    <w:rsid w:val="003B0BD0"/>
    <w:rsid w:val="003B0E56"/>
    <w:rsid w:val="003B0F78"/>
    <w:rsid w:val="003B14F4"/>
    <w:rsid w:val="003B1F58"/>
    <w:rsid w:val="003B1F9A"/>
    <w:rsid w:val="003B2DB5"/>
    <w:rsid w:val="003B30AD"/>
    <w:rsid w:val="003B32EA"/>
    <w:rsid w:val="003B34C5"/>
    <w:rsid w:val="003B3938"/>
    <w:rsid w:val="003B5A51"/>
    <w:rsid w:val="003B6702"/>
    <w:rsid w:val="003B6E36"/>
    <w:rsid w:val="003C1697"/>
    <w:rsid w:val="003C1A21"/>
    <w:rsid w:val="003C2D23"/>
    <w:rsid w:val="003C41D4"/>
    <w:rsid w:val="003C5886"/>
    <w:rsid w:val="003C62BE"/>
    <w:rsid w:val="003C6708"/>
    <w:rsid w:val="003C7DDD"/>
    <w:rsid w:val="003D0898"/>
    <w:rsid w:val="003D153E"/>
    <w:rsid w:val="003D1B0C"/>
    <w:rsid w:val="003D2795"/>
    <w:rsid w:val="003D35E6"/>
    <w:rsid w:val="003D3EC6"/>
    <w:rsid w:val="003D41D9"/>
    <w:rsid w:val="003D44BD"/>
    <w:rsid w:val="003D5F69"/>
    <w:rsid w:val="003D5FD0"/>
    <w:rsid w:val="003D70F6"/>
    <w:rsid w:val="003D736A"/>
    <w:rsid w:val="003D7587"/>
    <w:rsid w:val="003D787B"/>
    <w:rsid w:val="003E05EC"/>
    <w:rsid w:val="003E087F"/>
    <w:rsid w:val="003E0B8E"/>
    <w:rsid w:val="003E1791"/>
    <w:rsid w:val="003E284B"/>
    <w:rsid w:val="003E377E"/>
    <w:rsid w:val="003E3E9C"/>
    <w:rsid w:val="003E407F"/>
    <w:rsid w:val="003F02E1"/>
    <w:rsid w:val="003F0AA3"/>
    <w:rsid w:val="003F15E7"/>
    <w:rsid w:val="003F19FE"/>
    <w:rsid w:val="003F24C0"/>
    <w:rsid w:val="003F2796"/>
    <w:rsid w:val="003F30F9"/>
    <w:rsid w:val="003F3C3D"/>
    <w:rsid w:val="003F43DE"/>
    <w:rsid w:val="003F4CB0"/>
    <w:rsid w:val="003F57FF"/>
    <w:rsid w:val="003F6078"/>
    <w:rsid w:val="003F73A7"/>
    <w:rsid w:val="003F7BAC"/>
    <w:rsid w:val="00400968"/>
    <w:rsid w:val="00403814"/>
    <w:rsid w:val="004051AA"/>
    <w:rsid w:val="00405263"/>
    <w:rsid w:val="00405C91"/>
    <w:rsid w:val="0040688B"/>
    <w:rsid w:val="00406953"/>
    <w:rsid w:val="00410016"/>
    <w:rsid w:val="0041037B"/>
    <w:rsid w:val="004109CD"/>
    <w:rsid w:val="00411E1E"/>
    <w:rsid w:val="00413B71"/>
    <w:rsid w:val="00414BD4"/>
    <w:rsid w:val="0041508E"/>
    <w:rsid w:val="004155E8"/>
    <w:rsid w:val="00415996"/>
    <w:rsid w:val="00415C99"/>
    <w:rsid w:val="004163B2"/>
    <w:rsid w:val="00416710"/>
    <w:rsid w:val="004224F5"/>
    <w:rsid w:val="0042395B"/>
    <w:rsid w:val="00423ACE"/>
    <w:rsid w:val="00423DB7"/>
    <w:rsid w:val="00423FFA"/>
    <w:rsid w:val="00424130"/>
    <w:rsid w:val="004242C3"/>
    <w:rsid w:val="004254DF"/>
    <w:rsid w:val="004258AD"/>
    <w:rsid w:val="00425A9E"/>
    <w:rsid w:val="00426484"/>
    <w:rsid w:val="00426641"/>
    <w:rsid w:val="00426DF7"/>
    <w:rsid w:val="004272C0"/>
    <w:rsid w:val="0043005F"/>
    <w:rsid w:val="00430789"/>
    <w:rsid w:val="004325C1"/>
    <w:rsid w:val="0043260E"/>
    <w:rsid w:val="0043341B"/>
    <w:rsid w:val="0043424C"/>
    <w:rsid w:val="004343C4"/>
    <w:rsid w:val="00434BAC"/>
    <w:rsid w:val="00434C10"/>
    <w:rsid w:val="00435C1C"/>
    <w:rsid w:val="00436995"/>
    <w:rsid w:val="00436EF8"/>
    <w:rsid w:val="00440A5A"/>
    <w:rsid w:val="00442802"/>
    <w:rsid w:val="00442976"/>
    <w:rsid w:val="00447263"/>
    <w:rsid w:val="00450C38"/>
    <w:rsid w:val="00450EAC"/>
    <w:rsid w:val="00451448"/>
    <w:rsid w:val="00452BA0"/>
    <w:rsid w:val="00452D9F"/>
    <w:rsid w:val="00452E11"/>
    <w:rsid w:val="004539E2"/>
    <w:rsid w:val="00455BA3"/>
    <w:rsid w:val="00455DDD"/>
    <w:rsid w:val="004566E2"/>
    <w:rsid w:val="00457417"/>
    <w:rsid w:val="0046047E"/>
    <w:rsid w:val="004617C2"/>
    <w:rsid w:val="00461AE1"/>
    <w:rsid w:val="004623A1"/>
    <w:rsid w:val="004625C2"/>
    <w:rsid w:val="004638D4"/>
    <w:rsid w:val="00464135"/>
    <w:rsid w:val="004643E8"/>
    <w:rsid w:val="0046535D"/>
    <w:rsid w:val="004660AA"/>
    <w:rsid w:val="00466986"/>
    <w:rsid w:val="004669A0"/>
    <w:rsid w:val="0046711D"/>
    <w:rsid w:val="0047085D"/>
    <w:rsid w:val="00470AAE"/>
    <w:rsid w:val="00470E57"/>
    <w:rsid w:val="00471A5B"/>
    <w:rsid w:val="00472A1C"/>
    <w:rsid w:val="004735B6"/>
    <w:rsid w:val="004748E0"/>
    <w:rsid w:val="00474FF0"/>
    <w:rsid w:val="004758C5"/>
    <w:rsid w:val="00475C34"/>
    <w:rsid w:val="0047689A"/>
    <w:rsid w:val="00477209"/>
    <w:rsid w:val="0048207B"/>
    <w:rsid w:val="004827C1"/>
    <w:rsid w:val="0048298B"/>
    <w:rsid w:val="00482A9A"/>
    <w:rsid w:val="00484101"/>
    <w:rsid w:val="004851B5"/>
    <w:rsid w:val="004868AA"/>
    <w:rsid w:val="00486ECE"/>
    <w:rsid w:val="004906EE"/>
    <w:rsid w:val="00491124"/>
    <w:rsid w:val="00492FE4"/>
    <w:rsid w:val="00494742"/>
    <w:rsid w:val="00495545"/>
    <w:rsid w:val="004957CE"/>
    <w:rsid w:val="00495DCA"/>
    <w:rsid w:val="0049612F"/>
    <w:rsid w:val="004A0466"/>
    <w:rsid w:val="004A0B94"/>
    <w:rsid w:val="004A146B"/>
    <w:rsid w:val="004A1685"/>
    <w:rsid w:val="004A1FAD"/>
    <w:rsid w:val="004A20D2"/>
    <w:rsid w:val="004A243B"/>
    <w:rsid w:val="004A2711"/>
    <w:rsid w:val="004A378B"/>
    <w:rsid w:val="004A58A0"/>
    <w:rsid w:val="004A5A5E"/>
    <w:rsid w:val="004A66B7"/>
    <w:rsid w:val="004A6F2A"/>
    <w:rsid w:val="004B0240"/>
    <w:rsid w:val="004B0428"/>
    <w:rsid w:val="004B09A6"/>
    <w:rsid w:val="004B0C02"/>
    <w:rsid w:val="004B128E"/>
    <w:rsid w:val="004B1796"/>
    <w:rsid w:val="004B3BC3"/>
    <w:rsid w:val="004B57D4"/>
    <w:rsid w:val="004B6078"/>
    <w:rsid w:val="004B69FA"/>
    <w:rsid w:val="004B6B61"/>
    <w:rsid w:val="004B7F32"/>
    <w:rsid w:val="004C1516"/>
    <w:rsid w:val="004C1F6B"/>
    <w:rsid w:val="004C254E"/>
    <w:rsid w:val="004C3B80"/>
    <w:rsid w:val="004C3C78"/>
    <w:rsid w:val="004C3D4E"/>
    <w:rsid w:val="004C3DE6"/>
    <w:rsid w:val="004C4969"/>
    <w:rsid w:val="004C6395"/>
    <w:rsid w:val="004C7214"/>
    <w:rsid w:val="004C7761"/>
    <w:rsid w:val="004D0247"/>
    <w:rsid w:val="004D0763"/>
    <w:rsid w:val="004D08E2"/>
    <w:rsid w:val="004D1948"/>
    <w:rsid w:val="004D26BE"/>
    <w:rsid w:val="004D2831"/>
    <w:rsid w:val="004D35AE"/>
    <w:rsid w:val="004D35F3"/>
    <w:rsid w:val="004D6133"/>
    <w:rsid w:val="004E07D7"/>
    <w:rsid w:val="004E0907"/>
    <w:rsid w:val="004E0A5C"/>
    <w:rsid w:val="004E0C29"/>
    <w:rsid w:val="004E0FB9"/>
    <w:rsid w:val="004E1E26"/>
    <w:rsid w:val="004E38F8"/>
    <w:rsid w:val="004E3B93"/>
    <w:rsid w:val="004E3DEA"/>
    <w:rsid w:val="004E3ED7"/>
    <w:rsid w:val="004E4225"/>
    <w:rsid w:val="004E5B48"/>
    <w:rsid w:val="004E5CE1"/>
    <w:rsid w:val="004E5FF1"/>
    <w:rsid w:val="004E7C77"/>
    <w:rsid w:val="004F0592"/>
    <w:rsid w:val="004F0804"/>
    <w:rsid w:val="004F29ED"/>
    <w:rsid w:val="004F2A6E"/>
    <w:rsid w:val="004F3052"/>
    <w:rsid w:val="004F375B"/>
    <w:rsid w:val="004F4332"/>
    <w:rsid w:val="004F4592"/>
    <w:rsid w:val="004F5896"/>
    <w:rsid w:val="004F5DD6"/>
    <w:rsid w:val="0050115B"/>
    <w:rsid w:val="00502AF7"/>
    <w:rsid w:val="00502F02"/>
    <w:rsid w:val="0050385B"/>
    <w:rsid w:val="00504B9D"/>
    <w:rsid w:val="005050BE"/>
    <w:rsid w:val="00505480"/>
    <w:rsid w:val="00506ACE"/>
    <w:rsid w:val="00506D89"/>
    <w:rsid w:val="00507204"/>
    <w:rsid w:val="0050735D"/>
    <w:rsid w:val="00510096"/>
    <w:rsid w:val="005111A6"/>
    <w:rsid w:val="00511461"/>
    <w:rsid w:val="00512BE0"/>
    <w:rsid w:val="00515B26"/>
    <w:rsid w:val="00515FC4"/>
    <w:rsid w:val="005162E7"/>
    <w:rsid w:val="005164DE"/>
    <w:rsid w:val="00516B10"/>
    <w:rsid w:val="00517CF2"/>
    <w:rsid w:val="0052212C"/>
    <w:rsid w:val="00522699"/>
    <w:rsid w:val="00522AAE"/>
    <w:rsid w:val="005246D8"/>
    <w:rsid w:val="005247BA"/>
    <w:rsid w:val="00524885"/>
    <w:rsid w:val="005265FB"/>
    <w:rsid w:val="00526F83"/>
    <w:rsid w:val="0052771C"/>
    <w:rsid w:val="00531865"/>
    <w:rsid w:val="00531AC1"/>
    <w:rsid w:val="00531C77"/>
    <w:rsid w:val="0053206E"/>
    <w:rsid w:val="00532F99"/>
    <w:rsid w:val="005334C6"/>
    <w:rsid w:val="005344F1"/>
    <w:rsid w:val="00534D50"/>
    <w:rsid w:val="00535909"/>
    <w:rsid w:val="00535EDA"/>
    <w:rsid w:val="00535FCE"/>
    <w:rsid w:val="005367ED"/>
    <w:rsid w:val="005370B4"/>
    <w:rsid w:val="0053724E"/>
    <w:rsid w:val="005413B0"/>
    <w:rsid w:val="00542E02"/>
    <w:rsid w:val="005436D5"/>
    <w:rsid w:val="00543B28"/>
    <w:rsid w:val="005441F2"/>
    <w:rsid w:val="00544EB1"/>
    <w:rsid w:val="0054527C"/>
    <w:rsid w:val="0054598D"/>
    <w:rsid w:val="0054746E"/>
    <w:rsid w:val="005475EF"/>
    <w:rsid w:val="00547845"/>
    <w:rsid w:val="005478CE"/>
    <w:rsid w:val="0054798C"/>
    <w:rsid w:val="00547CB1"/>
    <w:rsid w:val="00547E1D"/>
    <w:rsid w:val="005505D6"/>
    <w:rsid w:val="0055062B"/>
    <w:rsid w:val="00551597"/>
    <w:rsid w:val="00551D6F"/>
    <w:rsid w:val="00552155"/>
    <w:rsid w:val="00552A8B"/>
    <w:rsid w:val="005534A5"/>
    <w:rsid w:val="005535AC"/>
    <w:rsid w:val="005558AD"/>
    <w:rsid w:val="00556EE2"/>
    <w:rsid w:val="00560326"/>
    <w:rsid w:val="00560BE5"/>
    <w:rsid w:val="00563CD0"/>
    <w:rsid w:val="00564A4D"/>
    <w:rsid w:val="00565517"/>
    <w:rsid w:val="00565845"/>
    <w:rsid w:val="0056653C"/>
    <w:rsid w:val="00566862"/>
    <w:rsid w:val="00567A2F"/>
    <w:rsid w:val="00567D24"/>
    <w:rsid w:val="0057012B"/>
    <w:rsid w:val="00570C74"/>
    <w:rsid w:val="00570D0D"/>
    <w:rsid w:val="005714D6"/>
    <w:rsid w:val="005726E9"/>
    <w:rsid w:val="005734C2"/>
    <w:rsid w:val="00573652"/>
    <w:rsid w:val="0057382D"/>
    <w:rsid w:val="00573A72"/>
    <w:rsid w:val="00573CA6"/>
    <w:rsid w:val="00573CB8"/>
    <w:rsid w:val="00574AE4"/>
    <w:rsid w:val="00574C40"/>
    <w:rsid w:val="00574D29"/>
    <w:rsid w:val="00575766"/>
    <w:rsid w:val="00575D9B"/>
    <w:rsid w:val="00575E6C"/>
    <w:rsid w:val="00576518"/>
    <w:rsid w:val="005765D5"/>
    <w:rsid w:val="005767BF"/>
    <w:rsid w:val="00577410"/>
    <w:rsid w:val="00577F1C"/>
    <w:rsid w:val="005806D1"/>
    <w:rsid w:val="0058102B"/>
    <w:rsid w:val="0058193A"/>
    <w:rsid w:val="00583692"/>
    <w:rsid w:val="005844DA"/>
    <w:rsid w:val="005857FD"/>
    <w:rsid w:val="00585C31"/>
    <w:rsid w:val="00585CAE"/>
    <w:rsid w:val="00586D96"/>
    <w:rsid w:val="00586EA0"/>
    <w:rsid w:val="005877FC"/>
    <w:rsid w:val="005900DF"/>
    <w:rsid w:val="00590ACA"/>
    <w:rsid w:val="00590DCB"/>
    <w:rsid w:val="00591330"/>
    <w:rsid w:val="00591643"/>
    <w:rsid w:val="00591D0F"/>
    <w:rsid w:val="00592A25"/>
    <w:rsid w:val="00592A33"/>
    <w:rsid w:val="005930BF"/>
    <w:rsid w:val="00593121"/>
    <w:rsid w:val="00594A8C"/>
    <w:rsid w:val="0059560A"/>
    <w:rsid w:val="0059563A"/>
    <w:rsid w:val="00595AD0"/>
    <w:rsid w:val="00595C7A"/>
    <w:rsid w:val="00596506"/>
    <w:rsid w:val="005975F4"/>
    <w:rsid w:val="00597BF8"/>
    <w:rsid w:val="005A06F0"/>
    <w:rsid w:val="005A0C20"/>
    <w:rsid w:val="005A1CED"/>
    <w:rsid w:val="005A26AE"/>
    <w:rsid w:val="005A291F"/>
    <w:rsid w:val="005A2B7B"/>
    <w:rsid w:val="005A2F7C"/>
    <w:rsid w:val="005A36BC"/>
    <w:rsid w:val="005A3A29"/>
    <w:rsid w:val="005A3CD6"/>
    <w:rsid w:val="005A42B8"/>
    <w:rsid w:val="005A47EB"/>
    <w:rsid w:val="005A5698"/>
    <w:rsid w:val="005A5A93"/>
    <w:rsid w:val="005A65F2"/>
    <w:rsid w:val="005A6D04"/>
    <w:rsid w:val="005A6DF0"/>
    <w:rsid w:val="005A732A"/>
    <w:rsid w:val="005A73B1"/>
    <w:rsid w:val="005A742E"/>
    <w:rsid w:val="005A7754"/>
    <w:rsid w:val="005A7F59"/>
    <w:rsid w:val="005B0D04"/>
    <w:rsid w:val="005B26D8"/>
    <w:rsid w:val="005B3313"/>
    <w:rsid w:val="005B3B61"/>
    <w:rsid w:val="005B459C"/>
    <w:rsid w:val="005B484B"/>
    <w:rsid w:val="005B51C7"/>
    <w:rsid w:val="005B5879"/>
    <w:rsid w:val="005B5F02"/>
    <w:rsid w:val="005B5FD6"/>
    <w:rsid w:val="005B663B"/>
    <w:rsid w:val="005B68D5"/>
    <w:rsid w:val="005B74EF"/>
    <w:rsid w:val="005C2B72"/>
    <w:rsid w:val="005C2E43"/>
    <w:rsid w:val="005C398B"/>
    <w:rsid w:val="005C3B68"/>
    <w:rsid w:val="005C4423"/>
    <w:rsid w:val="005C448A"/>
    <w:rsid w:val="005C4575"/>
    <w:rsid w:val="005C49EE"/>
    <w:rsid w:val="005C4A3C"/>
    <w:rsid w:val="005C7809"/>
    <w:rsid w:val="005C7B06"/>
    <w:rsid w:val="005D06AE"/>
    <w:rsid w:val="005D3318"/>
    <w:rsid w:val="005D338C"/>
    <w:rsid w:val="005D3746"/>
    <w:rsid w:val="005D47CD"/>
    <w:rsid w:val="005D5B6E"/>
    <w:rsid w:val="005D5FF5"/>
    <w:rsid w:val="005D6514"/>
    <w:rsid w:val="005D7383"/>
    <w:rsid w:val="005D7A4A"/>
    <w:rsid w:val="005D7E5F"/>
    <w:rsid w:val="005E17BA"/>
    <w:rsid w:val="005E2A5C"/>
    <w:rsid w:val="005E5032"/>
    <w:rsid w:val="005E560E"/>
    <w:rsid w:val="005E658E"/>
    <w:rsid w:val="005E6A2A"/>
    <w:rsid w:val="005E6C96"/>
    <w:rsid w:val="005E7A01"/>
    <w:rsid w:val="005E7E09"/>
    <w:rsid w:val="005F0E07"/>
    <w:rsid w:val="005F19B8"/>
    <w:rsid w:val="005F271F"/>
    <w:rsid w:val="005F2C2F"/>
    <w:rsid w:val="005F2EF3"/>
    <w:rsid w:val="005F2F6E"/>
    <w:rsid w:val="005F363C"/>
    <w:rsid w:val="005F3C87"/>
    <w:rsid w:val="005F3D42"/>
    <w:rsid w:val="005F3F59"/>
    <w:rsid w:val="005F428B"/>
    <w:rsid w:val="005F4B1B"/>
    <w:rsid w:val="005F70D0"/>
    <w:rsid w:val="00600ABB"/>
    <w:rsid w:val="00600C8C"/>
    <w:rsid w:val="00601481"/>
    <w:rsid w:val="0060174D"/>
    <w:rsid w:val="006018A0"/>
    <w:rsid w:val="006029D1"/>
    <w:rsid w:val="00603E3A"/>
    <w:rsid w:val="00604CD1"/>
    <w:rsid w:val="0060562D"/>
    <w:rsid w:val="0060590C"/>
    <w:rsid w:val="0060667E"/>
    <w:rsid w:val="00606EDB"/>
    <w:rsid w:val="00607014"/>
    <w:rsid w:val="0060721A"/>
    <w:rsid w:val="00607D56"/>
    <w:rsid w:val="0061199D"/>
    <w:rsid w:val="006130D3"/>
    <w:rsid w:val="006147FA"/>
    <w:rsid w:val="0061551A"/>
    <w:rsid w:val="0061775B"/>
    <w:rsid w:val="0061789D"/>
    <w:rsid w:val="00617EDA"/>
    <w:rsid w:val="006206F3"/>
    <w:rsid w:val="00620878"/>
    <w:rsid w:val="00620A66"/>
    <w:rsid w:val="00620B25"/>
    <w:rsid w:val="0062114B"/>
    <w:rsid w:val="00621E50"/>
    <w:rsid w:val="006227AF"/>
    <w:rsid w:val="006237DF"/>
    <w:rsid w:val="00623FAA"/>
    <w:rsid w:val="00624D56"/>
    <w:rsid w:val="00625019"/>
    <w:rsid w:val="006274C3"/>
    <w:rsid w:val="006310A9"/>
    <w:rsid w:val="00632DF2"/>
    <w:rsid w:val="006338C7"/>
    <w:rsid w:val="00633F7A"/>
    <w:rsid w:val="0063412F"/>
    <w:rsid w:val="00634893"/>
    <w:rsid w:val="00634C2A"/>
    <w:rsid w:val="006353A6"/>
    <w:rsid w:val="00636622"/>
    <w:rsid w:val="00637953"/>
    <w:rsid w:val="00637AE5"/>
    <w:rsid w:val="006405AD"/>
    <w:rsid w:val="0064089B"/>
    <w:rsid w:val="006408D7"/>
    <w:rsid w:val="00641097"/>
    <w:rsid w:val="00641573"/>
    <w:rsid w:val="00642EF4"/>
    <w:rsid w:val="006439FE"/>
    <w:rsid w:val="00643A0D"/>
    <w:rsid w:val="006441F2"/>
    <w:rsid w:val="0064468A"/>
    <w:rsid w:val="00645F05"/>
    <w:rsid w:val="006463C1"/>
    <w:rsid w:val="00647E22"/>
    <w:rsid w:val="00650379"/>
    <w:rsid w:val="00651567"/>
    <w:rsid w:val="00652425"/>
    <w:rsid w:val="00652C85"/>
    <w:rsid w:val="00652DE8"/>
    <w:rsid w:val="006536C0"/>
    <w:rsid w:val="00653F21"/>
    <w:rsid w:val="006553FC"/>
    <w:rsid w:val="00655631"/>
    <w:rsid w:val="00655F29"/>
    <w:rsid w:val="00656D0D"/>
    <w:rsid w:val="00657493"/>
    <w:rsid w:val="00657C32"/>
    <w:rsid w:val="0066078E"/>
    <w:rsid w:val="006609C3"/>
    <w:rsid w:val="00660CCC"/>
    <w:rsid w:val="006616D6"/>
    <w:rsid w:val="0066295D"/>
    <w:rsid w:val="00664083"/>
    <w:rsid w:val="00664C68"/>
    <w:rsid w:val="00665101"/>
    <w:rsid w:val="006656BC"/>
    <w:rsid w:val="006658E2"/>
    <w:rsid w:val="00667F75"/>
    <w:rsid w:val="00670873"/>
    <w:rsid w:val="00671804"/>
    <w:rsid w:val="00671911"/>
    <w:rsid w:val="00671920"/>
    <w:rsid w:val="00671C7B"/>
    <w:rsid w:val="006729F9"/>
    <w:rsid w:val="00672D80"/>
    <w:rsid w:val="00672EA9"/>
    <w:rsid w:val="00673AB2"/>
    <w:rsid w:val="0067400D"/>
    <w:rsid w:val="0067474A"/>
    <w:rsid w:val="006750C0"/>
    <w:rsid w:val="00675832"/>
    <w:rsid w:val="0067586D"/>
    <w:rsid w:val="00676089"/>
    <w:rsid w:val="006766B8"/>
    <w:rsid w:val="0067722E"/>
    <w:rsid w:val="00677F3B"/>
    <w:rsid w:val="00680866"/>
    <w:rsid w:val="00680A14"/>
    <w:rsid w:val="00680E43"/>
    <w:rsid w:val="0068181C"/>
    <w:rsid w:val="00681D57"/>
    <w:rsid w:val="00682BB9"/>
    <w:rsid w:val="00682E7E"/>
    <w:rsid w:val="00683372"/>
    <w:rsid w:val="006849BA"/>
    <w:rsid w:val="0068641D"/>
    <w:rsid w:val="006872C9"/>
    <w:rsid w:val="0068799F"/>
    <w:rsid w:val="00687C2C"/>
    <w:rsid w:val="00690209"/>
    <w:rsid w:val="00691641"/>
    <w:rsid w:val="00691B79"/>
    <w:rsid w:val="00691CEB"/>
    <w:rsid w:val="0069296F"/>
    <w:rsid w:val="00693C8B"/>
    <w:rsid w:val="006942CD"/>
    <w:rsid w:val="00694CC7"/>
    <w:rsid w:val="00694D39"/>
    <w:rsid w:val="00694D8E"/>
    <w:rsid w:val="006951B1"/>
    <w:rsid w:val="00695473"/>
    <w:rsid w:val="00695FF2"/>
    <w:rsid w:val="006967AE"/>
    <w:rsid w:val="0069686E"/>
    <w:rsid w:val="00696AEB"/>
    <w:rsid w:val="00696D6F"/>
    <w:rsid w:val="0069745F"/>
    <w:rsid w:val="006977C8"/>
    <w:rsid w:val="006A0199"/>
    <w:rsid w:val="006A0448"/>
    <w:rsid w:val="006A0BEF"/>
    <w:rsid w:val="006A1343"/>
    <w:rsid w:val="006A195E"/>
    <w:rsid w:val="006A1E89"/>
    <w:rsid w:val="006A25BA"/>
    <w:rsid w:val="006A283F"/>
    <w:rsid w:val="006A3194"/>
    <w:rsid w:val="006A4F6F"/>
    <w:rsid w:val="006A6662"/>
    <w:rsid w:val="006B1226"/>
    <w:rsid w:val="006B194E"/>
    <w:rsid w:val="006B2696"/>
    <w:rsid w:val="006B2D98"/>
    <w:rsid w:val="006B2FBD"/>
    <w:rsid w:val="006B4102"/>
    <w:rsid w:val="006B41E1"/>
    <w:rsid w:val="006B43C7"/>
    <w:rsid w:val="006B488A"/>
    <w:rsid w:val="006B590C"/>
    <w:rsid w:val="006B5D49"/>
    <w:rsid w:val="006B6427"/>
    <w:rsid w:val="006B6A64"/>
    <w:rsid w:val="006B7F8E"/>
    <w:rsid w:val="006C0DA7"/>
    <w:rsid w:val="006C0E47"/>
    <w:rsid w:val="006C21DA"/>
    <w:rsid w:val="006C2B4B"/>
    <w:rsid w:val="006C3662"/>
    <w:rsid w:val="006C3881"/>
    <w:rsid w:val="006C39C6"/>
    <w:rsid w:val="006C3C5B"/>
    <w:rsid w:val="006C47B2"/>
    <w:rsid w:val="006C498B"/>
    <w:rsid w:val="006C5BC2"/>
    <w:rsid w:val="006C6FF4"/>
    <w:rsid w:val="006C7626"/>
    <w:rsid w:val="006C7FBD"/>
    <w:rsid w:val="006D048E"/>
    <w:rsid w:val="006D152E"/>
    <w:rsid w:val="006D1686"/>
    <w:rsid w:val="006D1727"/>
    <w:rsid w:val="006D1AAA"/>
    <w:rsid w:val="006D1EAA"/>
    <w:rsid w:val="006D23A7"/>
    <w:rsid w:val="006D31DE"/>
    <w:rsid w:val="006D355A"/>
    <w:rsid w:val="006D4E1C"/>
    <w:rsid w:val="006D5402"/>
    <w:rsid w:val="006D5EC1"/>
    <w:rsid w:val="006D6396"/>
    <w:rsid w:val="006D661F"/>
    <w:rsid w:val="006D6DBC"/>
    <w:rsid w:val="006D752C"/>
    <w:rsid w:val="006D7784"/>
    <w:rsid w:val="006E13E7"/>
    <w:rsid w:val="006E1B51"/>
    <w:rsid w:val="006E1E67"/>
    <w:rsid w:val="006E2A7E"/>
    <w:rsid w:val="006E482E"/>
    <w:rsid w:val="006E4993"/>
    <w:rsid w:val="006E5209"/>
    <w:rsid w:val="006E5871"/>
    <w:rsid w:val="006E5A0C"/>
    <w:rsid w:val="006E6627"/>
    <w:rsid w:val="006E6BB7"/>
    <w:rsid w:val="006E6BFF"/>
    <w:rsid w:val="006E6F24"/>
    <w:rsid w:val="006F17B4"/>
    <w:rsid w:val="006F1E06"/>
    <w:rsid w:val="006F3787"/>
    <w:rsid w:val="006F3905"/>
    <w:rsid w:val="006F4DC8"/>
    <w:rsid w:val="006F57A7"/>
    <w:rsid w:val="006F5821"/>
    <w:rsid w:val="006F5BFB"/>
    <w:rsid w:val="006F5D0F"/>
    <w:rsid w:val="006F6B51"/>
    <w:rsid w:val="006F7C36"/>
    <w:rsid w:val="006F7E00"/>
    <w:rsid w:val="007004E1"/>
    <w:rsid w:val="00702999"/>
    <w:rsid w:val="007029DA"/>
    <w:rsid w:val="00702EBB"/>
    <w:rsid w:val="0070309F"/>
    <w:rsid w:val="00704FD2"/>
    <w:rsid w:val="00706930"/>
    <w:rsid w:val="00706BF1"/>
    <w:rsid w:val="00706FCC"/>
    <w:rsid w:val="007079C0"/>
    <w:rsid w:val="00710871"/>
    <w:rsid w:val="00710EBA"/>
    <w:rsid w:val="0071185B"/>
    <w:rsid w:val="00712A2F"/>
    <w:rsid w:val="00712D56"/>
    <w:rsid w:val="007133CC"/>
    <w:rsid w:val="00714132"/>
    <w:rsid w:val="00714449"/>
    <w:rsid w:val="007160C1"/>
    <w:rsid w:val="00721583"/>
    <w:rsid w:val="007216B7"/>
    <w:rsid w:val="0072183A"/>
    <w:rsid w:val="00721E6C"/>
    <w:rsid w:val="0072444D"/>
    <w:rsid w:val="00725809"/>
    <w:rsid w:val="007265E6"/>
    <w:rsid w:val="00726BFC"/>
    <w:rsid w:val="00726DE7"/>
    <w:rsid w:val="007274A0"/>
    <w:rsid w:val="007277D0"/>
    <w:rsid w:val="00727AA7"/>
    <w:rsid w:val="00727C5D"/>
    <w:rsid w:val="007308E8"/>
    <w:rsid w:val="00731F0F"/>
    <w:rsid w:val="00732301"/>
    <w:rsid w:val="007323AE"/>
    <w:rsid w:val="00733569"/>
    <w:rsid w:val="00733C73"/>
    <w:rsid w:val="00735A2F"/>
    <w:rsid w:val="00735D77"/>
    <w:rsid w:val="00736C13"/>
    <w:rsid w:val="00737A13"/>
    <w:rsid w:val="007408DF"/>
    <w:rsid w:val="007426B0"/>
    <w:rsid w:val="007428D1"/>
    <w:rsid w:val="00742EF2"/>
    <w:rsid w:val="00742F6B"/>
    <w:rsid w:val="0074305F"/>
    <w:rsid w:val="00743B64"/>
    <w:rsid w:val="0074427F"/>
    <w:rsid w:val="0074565C"/>
    <w:rsid w:val="007457AA"/>
    <w:rsid w:val="007460E3"/>
    <w:rsid w:val="00746A4A"/>
    <w:rsid w:val="00746C55"/>
    <w:rsid w:val="0074721F"/>
    <w:rsid w:val="00747803"/>
    <w:rsid w:val="00750156"/>
    <w:rsid w:val="0075089E"/>
    <w:rsid w:val="00750BAB"/>
    <w:rsid w:val="00751415"/>
    <w:rsid w:val="007524E6"/>
    <w:rsid w:val="0075387A"/>
    <w:rsid w:val="00753B0B"/>
    <w:rsid w:val="00753EF0"/>
    <w:rsid w:val="0075455F"/>
    <w:rsid w:val="007547C8"/>
    <w:rsid w:val="00755352"/>
    <w:rsid w:val="007558AE"/>
    <w:rsid w:val="00755C71"/>
    <w:rsid w:val="00755CC1"/>
    <w:rsid w:val="00755FEE"/>
    <w:rsid w:val="00756E82"/>
    <w:rsid w:val="0075702A"/>
    <w:rsid w:val="007573D5"/>
    <w:rsid w:val="00757BB4"/>
    <w:rsid w:val="007607CD"/>
    <w:rsid w:val="00761858"/>
    <w:rsid w:val="007621FB"/>
    <w:rsid w:val="007625EF"/>
    <w:rsid w:val="00763E73"/>
    <w:rsid w:val="007642E3"/>
    <w:rsid w:val="007649B3"/>
    <w:rsid w:val="00764E4D"/>
    <w:rsid w:val="00766665"/>
    <w:rsid w:val="0076761F"/>
    <w:rsid w:val="007702C3"/>
    <w:rsid w:val="00770AF6"/>
    <w:rsid w:val="007722F2"/>
    <w:rsid w:val="00773211"/>
    <w:rsid w:val="00774587"/>
    <w:rsid w:val="00774973"/>
    <w:rsid w:val="00774D2E"/>
    <w:rsid w:val="007751E6"/>
    <w:rsid w:val="00775309"/>
    <w:rsid w:val="00776823"/>
    <w:rsid w:val="00776902"/>
    <w:rsid w:val="00777094"/>
    <w:rsid w:val="007804D8"/>
    <w:rsid w:val="007815BE"/>
    <w:rsid w:val="00782FF6"/>
    <w:rsid w:val="0078300C"/>
    <w:rsid w:val="00783899"/>
    <w:rsid w:val="0078444A"/>
    <w:rsid w:val="0078495B"/>
    <w:rsid w:val="00785279"/>
    <w:rsid w:val="00785983"/>
    <w:rsid w:val="00786734"/>
    <w:rsid w:val="00787121"/>
    <w:rsid w:val="0078741E"/>
    <w:rsid w:val="007877DF"/>
    <w:rsid w:val="007920AB"/>
    <w:rsid w:val="007924A8"/>
    <w:rsid w:val="00792C90"/>
    <w:rsid w:val="00793AB7"/>
    <w:rsid w:val="00793FA4"/>
    <w:rsid w:val="00794027"/>
    <w:rsid w:val="007942D8"/>
    <w:rsid w:val="007950ED"/>
    <w:rsid w:val="007A11D0"/>
    <w:rsid w:val="007A1347"/>
    <w:rsid w:val="007A18A1"/>
    <w:rsid w:val="007A274C"/>
    <w:rsid w:val="007A2790"/>
    <w:rsid w:val="007A2836"/>
    <w:rsid w:val="007A298E"/>
    <w:rsid w:val="007A37AA"/>
    <w:rsid w:val="007A43FD"/>
    <w:rsid w:val="007A4BCD"/>
    <w:rsid w:val="007A52C2"/>
    <w:rsid w:val="007A5E6F"/>
    <w:rsid w:val="007A6C97"/>
    <w:rsid w:val="007B068C"/>
    <w:rsid w:val="007B290B"/>
    <w:rsid w:val="007B3692"/>
    <w:rsid w:val="007B4709"/>
    <w:rsid w:val="007B4860"/>
    <w:rsid w:val="007B4CD3"/>
    <w:rsid w:val="007B54C5"/>
    <w:rsid w:val="007B60CD"/>
    <w:rsid w:val="007B723C"/>
    <w:rsid w:val="007C001C"/>
    <w:rsid w:val="007C0510"/>
    <w:rsid w:val="007C07D4"/>
    <w:rsid w:val="007C08E1"/>
    <w:rsid w:val="007C1038"/>
    <w:rsid w:val="007C1094"/>
    <w:rsid w:val="007C14CB"/>
    <w:rsid w:val="007C37F4"/>
    <w:rsid w:val="007C3D12"/>
    <w:rsid w:val="007C543E"/>
    <w:rsid w:val="007C619D"/>
    <w:rsid w:val="007C68F1"/>
    <w:rsid w:val="007C6ECB"/>
    <w:rsid w:val="007C761F"/>
    <w:rsid w:val="007D03E2"/>
    <w:rsid w:val="007D0740"/>
    <w:rsid w:val="007D1263"/>
    <w:rsid w:val="007D1946"/>
    <w:rsid w:val="007D1AFF"/>
    <w:rsid w:val="007D1B10"/>
    <w:rsid w:val="007D1D1C"/>
    <w:rsid w:val="007D2500"/>
    <w:rsid w:val="007D356D"/>
    <w:rsid w:val="007D379E"/>
    <w:rsid w:val="007D4052"/>
    <w:rsid w:val="007D4E22"/>
    <w:rsid w:val="007D5C9F"/>
    <w:rsid w:val="007D5F69"/>
    <w:rsid w:val="007D62B4"/>
    <w:rsid w:val="007D717C"/>
    <w:rsid w:val="007D7F7E"/>
    <w:rsid w:val="007E1ADB"/>
    <w:rsid w:val="007E2E50"/>
    <w:rsid w:val="007E3513"/>
    <w:rsid w:val="007E3A0A"/>
    <w:rsid w:val="007E410C"/>
    <w:rsid w:val="007E6064"/>
    <w:rsid w:val="007E63C0"/>
    <w:rsid w:val="007E71DF"/>
    <w:rsid w:val="007E7BAB"/>
    <w:rsid w:val="007F0590"/>
    <w:rsid w:val="007F06B0"/>
    <w:rsid w:val="007F156F"/>
    <w:rsid w:val="007F1915"/>
    <w:rsid w:val="007F29B4"/>
    <w:rsid w:val="007F2B75"/>
    <w:rsid w:val="007F34B7"/>
    <w:rsid w:val="007F3C76"/>
    <w:rsid w:val="007F3D8B"/>
    <w:rsid w:val="007F4E63"/>
    <w:rsid w:val="007F759B"/>
    <w:rsid w:val="007F7745"/>
    <w:rsid w:val="007F7772"/>
    <w:rsid w:val="008002C5"/>
    <w:rsid w:val="00800EA1"/>
    <w:rsid w:val="00802B4B"/>
    <w:rsid w:val="0080313C"/>
    <w:rsid w:val="008034A1"/>
    <w:rsid w:val="00803670"/>
    <w:rsid w:val="00803C20"/>
    <w:rsid w:val="00804642"/>
    <w:rsid w:val="00805361"/>
    <w:rsid w:val="00805616"/>
    <w:rsid w:val="00805C46"/>
    <w:rsid w:val="00805C5D"/>
    <w:rsid w:val="00806293"/>
    <w:rsid w:val="00807A30"/>
    <w:rsid w:val="00810002"/>
    <w:rsid w:val="0081054D"/>
    <w:rsid w:val="008126E6"/>
    <w:rsid w:val="00812DB0"/>
    <w:rsid w:val="00814483"/>
    <w:rsid w:val="00815164"/>
    <w:rsid w:val="008167E5"/>
    <w:rsid w:val="008168BB"/>
    <w:rsid w:val="00816D51"/>
    <w:rsid w:val="00817A83"/>
    <w:rsid w:val="00817C73"/>
    <w:rsid w:val="0082019A"/>
    <w:rsid w:val="008217D1"/>
    <w:rsid w:val="008218BF"/>
    <w:rsid w:val="00822273"/>
    <w:rsid w:val="00822491"/>
    <w:rsid w:val="00823006"/>
    <w:rsid w:val="008260E4"/>
    <w:rsid w:val="008263F9"/>
    <w:rsid w:val="00826AF8"/>
    <w:rsid w:val="00826CB9"/>
    <w:rsid w:val="00830DA6"/>
    <w:rsid w:val="00831035"/>
    <w:rsid w:val="00833738"/>
    <w:rsid w:val="00833938"/>
    <w:rsid w:val="008341E9"/>
    <w:rsid w:val="0083483E"/>
    <w:rsid w:val="00834843"/>
    <w:rsid w:val="008364A4"/>
    <w:rsid w:val="0083668D"/>
    <w:rsid w:val="00836C6A"/>
    <w:rsid w:val="00837625"/>
    <w:rsid w:val="0083790B"/>
    <w:rsid w:val="00837CD0"/>
    <w:rsid w:val="00837D35"/>
    <w:rsid w:val="00840483"/>
    <w:rsid w:val="00840745"/>
    <w:rsid w:val="00841804"/>
    <w:rsid w:val="00841CDF"/>
    <w:rsid w:val="00842675"/>
    <w:rsid w:val="00842968"/>
    <w:rsid w:val="00842BB0"/>
    <w:rsid w:val="008443BE"/>
    <w:rsid w:val="00844EB7"/>
    <w:rsid w:val="00845362"/>
    <w:rsid w:val="00845533"/>
    <w:rsid w:val="008455A8"/>
    <w:rsid w:val="00845872"/>
    <w:rsid w:val="00845BED"/>
    <w:rsid w:val="00846F75"/>
    <w:rsid w:val="008505BC"/>
    <w:rsid w:val="008508D1"/>
    <w:rsid w:val="00851BB1"/>
    <w:rsid w:val="00852311"/>
    <w:rsid w:val="0085232C"/>
    <w:rsid w:val="0085258B"/>
    <w:rsid w:val="008527C4"/>
    <w:rsid w:val="00852C8E"/>
    <w:rsid w:val="00853266"/>
    <w:rsid w:val="00853F59"/>
    <w:rsid w:val="0085424B"/>
    <w:rsid w:val="008543C5"/>
    <w:rsid w:val="00854EE2"/>
    <w:rsid w:val="00861096"/>
    <w:rsid w:val="008610C5"/>
    <w:rsid w:val="008620F2"/>
    <w:rsid w:val="00863B7D"/>
    <w:rsid w:val="00865356"/>
    <w:rsid w:val="00865718"/>
    <w:rsid w:val="00865AA4"/>
    <w:rsid w:val="00866DA3"/>
    <w:rsid w:val="00870299"/>
    <w:rsid w:val="00872839"/>
    <w:rsid w:val="008732ED"/>
    <w:rsid w:val="00875CCB"/>
    <w:rsid w:val="00877156"/>
    <w:rsid w:val="00877179"/>
    <w:rsid w:val="008772AD"/>
    <w:rsid w:val="00877623"/>
    <w:rsid w:val="00877CEB"/>
    <w:rsid w:val="00877EA1"/>
    <w:rsid w:val="008804CB"/>
    <w:rsid w:val="00880503"/>
    <w:rsid w:val="008805A0"/>
    <w:rsid w:val="00880D2D"/>
    <w:rsid w:val="00880FCA"/>
    <w:rsid w:val="008818E3"/>
    <w:rsid w:val="00882068"/>
    <w:rsid w:val="00882A22"/>
    <w:rsid w:val="00884ECD"/>
    <w:rsid w:val="008856BF"/>
    <w:rsid w:val="008858A6"/>
    <w:rsid w:val="00885F8C"/>
    <w:rsid w:val="00886103"/>
    <w:rsid w:val="00886152"/>
    <w:rsid w:val="00886766"/>
    <w:rsid w:val="00886CF7"/>
    <w:rsid w:val="0088757F"/>
    <w:rsid w:val="008904B9"/>
    <w:rsid w:val="00891BD8"/>
    <w:rsid w:val="00891C3E"/>
    <w:rsid w:val="00894067"/>
    <w:rsid w:val="0089505F"/>
    <w:rsid w:val="008972F1"/>
    <w:rsid w:val="008A0467"/>
    <w:rsid w:val="008A0A45"/>
    <w:rsid w:val="008A1181"/>
    <w:rsid w:val="008A1362"/>
    <w:rsid w:val="008A1368"/>
    <w:rsid w:val="008A1AF3"/>
    <w:rsid w:val="008A2FE6"/>
    <w:rsid w:val="008A317E"/>
    <w:rsid w:val="008A3A17"/>
    <w:rsid w:val="008A405C"/>
    <w:rsid w:val="008A5389"/>
    <w:rsid w:val="008A54C9"/>
    <w:rsid w:val="008A5838"/>
    <w:rsid w:val="008A604B"/>
    <w:rsid w:val="008A62EA"/>
    <w:rsid w:val="008A6C61"/>
    <w:rsid w:val="008A7414"/>
    <w:rsid w:val="008B082A"/>
    <w:rsid w:val="008B0923"/>
    <w:rsid w:val="008B0A94"/>
    <w:rsid w:val="008B1A4A"/>
    <w:rsid w:val="008B3E5E"/>
    <w:rsid w:val="008B4367"/>
    <w:rsid w:val="008B47EF"/>
    <w:rsid w:val="008B7731"/>
    <w:rsid w:val="008B7919"/>
    <w:rsid w:val="008C01CE"/>
    <w:rsid w:val="008C032D"/>
    <w:rsid w:val="008C0392"/>
    <w:rsid w:val="008C07FA"/>
    <w:rsid w:val="008C1244"/>
    <w:rsid w:val="008C1D4A"/>
    <w:rsid w:val="008C269F"/>
    <w:rsid w:val="008C33D4"/>
    <w:rsid w:val="008C4262"/>
    <w:rsid w:val="008C5E78"/>
    <w:rsid w:val="008C7EBC"/>
    <w:rsid w:val="008D048A"/>
    <w:rsid w:val="008D0D11"/>
    <w:rsid w:val="008D118C"/>
    <w:rsid w:val="008D1C20"/>
    <w:rsid w:val="008D2173"/>
    <w:rsid w:val="008D4DB3"/>
    <w:rsid w:val="008D5EE0"/>
    <w:rsid w:val="008D61EC"/>
    <w:rsid w:val="008D61FC"/>
    <w:rsid w:val="008D67AA"/>
    <w:rsid w:val="008D6B7F"/>
    <w:rsid w:val="008D6F38"/>
    <w:rsid w:val="008D6FC9"/>
    <w:rsid w:val="008E10BF"/>
    <w:rsid w:val="008E1619"/>
    <w:rsid w:val="008E167C"/>
    <w:rsid w:val="008E18BE"/>
    <w:rsid w:val="008E489C"/>
    <w:rsid w:val="008E590E"/>
    <w:rsid w:val="008E680F"/>
    <w:rsid w:val="008E6C0D"/>
    <w:rsid w:val="008E732E"/>
    <w:rsid w:val="008E7376"/>
    <w:rsid w:val="008F14C9"/>
    <w:rsid w:val="008F35B1"/>
    <w:rsid w:val="008F54E2"/>
    <w:rsid w:val="008F7AB6"/>
    <w:rsid w:val="00900C58"/>
    <w:rsid w:val="00900C8D"/>
    <w:rsid w:val="00900EE7"/>
    <w:rsid w:val="00901F66"/>
    <w:rsid w:val="0090333D"/>
    <w:rsid w:val="00903764"/>
    <w:rsid w:val="00904D2C"/>
    <w:rsid w:val="0090598A"/>
    <w:rsid w:val="00906980"/>
    <w:rsid w:val="0091100F"/>
    <w:rsid w:val="00911715"/>
    <w:rsid w:val="00911A9E"/>
    <w:rsid w:val="00911EE8"/>
    <w:rsid w:val="00912175"/>
    <w:rsid w:val="0091240F"/>
    <w:rsid w:val="00913264"/>
    <w:rsid w:val="0091568C"/>
    <w:rsid w:val="00915C51"/>
    <w:rsid w:val="00915D4D"/>
    <w:rsid w:val="00916939"/>
    <w:rsid w:val="00916F80"/>
    <w:rsid w:val="00917125"/>
    <w:rsid w:val="00920D86"/>
    <w:rsid w:val="00920E0D"/>
    <w:rsid w:val="00921BAA"/>
    <w:rsid w:val="00922958"/>
    <w:rsid w:val="00924DA2"/>
    <w:rsid w:val="009259D9"/>
    <w:rsid w:val="00926496"/>
    <w:rsid w:val="009267B7"/>
    <w:rsid w:val="00926DC4"/>
    <w:rsid w:val="00927195"/>
    <w:rsid w:val="009314DD"/>
    <w:rsid w:val="00931853"/>
    <w:rsid w:val="00932523"/>
    <w:rsid w:val="009342E6"/>
    <w:rsid w:val="00934EEE"/>
    <w:rsid w:val="00936041"/>
    <w:rsid w:val="00936422"/>
    <w:rsid w:val="009369F3"/>
    <w:rsid w:val="00936B9D"/>
    <w:rsid w:val="00941268"/>
    <w:rsid w:val="00941936"/>
    <w:rsid w:val="00941C96"/>
    <w:rsid w:val="00941DF2"/>
    <w:rsid w:val="00942743"/>
    <w:rsid w:val="00942B37"/>
    <w:rsid w:val="0094317B"/>
    <w:rsid w:val="009432F0"/>
    <w:rsid w:val="009433F6"/>
    <w:rsid w:val="0094365E"/>
    <w:rsid w:val="00944A16"/>
    <w:rsid w:val="00944F32"/>
    <w:rsid w:val="009453F6"/>
    <w:rsid w:val="00945917"/>
    <w:rsid w:val="009462E6"/>
    <w:rsid w:val="009467A0"/>
    <w:rsid w:val="009467CE"/>
    <w:rsid w:val="00946C8A"/>
    <w:rsid w:val="00947040"/>
    <w:rsid w:val="00951288"/>
    <w:rsid w:val="009514D5"/>
    <w:rsid w:val="00952ECA"/>
    <w:rsid w:val="00953E3C"/>
    <w:rsid w:val="009546FF"/>
    <w:rsid w:val="00955322"/>
    <w:rsid w:val="00956ECA"/>
    <w:rsid w:val="00957582"/>
    <w:rsid w:val="00957A2B"/>
    <w:rsid w:val="00957D85"/>
    <w:rsid w:val="00960C78"/>
    <w:rsid w:val="009613B7"/>
    <w:rsid w:val="009620D1"/>
    <w:rsid w:val="00962E23"/>
    <w:rsid w:val="00962FB4"/>
    <w:rsid w:val="00963490"/>
    <w:rsid w:val="00964565"/>
    <w:rsid w:val="00964F52"/>
    <w:rsid w:val="0096656A"/>
    <w:rsid w:val="009666D8"/>
    <w:rsid w:val="0096716D"/>
    <w:rsid w:val="00967332"/>
    <w:rsid w:val="00967810"/>
    <w:rsid w:val="00967D0B"/>
    <w:rsid w:val="0097094E"/>
    <w:rsid w:val="00970CBC"/>
    <w:rsid w:val="00971B9F"/>
    <w:rsid w:val="0097241E"/>
    <w:rsid w:val="00972530"/>
    <w:rsid w:val="00972639"/>
    <w:rsid w:val="00973075"/>
    <w:rsid w:val="009741BE"/>
    <w:rsid w:val="00974C23"/>
    <w:rsid w:val="009762D9"/>
    <w:rsid w:val="009769CD"/>
    <w:rsid w:val="0097758D"/>
    <w:rsid w:val="00977C50"/>
    <w:rsid w:val="0098084F"/>
    <w:rsid w:val="00980DCF"/>
    <w:rsid w:val="009815BC"/>
    <w:rsid w:val="00981A01"/>
    <w:rsid w:val="00982DE8"/>
    <w:rsid w:val="009834B3"/>
    <w:rsid w:val="009837BC"/>
    <w:rsid w:val="00983E33"/>
    <w:rsid w:val="00984200"/>
    <w:rsid w:val="0098487E"/>
    <w:rsid w:val="00984D37"/>
    <w:rsid w:val="009856FA"/>
    <w:rsid w:val="00986332"/>
    <w:rsid w:val="0098691C"/>
    <w:rsid w:val="0098702C"/>
    <w:rsid w:val="00990979"/>
    <w:rsid w:val="009922C4"/>
    <w:rsid w:val="00992BB7"/>
    <w:rsid w:val="009945DD"/>
    <w:rsid w:val="00994B52"/>
    <w:rsid w:val="00995230"/>
    <w:rsid w:val="00995CC4"/>
    <w:rsid w:val="00995E13"/>
    <w:rsid w:val="00996EF2"/>
    <w:rsid w:val="009A141C"/>
    <w:rsid w:val="009A1708"/>
    <w:rsid w:val="009A1EF3"/>
    <w:rsid w:val="009A2254"/>
    <w:rsid w:val="009A2688"/>
    <w:rsid w:val="009A2B90"/>
    <w:rsid w:val="009A2FA0"/>
    <w:rsid w:val="009A332C"/>
    <w:rsid w:val="009A3CDB"/>
    <w:rsid w:val="009A3F03"/>
    <w:rsid w:val="009A3F33"/>
    <w:rsid w:val="009A3F41"/>
    <w:rsid w:val="009A48EF"/>
    <w:rsid w:val="009A4A93"/>
    <w:rsid w:val="009A7D0D"/>
    <w:rsid w:val="009B0439"/>
    <w:rsid w:val="009B2116"/>
    <w:rsid w:val="009B2511"/>
    <w:rsid w:val="009B2EA3"/>
    <w:rsid w:val="009B5055"/>
    <w:rsid w:val="009B506A"/>
    <w:rsid w:val="009B6760"/>
    <w:rsid w:val="009B7C28"/>
    <w:rsid w:val="009C0958"/>
    <w:rsid w:val="009C0E52"/>
    <w:rsid w:val="009C25F9"/>
    <w:rsid w:val="009C38F1"/>
    <w:rsid w:val="009C3D2E"/>
    <w:rsid w:val="009C3FA0"/>
    <w:rsid w:val="009C4182"/>
    <w:rsid w:val="009C4B73"/>
    <w:rsid w:val="009C5BC3"/>
    <w:rsid w:val="009C648D"/>
    <w:rsid w:val="009C6B46"/>
    <w:rsid w:val="009C6E82"/>
    <w:rsid w:val="009C6F97"/>
    <w:rsid w:val="009D0DF9"/>
    <w:rsid w:val="009D323B"/>
    <w:rsid w:val="009D3364"/>
    <w:rsid w:val="009D3E9A"/>
    <w:rsid w:val="009D4424"/>
    <w:rsid w:val="009D4A39"/>
    <w:rsid w:val="009D4CA2"/>
    <w:rsid w:val="009D520E"/>
    <w:rsid w:val="009D5E93"/>
    <w:rsid w:val="009D6C64"/>
    <w:rsid w:val="009D73BD"/>
    <w:rsid w:val="009E062E"/>
    <w:rsid w:val="009E0F4E"/>
    <w:rsid w:val="009E151E"/>
    <w:rsid w:val="009E1BD0"/>
    <w:rsid w:val="009E23A3"/>
    <w:rsid w:val="009E2664"/>
    <w:rsid w:val="009E329A"/>
    <w:rsid w:val="009E3E9B"/>
    <w:rsid w:val="009E40C6"/>
    <w:rsid w:val="009E530E"/>
    <w:rsid w:val="009E5CC9"/>
    <w:rsid w:val="009E682D"/>
    <w:rsid w:val="009E6C09"/>
    <w:rsid w:val="009E7B2D"/>
    <w:rsid w:val="009E7EEB"/>
    <w:rsid w:val="009F064D"/>
    <w:rsid w:val="009F18DA"/>
    <w:rsid w:val="009F3959"/>
    <w:rsid w:val="009F3983"/>
    <w:rsid w:val="009F3F88"/>
    <w:rsid w:val="009F4343"/>
    <w:rsid w:val="009F435B"/>
    <w:rsid w:val="009F4BA2"/>
    <w:rsid w:val="009F53EA"/>
    <w:rsid w:val="009F54D5"/>
    <w:rsid w:val="009F58FC"/>
    <w:rsid w:val="009F606B"/>
    <w:rsid w:val="009F71FF"/>
    <w:rsid w:val="009F7F21"/>
    <w:rsid w:val="00A00459"/>
    <w:rsid w:val="00A00842"/>
    <w:rsid w:val="00A00AC7"/>
    <w:rsid w:val="00A00D8A"/>
    <w:rsid w:val="00A01104"/>
    <w:rsid w:val="00A01B4A"/>
    <w:rsid w:val="00A03156"/>
    <w:rsid w:val="00A04CC2"/>
    <w:rsid w:val="00A05543"/>
    <w:rsid w:val="00A058A0"/>
    <w:rsid w:val="00A058C6"/>
    <w:rsid w:val="00A05BD0"/>
    <w:rsid w:val="00A07780"/>
    <w:rsid w:val="00A07ED3"/>
    <w:rsid w:val="00A1008C"/>
    <w:rsid w:val="00A10A0A"/>
    <w:rsid w:val="00A11018"/>
    <w:rsid w:val="00A12251"/>
    <w:rsid w:val="00A131E1"/>
    <w:rsid w:val="00A13E52"/>
    <w:rsid w:val="00A14C2B"/>
    <w:rsid w:val="00A15993"/>
    <w:rsid w:val="00A15FA4"/>
    <w:rsid w:val="00A16833"/>
    <w:rsid w:val="00A17493"/>
    <w:rsid w:val="00A174E7"/>
    <w:rsid w:val="00A17BE9"/>
    <w:rsid w:val="00A17C6F"/>
    <w:rsid w:val="00A20503"/>
    <w:rsid w:val="00A206D9"/>
    <w:rsid w:val="00A20F05"/>
    <w:rsid w:val="00A212B5"/>
    <w:rsid w:val="00A21DB4"/>
    <w:rsid w:val="00A22433"/>
    <w:rsid w:val="00A247F8"/>
    <w:rsid w:val="00A25F8E"/>
    <w:rsid w:val="00A276D9"/>
    <w:rsid w:val="00A27969"/>
    <w:rsid w:val="00A30932"/>
    <w:rsid w:val="00A313B3"/>
    <w:rsid w:val="00A3155D"/>
    <w:rsid w:val="00A31789"/>
    <w:rsid w:val="00A35696"/>
    <w:rsid w:val="00A35760"/>
    <w:rsid w:val="00A35D1E"/>
    <w:rsid w:val="00A36D54"/>
    <w:rsid w:val="00A37472"/>
    <w:rsid w:val="00A377DB"/>
    <w:rsid w:val="00A40031"/>
    <w:rsid w:val="00A40396"/>
    <w:rsid w:val="00A40AF8"/>
    <w:rsid w:val="00A42459"/>
    <w:rsid w:val="00A42A5C"/>
    <w:rsid w:val="00A4399F"/>
    <w:rsid w:val="00A43CAB"/>
    <w:rsid w:val="00A45E93"/>
    <w:rsid w:val="00A46375"/>
    <w:rsid w:val="00A5002E"/>
    <w:rsid w:val="00A504AC"/>
    <w:rsid w:val="00A51461"/>
    <w:rsid w:val="00A514F4"/>
    <w:rsid w:val="00A5156E"/>
    <w:rsid w:val="00A51A6B"/>
    <w:rsid w:val="00A52282"/>
    <w:rsid w:val="00A53C63"/>
    <w:rsid w:val="00A53D64"/>
    <w:rsid w:val="00A54A40"/>
    <w:rsid w:val="00A5500C"/>
    <w:rsid w:val="00A55238"/>
    <w:rsid w:val="00A55DEE"/>
    <w:rsid w:val="00A56B6F"/>
    <w:rsid w:val="00A571F7"/>
    <w:rsid w:val="00A572C6"/>
    <w:rsid w:val="00A578B5"/>
    <w:rsid w:val="00A607B9"/>
    <w:rsid w:val="00A61344"/>
    <w:rsid w:val="00A62E1A"/>
    <w:rsid w:val="00A6345C"/>
    <w:rsid w:val="00A63FA2"/>
    <w:rsid w:val="00A64081"/>
    <w:rsid w:val="00A64B75"/>
    <w:rsid w:val="00A6503C"/>
    <w:rsid w:val="00A65939"/>
    <w:rsid w:val="00A66046"/>
    <w:rsid w:val="00A66ED1"/>
    <w:rsid w:val="00A67132"/>
    <w:rsid w:val="00A67CAA"/>
    <w:rsid w:val="00A70100"/>
    <w:rsid w:val="00A7035A"/>
    <w:rsid w:val="00A712DA"/>
    <w:rsid w:val="00A71412"/>
    <w:rsid w:val="00A71545"/>
    <w:rsid w:val="00A71915"/>
    <w:rsid w:val="00A71DB9"/>
    <w:rsid w:val="00A73059"/>
    <w:rsid w:val="00A7311E"/>
    <w:rsid w:val="00A732B9"/>
    <w:rsid w:val="00A733EE"/>
    <w:rsid w:val="00A73AD9"/>
    <w:rsid w:val="00A74192"/>
    <w:rsid w:val="00A74194"/>
    <w:rsid w:val="00A74886"/>
    <w:rsid w:val="00A75709"/>
    <w:rsid w:val="00A75AF5"/>
    <w:rsid w:val="00A77B73"/>
    <w:rsid w:val="00A77FC2"/>
    <w:rsid w:val="00A803E1"/>
    <w:rsid w:val="00A80FD6"/>
    <w:rsid w:val="00A81C4B"/>
    <w:rsid w:val="00A81CA4"/>
    <w:rsid w:val="00A824C0"/>
    <w:rsid w:val="00A82C42"/>
    <w:rsid w:val="00A82DCF"/>
    <w:rsid w:val="00A82ED3"/>
    <w:rsid w:val="00A83E1A"/>
    <w:rsid w:val="00A84266"/>
    <w:rsid w:val="00A86004"/>
    <w:rsid w:val="00A867B7"/>
    <w:rsid w:val="00A872C9"/>
    <w:rsid w:val="00A90BBE"/>
    <w:rsid w:val="00A90E17"/>
    <w:rsid w:val="00A91102"/>
    <w:rsid w:val="00A912B0"/>
    <w:rsid w:val="00A9176C"/>
    <w:rsid w:val="00A91937"/>
    <w:rsid w:val="00A92A7F"/>
    <w:rsid w:val="00A9306F"/>
    <w:rsid w:val="00A931BA"/>
    <w:rsid w:val="00A935C1"/>
    <w:rsid w:val="00A93EF7"/>
    <w:rsid w:val="00A946F5"/>
    <w:rsid w:val="00A94E13"/>
    <w:rsid w:val="00A969EE"/>
    <w:rsid w:val="00A97C92"/>
    <w:rsid w:val="00A97D17"/>
    <w:rsid w:val="00AA01EC"/>
    <w:rsid w:val="00AA0E8E"/>
    <w:rsid w:val="00AA0EBD"/>
    <w:rsid w:val="00AA109F"/>
    <w:rsid w:val="00AA2645"/>
    <w:rsid w:val="00AA2BDC"/>
    <w:rsid w:val="00AA2F5F"/>
    <w:rsid w:val="00AA30CD"/>
    <w:rsid w:val="00AA3C37"/>
    <w:rsid w:val="00AA48C5"/>
    <w:rsid w:val="00AA5832"/>
    <w:rsid w:val="00AA5987"/>
    <w:rsid w:val="00AA5AE2"/>
    <w:rsid w:val="00AA60AB"/>
    <w:rsid w:val="00AA6297"/>
    <w:rsid w:val="00AB0A05"/>
    <w:rsid w:val="00AB1A84"/>
    <w:rsid w:val="00AB39E6"/>
    <w:rsid w:val="00AB4077"/>
    <w:rsid w:val="00AB78A7"/>
    <w:rsid w:val="00AC04A6"/>
    <w:rsid w:val="00AC0D46"/>
    <w:rsid w:val="00AC0F65"/>
    <w:rsid w:val="00AC1F03"/>
    <w:rsid w:val="00AC208E"/>
    <w:rsid w:val="00AC2190"/>
    <w:rsid w:val="00AC2EA7"/>
    <w:rsid w:val="00AC3547"/>
    <w:rsid w:val="00AC3DA6"/>
    <w:rsid w:val="00AC4091"/>
    <w:rsid w:val="00AC42A1"/>
    <w:rsid w:val="00AC4515"/>
    <w:rsid w:val="00AC6A85"/>
    <w:rsid w:val="00AD0083"/>
    <w:rsid w:val="00AD161A"/>
    <w:rsid w:val="00AD2206"/>
    <w:rsid w:val="00AD2552"/>
    <w:rsid w:val="00AD2D7F"/>
    <w:rsid w:val="00AD2E2D"/>
    <w:rsid w:val="00AD407A"/>
    <w:rsid w:val="00AD42D0"/>
    <w:rsid w:val="00AD4EF4"/>
    <w:rsid w:val="00AD4FB1"/>
    <w:rsid w:val="00AD5C27"/>
    <w:rsid w:val="00AD5F05"/>
    <w:rsid w:val="00AD5FE3"/>
    <w:rsid w:val="00AD607F"/>
    <w:rsid w:val="00AD7722"/>
    <w:rsid w:val="00AE043B"/>
    <w:rsid w:val="00AE0A22"/>
    <w:rsid w:val="00AE0D23"/>
    <w:rsid w:val="00AE1657"/>
    <w:rsid w:val="00AE1A36"/>
    <w:rsid w:val="00AE1DE0"/>
    <w:rsid w:val="00AE3093"/>
    <w:rsid w:val="00AE3EA7"/>
    <w:rsid w:val="00AE4268"/>
    <w:rsid w:val="00AE4455"/>
    <w:rsid w:val="00AE4CC5"/>
    <w:rsid w:val="00AE4D9C"/>
    <w:rsid w:val="00AE51D8"/>
    <w:rsid w:val="00AE53DC"/>
    <w:rsid w:val="00AE5825"/>
    <w:rsid w:val="00AE6311"/>
    <w:rsid w:val="00AE63A5"/>
    <w:rsid w:val="00AE6DCC"/>
    <w:rsid w:val="00AE7021"/>
    <w:rsid w:val="00AE75A7"/>
    <w:rsid w:val="00AF0D5A"/>
    <w:rsid w:val="00AF1F08"/>
    <w:rsid w:val="00AF23B1"/>
    <w:rsid w:val="00AF3778"/>
    <w:rsid w:val="00AF37BD"/>
    <w:rsid w:val="00AF409C"/>
    <w:rsid w:val="00AF4CDA"/>
    <w:rsid w:val="00AF4DDD"/>
    <w:rsid w:val="00AF51FE"/>
    <w:rsid w:val="00AF5595"/>
    <w:rsid w:val="00AF56F9"/>
    <w:rsid w:val="00AF5C7A"/>
    <w:rsid w:val="00AF604B"/>
    <w:rsid w:val="00AF606B"/>
    <w:rsid w:val="00AF61E3"/>
    <w:rsid w:val="00AF62CD"/>
    <w:rsid w:val="00AF648F"/>
    <w:rsid w:val="00AF7D2E"/>
    <w:rsid w:val="00B00017"/>
    <w:rsid w:val="00B00DD7"/>
    <w:rsid w:val="00B01489"/>
    <w:rsid w:val="00B015DC"/>
    <w:rsid w:val="00B0277D"/>
    <w:rsid w:val="00B02CC1"/>
    <w:rsid w:val="00B0326A"/>
    <w:rsid w:val="00B037DE"/>
    <w:rsid w:val="00B03879"/>
    <w:rsid w:val="00B04645"/>
    <w:rsid w:val="00B04D25"/>
    <w:rsid w:val="00B055CA"/>
    <w:rsid w:val="00B06633"/>
    <w:rsid w:val="00B06A6B"/>
    <w:rsid w:val="00B06D2D"/>
    <w:rsid w:val="00B07019"/>
    <w:rsid w:val="00B07440"/>
    <w:rsid w:val="00B07564"/>
    <w:rsid w:val="00B079E9"/>
    <w:rsid w:val="00B07A41"/>
    <w:rsid w:val="00B07F98"/>
    <w:rsid w:val="00B1004A"/>
    <w:rsid w:val="00B105A5"/>
    <w:rsid w:val="00B10DC2"/>
    <w:rsid w:val="00B1116B"/>
    <w:rsid w:val="00B12C17"/>
    <w:rsid w:val="00B13D43"/>
    <w:rsid w:val="00B14566"/>
    <w:rsid w:val="00B16003"/>
    <w:rsid w:val="00B16B04"/>
    <w:rsid w:val="00B16E20"/>
    <w:rsid w:val="00B16F29"/>
    <w:rsid w:val="00B17747"/>
    <w:rsid w:val="00B17820"/>
    <w:rsid w:val="00B201BC"/>
    <w:rsid w:val="00B208EA"/>
    <w:rsid w:val="00B20902"/>
    <w:rsid w:val="00B2267D"/>
    <w:rsid w:val="00B23FE0"/>
    <w:rsid w:val="00B24943"/>
    <w:rsid w:val="00B26333"/>
    <w:rsid w:val="00B2779A"/>
    <w:rsid w:val="00B301CA"/>
    <w:rsid w:val="00B30B0D"/>
    <w:rsid w:val="00B31100"/>
    <w:rsid w:val="00B31D51"/>
    <w:rsid w:val="00B32D18"/>
    <w:rsid w:val="00B33489"/>
    <w:rsid w:val="00B35266"/>
    <w:rsid w:val="00B361B0"/>
    <w:rsid w:val="00B36585"/>
    <w:rsid w:val="00B371C3"/>
    <w:rsid w:val="00B37492"/>
    <w:rsid w:val="00B37F2E"/>
    <w:rsid w:val="00B408B7"/>
    <w:rsid w:val="00B40A14"/>
    <w:rsid w:val="00B411A2"/>
    <w:rsid w:val="00B41544"/>
    <w:rsid w:val="00B42632"/>
    <w:rsid w:val="00B42EBA"/>
    <w:rsid w:val="00B43958"/>
    <w:rsid w:val="00B44205"/>
    <w:rsid w:val="00B44222"/>
    <w:rsid w:val="00B455D4"/>
    <w:rsid w:val="00B45642"/>
    <w:rsid w:val="00B474B2"/>
    <w:rsid w:val="00B47ECF"/>
    <w:rsid w:val="00B50A26"/>
    <w:rsid w:val="00B513FD"/>
    <w:rsid w:val="00B5232C"/>
    <w:rsid w:val="00B53E93"/>
    <w:rsid w:val="00B54855"/>
    <w:rsid w:val="00B54F10"/>
    <w:rsid w:val="00B56223"/>
    <w:rsid w:val="00B56726"/>
    <w:rsid w:val="00B56956"/>
    <w:rsid w:val="00B56FCD"/>
    <w:rsid w:val="00B5763F"/>
    <w:rsid w:val="00B600CC"/>
    <w:rsid w:val="00B60B16"/>
    <w:rsid w:val="00B6155A"/>
    <w:rsid w:val="00B61EF4"/>
    <w:rsid w:val="00B621BE"/>
    <w:rsid w:val="00B623A1"/>
    <w:rsid w:val="00B6344F"/>
    <w:rsid w:val="00B65CE0"/>
    <w:rsid w:val="00B66589"/>
    <w:rsid w:val="00B66E6D"/>
    <w:rsid w:val="00B71FEE"/>
    <w:rsid w:val="00B7394D"/>
    <w:rsid w:val="00B74702"/>
    <w:rsid w:val="00B75290"/>
    <w:rsid w:val="00B75456"/>
    <w:rsid w:val="00B754C1"/>
    <w:rsid w:val="00B75D1D"/>
    <w:rsid w:val="00B77E9A"/>
    <w:rsid w:val="00B8047E"/>
    <w:rsid w:val="00B819A0"/>
    <w:rsid w:val="00B81B8F"/>
    <w:rsid w:val="00B84436"/>
    <w:rsid w:val="00B84B37"/>
    <w:rsid w:val="00B86271"/>
    <w:rsid w:val="00B871A3"/>
    <w:rsid w:val="00B87327"/>
    <w:rsid w:val="00B90049"/>
    <w:rsid w:val="00B900F9"/>
    <w:rsid w:val="00B9011E"/>
    <w:rsid w:val="00B9014F"/>
    <w:rsid w:val="00B9073A"/>
    <w:rsid w:val="00B90ECD"/>
    <w:rsid w:val="00B9102E"/>
    <w:rsid w:val="00B913CB"/>
    <w:rsid w:val="00B91563"/>
    <w:rsid w:val="00B91A4E"/>
    <w:rsid w:val="00B937DD"/>
    <w:rsid w:val="00B93B5F"/>
    <w:rsid w:val="00B9470F"/>
    <w:rsid w:val="00B9493B"/>
    <w:rsid w:val="00B95224"/>
    <w:rsid w:val="00B956D9"/>
    <w:rsid w:val="00B9707B"/>
    <w:rsid w:val="00B97326"/>
    <w:rsid w:val="00BA008B"/>
    <w:rsid w:val="00BA1522"/>
    <w:rsid w:val="00BA1D39"/>
    <w:rsid w:val="00BA22E6"/>
    <w:rsid w:val="00BA26C3"/>
    <w:rsid w:val="00BA3342"/>
    <w:rsid w:val="00BA3469"/>
    <w:rsid w:val="00BA37F5"/>
    <w:rsid w:val="00BA3E98"/>
    <w:rsid w:val="00BA47BB"/>
    <w:rsid w:val="00BA5DBA"/>
    <w:rsid w:val="00BA6ACE"/>
    <w:rsid w:val="00BA7683"/>
    <w:rsid w:val="00BA77AB"/>
    <w:rsid w:val="00BB0896"/>
    <w:rsid w:val="00BB12F7"/>
    <w:rsid w:val="00BB20AE"/>
    <w:rsid w:val="00BB2134"/>
    <w:rsid w:val="00BB2282"/>
    <w:rsid w:val="00BB2E91"/>
    <w:rsid w:val="00BB421C"/>
    <w:rsid w:val="00BB47DB"/>
    <w:rsid w:val="00BB50E5"/>
    <w:rsid w:val="00BB628A"/>
    <w:rsid w:val="00BB6DAC"/>
    <w:rsid w:val="00BB72B8"/>
    <w:rsid w:val="00BB7612"/>
    <w:rsid w:val="00BB78DA"/>
    <w:rsid w:val="00BC2021"/>
    <w:rsid w:val="00BC206C"/>
    <w:rsid w:val="00BC21AC"/>
    <w:rsid w:val="00BC3E06"/>
    <w:rsid w:val="00BC4B7A"/>
    <w:rsid w:val="00BC4B8B"/>
    <w:rsid w:val="00BC62DC"/>
    <w:rsid w:val="00BC6E47"/>
    <w:rsid w:val="00BC7933"/>
    <w:rsid w:val="00BC7BD6"/>
    <w:rsid w:val="00BC7D75"/>
    <w:rsid w:val="00BD0315"/>
    <w:rsid w:val="00BD2570"/>
    <w:rsid w:val="00BD32C3"/>
    <w:rsid w:val="00BD4618"/>
    <w:rsid w:val="00BD574D"/>
    <w:rsid w:val="00BE05E3"/>
    <w:rsid w:val="00BE0F34"/>
    <w:rsid w:val="00BE1270"/>
    <w:rsid w:val="00BE16F9"/>
    <w:rsid w:val="00BE17AD"/>
    <w:rsid w:val="00BE1B25"/>
    <w:rsid w:val="00BE1F00"/>
    <w:rsid w:val="00BE288E"/>
    <w:rsid w:val="00BE2929"/>
    <w:rsid w:val="00BE2F90"/>
    <w:rsid w:val="00BE41C0"/>
    <w:rsid w:val="00BE4BFB"/>
    <w:rsid w:val="00BE53AA"/>
    <w:rsid w:val="00BE5B7F"/>
    <w:rsid w:val="00BE60EE"/>
    <w:rsid w:val="00BE6417"/>
    <w:rsid w:val="00BE6C96"/>
    <w:rsid w:val="00BE6EC5"/>
    <w:rsid w:val="00BF00F0"/>
    <w:rsid w:val="00BF287C"/>
    <w:rsid w:val="00BF2EAA"/>
    <w:rsid w:val="00BF5FC6"/>
    <w:rsid w:val="00BF605D"/>
    <w:rsid w:val="00BF610A"/>
    <w:rsid w:val="00BF6494"/>
    <w:rsid w:val="00C00F78"/>
    <w:rsid w:val="00C014C7"/>
    <w:rsid w:val="00C01F44"/>
    <w:rsid w:val="00C02596"/>
    <w:rsid w:val="00C02813"/>
    <w:rsid w:val="00C02A09"/>
    <w:rsid w:val="00C03687"/>
    <w:rsid w:val="00C05183"/>
    <w:rsid w:val="00C0572F"/>
    <w:rsid w:val="00C065E3"/>
    <w:rsid w:val="00C0673B"/>
    <w:rsid w:val="00C07167"/>
    <w:rsid w:val="00C10C55"/>
    <w:rsid w:val="00C10E46"/>
    <w:rsid w:val="00C10F40"/>
    <w:rsid w:val="00C11A0C"/>
    <w:rsid w:val="00C12FC8"/>
    <w:rsid w:val="00C1419C"/>
    <w:rsid w:val="00C14924"/>
    <w:rsid w:val="00C14D5B"/>
    <w:rsid w:val="00C15175"/>
    <w:rsid w:val="00C16678"/>
    <w:rsid w:val="00C16897"/>
    <w:rsid w:val="00C16ABB"/>
    <w:rsid w:val="00C16B65"/>
    <w:rsid w:val="00C210C4"/>
    <w:rsid w:val="00C21423"/>
    <w:rsid w:val="00C22919"/>
    <w:rsid w:val="00C22C7D"/>
    <w:rsid w:val="00C23DDC"/>
    <w:rsid w:val="00C23FA5"/>
    <w:rsid w:val="00C244C5"/>
    <w:rsid w:val="00C24769"/>
    <w:rsid w:val="00C24D5D"/>
    <w:rsid w:val="00C2538B"/>
    <w:rsid w:val="00C2695D"/>
    <w:rsid w:val="00C30AC8"/>
    <w:rsid w:val="00C30AE4"/>
    <w:rsid w:val="00C3122C"/>
    <w:rsid w:val="00C31308"/>
    <w:rsid w:val="00C31575"/>
    <w:rsid w:val="00C32936"/>
    <w:rsid w:val="00C33443"/>
    <w:rsid w:val="00C34102"/>
    <w:rsid w:val="00C34BDD"/>
    <w:rsid w:val="00C35BBD"/>
    <w:rsid w:val="00C366C5"/>
    <w:rsid w:val="00C411BA"/>
    <w:rsid w:val="00C41471"/>
    <w:rsid w:val="00C41B72"/>
    <w:rsid w:val="00C41BB4"/>
    <w:rsid w:val="00C42DA4"/>
    <w:rsid w:val="00C4506D"/>
    <w:rsid w:val="00C45343"/>
    <w:rsid w:val="00C46863"/>
    <w:rsid w:val="00C5009B"/>
    <w:rsid w:val="00C51800"/>
    <w:rsid w:val="00C51BA7"/>
    <w:rsid w:val="00C52607"/>
    <w:rsid w:val="00C535D7"/>
    <w:rsid w:val="00C53D99"/>
    <w:rsid w:val="00C547FA"/>
    <w:rsid w:val="00C54954"/>
    <w:rsid w:val="00C556E1"/>
    <w:rsid w:val="00C560C6"/>
    <w:rsid w:val="00C56BFE"/>
    <w:rsid w:val="00C57E80"/>
    <w:rsid w:val="00C6058A"/>
    <w:rsid w:val="00C61258"/>
    <w:rsid w:val="00C61812"/>
    <w:rsid w:val="00C61A70"/>
    <w:rsid w:val="00C623C2"/>
    <w:rsid w:val="00C6249F"/>
    <w:rsid w:val="00C626DD"/>
    <w:rsid w:val="00C62923"/>
    <w:rsid w:val="00C62B04"/>
    <w:rsid w:val="00C62C2B"/>
    <w:rsid w:val="00C62DE9"/>
    <w:rsid w:val="00C62FE9"/>
    <w:rsid w:val="00C63603"/>
    <w:rsid w:val="00C6371A"/>
    <w:rsid w:val="00C63778"/>
    <w:rsid w:val="00C63791"/>
    <w:rsid w:val="00C63DC9"/>
    <w:rsid w:val="00C642E4"/>
    <w:rsid w:val="00C64616"/>
    <w:rsid w:val="00C652FE"/>
    <w:rsid w:val="00C66925"/>
    <w:rsid w:val="00C717C2"/>
    <w:rsid w:val="00C71C69"/>
    <w:rsid w:val="00C71CBF"/>
    <w:rsid w:val="00C72130"/>
    <w:rsid w:val="00C739A9"/>
    <w:rsid w:val="00C7683A"/>
    <w:rsid w:val="00C76A81"/>
    <w:rsid w:val="00C7768C"/>
    <w:rsid w:val="00C77752"/>
    <w:rsid w:val="00C77AA6"/>
    <w:rsid w:val="00C81DB4"/>
    <w:rsid w:val="00C82998"/>
    <w:rsid w:val="00C82C9E"/>
    <w:rsid w:val="00C8354B"/>
    <w:rsid w:val="00C858A1"/>
    <w:rsid w:val="00C86108"/>
    <w:rsid w:val="00C866D1"/>
    <w:rsid w:val="00C87710"/>
    <w:rsid w:val="00C906D8"/>
    <w:rsid w:val="00C909CA"/>
    <w:rsid w:val="00C9128B"/>
    <w:rsid w:val="00C9128E"/>
    <w:rsid w:val="00C92AEB"/>
    <w:rsid w:val="00C92E46"/>
    <w:rsid w:val="00C93E98"/>
    <w:rsid w:val="00C94359"/>
    <w:rsid w:val="00C94593"/>
    <w:rsid w:val="00C945DA"/>
    <w:rsid w:val="00C95BCC"/>
    <w:rsid w:val="00C95C63"/>
    <w:rsid w:val="00C95F12"/>
    <w:rsid w:val="00C95FE1"/>
    <w:rsid w:val="00C9602C"/>
    <w:rsid w:val="00CA1730"/>
    <w:rsid w:val="00CA1A8D"/>
    <w:rsid w:val="00CA44B7"/>
    <w:rsid w:val="00CA49C5"/>
    <w:rsid w:val="00CA4A4E"/>
    <w:rsid w:val="00CA553C"/>
    <w:rsid w:val="00CA59EC"/>
    <w:rsid w:val="00CA6482"/>
    <w:rsid w:val="00CA78BE"/>
    <w:rsid w:val="00CB0C51"/>
    <w:rsid w:val="00CB2083"/>
    <w:rsid w:val="00CB2A39"/>
    <w:rsid w:val="00CB4621"/>
    <w:rsid w:val="00CB4ADF"/>
    <w:rsid w:val="00CB539F"/>
    <w:rsid w:val="00CB5829"/>
    <w:rsid w:val="00CB6989"/>
    <w:rsid w:val="00CB7D1C"/>
    <w:rsid w:val="00CC0471"/>
    <w:rsid w:val="00CC0C49"/>
    <w:rsid w:val="00CC3304"/>
    <w:rsid w:val="00CC3396"/>
    <w:rsid w:val="00CC436D"/>
    <w:rsid w:val="00CC457A"/>
    <w:rsid w:val="00CC4CE7"/>
    <w:rsid w:val="00CC617E"/>
    <w:rsid w:val="00CC791D"/>
    <w:rsid w:val="00CD0113"/>
    <w:rsid w:val="00CD1258"/>
    <w:rsid w:val="00CD1AE1"/>
    <w:rsid w:val="00CD1D6D"/>
    <w:rsid w:val="00CD3596"/>
    <w:rsid w:val="00CD40AF"/>
    <w:rsid w:val="00CD5695"/>
    <w:rsid w:val="00CD6C48"/>
    <w:rsid w:val="00CD6CF5"/>
    <w:rsid w:val="00CD6EED"/>
    <w:rsid w:val="00CD7482"/>
    <w:rsid w:val="00CD7A6A"/>
    <w:rsid w:val="00CD7B3D"/>
    <w:rsid w:val="00CE0828"/>
    <w:rsid w:val="00CE29FC"/>
    <w:rsid w:val="00CE3E60"/>
    <w:rsid w:val="00CE3E80"/>
    <w:rsid w:val="00CE4BA7"/>
    <w:rsid w:val="00CE52D5"/>
    <w:rsid w:val="00CE587F"/>
    <w:rsid w:val="00CE6358"/>
    <w:rsid w:val="00CE6A46"/>
    <w:rsid w:val="00CE7ADC"/>
    <w:rsid w:val="00CF006B"/>
    <w:rsid w:val="00CF1B8A"/>
    <w:rsid w:val="00CF1E8C"/>
    <w:rsid w:val="00CF21DA"/>
    <w:rsid w:val="00CF2412"/>
    <w:rsid w:val="00CF2593"/>
    <w:rsid w:val="00CF532A"/>
    <w:rsid w:val="00CF6CCA"/>
    <w:rsid w:val="00D0012F"/>
    <w:rsid w:val="00D01070"/>
    <w:rsid w:val="00D02B6E"/>
    <w:rsid w:val="00D03E8A"/>
    <w:rsid w:val="00D04B08"/>
    <w:rsid w:val="00D06054"/>
    <w:rsid w:val="00D06D4D"/>
    <w:rsid w:val="00D071D0"/>
    <w:rsid w:val="00D07465"/>
    <w:rsid w:val="00D10213"/>
    <w:rsid w:val="00D108D8"/>
    <w:rsid w:val="00D10C10"/>
    <w:rsid w:val="00D11D80"/>
    <w:rsid w:val="00D14935"/>
    <w:rsid w:val="00D14E09"/>
    <w:rsid w:val="00D153DF"/>
    <w:rsid w:val="00D17E57"/>
    <w:rsid w:val="00D20204"/>
    <w:rsid w:val="00D207A3"/>
    <w:rsid w:val="00D2166E"/>
    <w:rsid w:val="00D22181"/>
    <w:rsid w:val="00D22DCF"/>
    <w:rsid w:val="00D231C0"/>
    <w:rsid w:val="00D232E0"/>
    <w:rsid w:val="00D245F7"/>
    <w:rsid w:val="00D24689"/>
    <w:rsid w:val="00D25CFB"/>
    <w:rsid w:val="00D25D94"/>
    <w:rsid w:val="00D25E78"/>
    <w:rsid w:val="00D26749"/>
    <w:rsid w:val="00D2746D"/>
    <w:rsid w:val="00D30454"/>
    <w:rsid w:val="00D30618"/>
    <w:rsid w:val="00D307D1"/>
    <w:rsid w:val="00D31196"/>
    <w:rsid w:val="00D313EF"/>
    <w:rsid w:val="00D31452"/>
    <w:rsid w:val="00D31690"/>
    <w:rsid w:val="00D31ACC"/>
    <w:rsid w:val="00D32085"/>
    <w:rsid w:val="00D33198"/>
    <w:rsid w:val="00D34675"/>
    <w:rsid w:val="00D34F7E"/>
    <w:rsid w:val="00D35C7D"/>
    <w:rsid w:val="00D367D7"/>
    <w:rsid w:val="00D40B0D"/>
    <w:rsid w:val="00D41014"/>
    <w:rsid w:val="00D416B2"/>
    <w:rsid w:val="00D41DD6"/>
    <w:rsid w:val="00D41EC2"/>
    <w:rsid w:val="00D4219F"/>
    <w:rsid w:val="00D422CA"/>
    <w:rsid w:val="00D429B1"/>
    <w:rsid w:val="00D42C84"/>
    <w:rsid w:val="00D43816"/>
    <w:rsid w:val="00D43845"/>
    <w:rsid w:val="00D44273"/>
    <w:rsid w:val="00D452EC"/>
    <w:rsid w:val="00D46101"/>
    <w:rsid w:val="00D466C3"/>
    <w:rsid w:val="00D46D89"/>
    <w:rsid w:val="00D47B09"/>
    <w:rsid w:val="00D50058"/>
    <w:rsid w:val="00D509B1"/>
    <w:rsid w:val="00D51BAD"/>
    <w:rsid w:val="00D52385"/>
    <w:rsid w:val="00D52A02"/>
    <w:rsid w:val="00D52F5E"/>
    <w:rsid w:val="00D52F78"/>
    <w:rsid w:val="00D53809"/>
    <w:rsid w:val="00D53C45"/>
    <w:rsid w:val="00D54E17"/>
    <w:rsid w:val="00D55F46"/>
    <w:rsid w:val="00D563EF"/>
    <w:rsid w:val="00D5668C"/>
    <w:rsid w:val="00D56942"/>
    <w:rsid w:val="00D569B4"/>
    <w:rsid w:val="00D570A9"/>
    <w:rsid w:val="00D57506"/>
    <w:rsid w:val="00D57E1E"/>
    <w:rsid w:val="00D602D9"/>
    <w:rsid w:val="00D60B62"/>
    <w:rsid w:val="00D61BA1"/>
    <w:rsid w:val="00D61BB3"/>
    <w:rsid w:val="00D61E19"/>
    <w:rsid w:val="00D620C9"/>
    <w:rsid w:val="00D63618"/>
    <w:rsid w:val="00D6364D"/>
    <w:rsid w:val="00D64540"/>
    <w:rsid w:val="00D64678"/>
    <w:rsid w:val="00D64AFF"/>
    <w:rsid w:val="00D6535B"/>
    <w:rsid w:val="00D67195"/>
    <w:rsid w:val="00D674A6"/>
    <w:rsid w:val="00D71691"/>
    <w:rsid w:val="00D719E9"/>
    <w:rsid w:val="00D72564"/>
    <w:rsid w:val="00D727C0"/>
    <w:rsid w:val="00D72BE6"/>
    <w:rsid w:val="00D72CA9"/>
    <w:rsid w:val="00D7319B"/>
    <w:rsid w:val="00D73252"/>
    <w:rsid w:val="00D73330"/>
    <w:rsid w:val="00D7463D"/>
    <w:rsid w:val="00D74744"/>
    <w:rsid w:val="00D74C97"/>
    <w:rsid w:val="00D74DEE"/>
    <w:rsid w:val="00D75AAB"/>
    <w:rsid w:val="00D776DD"/>
    <w:rsid w:val="00D8016C"/>
    <w:rsid w:val="00D803CF"/>
    <w:rsid w:val="00D80483"/>
    <w:rsid w:val="00D809C3"/>
    <w:rsid w:val="00D821B5"/>
    <w:rsid w:val="00D83186"/>
    <w:rsid w:val="00D83ECB"/>
    <w:rsid w:val="00D84B3C"/>
    <w:rsid w:val="00D85720"/>
    <w:rsid w:val="00D85DF9"/>
    <w:rsid w:val="00D86965"/>
    <w:rsid w:val="00D87C35"/>
    <w:rsid w:val="00D87E59"/>
    <w:rsid w:val="00D90601"/>
    <w:rsid w:val="00D9069E"/>
    <w:rsid w:val="00D91481"/>
    <w:rsid w:val="00D9153F"/>
    <w:rsid w:val="00D915C7"/>
    <w:rsid w:val="00D934B4"/>
    <w:rsid w:val="00D93561"/>
    <w:rsid w:val="00D94172"/>
    <w:rsid w:val="00D959B1"/>
    <w:rsid w:val="00D95A43"/>
    <w:rsid w:val="00D972F7"/>
    <w:rsid w:val="00D97C04"/>
    <w:rsid w:val="00D97D93"/>
    <w:rsid w:val="00DA0B51"/>
    <w:rsid w:val="00DA125D"/>
    <w:rsid w:val="00DA1C27"/>
    <w:rsid w:val="00DA2508"/>
    <w:rsid w:val="00DA37C2"/>
    <w:rsid w:val="00DA3B62"/>
    <w:rsid w:val="00DA3BE0"/>
    <w:rsid w:val="00DA4047"/>
    <w:rsid w:val="00DA6885"/>
    <w:rsid w:val="00DA68B3"/>
    <w:rsid w:val="00DA6BFD"/>
    <w:rsid w:val="00DA7AB4"/>
    <w:rsid w:val="00DB11A9"/>
    <w:rsid w:val="00DB1743"/>
    <w:rsid w:val="00DB1C15"/>
    <w:rsid w:val="00DB1E9D"/>
    <w:rsid w:val="00DB2258"/>
    <w:rsid w:val="00DB24EE"/>
    <w:rsid w:val="00DB4939"/>
    <w:rsid w:val="00DB4B67"/>
    <w:rsid w:val="00DB4CBE"/>
    <w:rsid w:val="00DB5155"/>
    <w:rsid w:val="00DB56F1"/>
    <w:rsid w:val="00DB5724"/>
    <w:rsid w:val="00DB57B8"/>
    <w:rsid w:val="00DB6787"/>
    <w:rsid w:val="00DB7928"/>
    <w:rsid w:val="00DC0358"/>
    <w:rsid w:val="00DC1628"/>
    <w:rsid w:val="00DC1CBC"/>
    <w:rsid w:val="00DC413B"/>
    <w:rsid w:val="00DC51C7"/>
    <w:rsid w:val="00DC5D98"/>
    <w:rsid w:val="00DC6141"/>
    <w:rsid w:val="00DC68C7"/>
    <w:rsid w:val="00DC692A"/>
    <w:rsid w:val="00DC7E6A"/>
    <w:rsid w:val="00DD0642"/>
    <w:rsid w:val="00DD1465"/>
    <w:rsid w:val="00DD1B8B"/>
    <w:rsid w:val="00DD1FCA"/>
    <w:rsid w:val="00DD21AC"/>
    <w:rsid w:val="00DD28A5"/>
    <w:rsid w:val="00DD2FAD"/>
    <w:rsid w:val="00DD30DC"/>
    <w:rsid w:val="00DD3DFA"/>
    <w:rsid w:val="00DD468C"/>
    <w:rsid w:val="00DD6B30"/>
    <w:rsid w:val="00DD7639"/>
    <w:rsid w:val="00DD7A08"/>
    <w:rsid w:val="00DE0098"/>
    <w:rsid w:val="00DE092F"/>
    <w:rsid w:val="00DE2508"/>
    <w:rsid w:val="00DE310C"/>
    <w:rsid w:val="00DE3D58"/>
    <w:rsid w:val="00DE4C97"/>
    <w:rsid w:val="00DF0700"/>
    <w:rsid w:val="00DF183E"/>
    <w:rsid w:val="00DF1A5D"/>
    <w:rsid w:val="00DF1DCA"/>
    <w:rsid w:val="00DF219E"/>
    <w:rsid w:val="00DF341B"/>
    <w:rsid w:val="00DF35C4"/>
    <w:rsid w:val="00DF3E1B"/>
    <w:rsid w:val="00DF4432"/>
    <w:rsid w:val="00DF48D6"/>
    <w:rsid w:val="00DF5B4C"/>
    <w:rsid w:val="00DF5C1C"/>
    <w:rsid w:val="00DF5F17"/>
    <w:rsid w:val="00DF6BE5"/>
    <w:rsid w:val="00DF7B03"/>
    <w:rsid w:val="00E00985"/>
    <w:rsid w:val="00E00D83"/>
    <w:rsid w:val="00E00DE4"/>
    <w:rsid w:val="00E00FC4"/>
    <w:rsid w:val="00E03B85"/>
    <w:rsid w:val="00E03C1A"/>
    <w:rsid w:val="00E03C62"/>
    <w:rsid w:val="00E0476C"/>
    <w:rsid w:val="00E04C7E"/>
    <w:rsid w:val="00E055B7"/>
    <w:rsid w:val="00E063C8"/>
    <w:rsid w:val="00E06BA7"/>
    <w:rsid w:val="00E077EB"/>
    <w:rsid w:val="00E07D74"/>
    <w:rsid w:val="00E10267"/>
    <w:rsid w:val="00E11704"/>
    <w:rsid w:val="00E11F99"/>
    <w:rsid w:val="00E11FA5"/>
    <w:rsid w:val="00E12879"/>
    <w:rsid w:val="00E13862"/>
    <w:rsid w:val="00E147FB"/>
    <w:rsid w:val="00E21232"/>
    <w:rsid w:val="00E21565"/>
    <w:rsid w:val="00E22181"/>
    <w:rsid w:val="00E225F8"/>
    <w:rsid w:val="00E22930"/>
    <w:rsid w:val="00E2348D"/>
    <w:rsid w:val="00E23743"/>
    <w:rsid w:val="00E23ECD"/>
    <w:rsid w:val="00E25A15"/>
    <w:rsid w:val="00E2717A"/>
    <w:rsid w:val="00E3073E"/>
    <w:rsid w:val="00E30A28"/>
    <w:rsid w:val="00E30AAA"/>
    <w:rsid w:val="00E31544"/>
    <w:rsid w:val="00E3159B"/>
    <w:rsid w:val="00E319C5"/>
    <w:rsid w:val="00E32731"/>
    <w:rsid w:val="00E32880"/>
    <w:rsid w:val="00E33259"/>
    <w:rsid w:val="00E34451"/>
    <w:rsid w:val="00E345B2"/>
    <w:rsid w:val="00E3530E"/>
    <w:rsid w:val="00E35A01"/>
    <w:rsid w:val="00E37742"/>
    <w:rsid w:val="00E40F24"/>
    <w:rsid w:val="00E412E4"/>
    <w:rsid w:val="00E42526"/>
    <w:rsid w:val="00E431CE"/>
    <w:rsid w:val="00E43819"/>
    <w:rsid w:val="00E44189"/>
    <w:rsid w:val="00E44B8F"/>
    <w:rsid w:val="00E44E91"/>
    <w:rsid w:val="00E4518A"/>
    <w:rsid w:val="00E4549F"/>
    <w:rsid w:val="00E47C72"/>
    <w:rsid w:val="00E47F62"/>
    <w:rsid w:val="00E50203"/>
    <w:rsid w:val="00E51073"/>
    <w:rsid w:val="00E52028"/>
    <w:rsid w:val="00E522C2"/>
    <w:rsid w:val="00E52ACD"/>
    <w:rsid w:val="00E52E3C"/>
    <w:rsid w:val="00E5304E"/>
    <w:rsid w:val="00E53B1A"/>
    <w:rsid w:val="00E53C79"/>
    <w:rsid w:val="00E54415"/>
    <w:rsid w:val="00E558A9"/>
    <w:rsid w:val="00E55A44"/>
    <w:rsid w:val="00E56352"/>
    <w:rsid w:val="00E567BC"/>
    <w:rsid w:val="00E570A2"/>
    <w:rsid w:val="00E6020D"/>
    <w:rsid w:val="00E602D6"/>
    <w:rsid w:val="00E60F98"/>
    <w:rsid w:val="00E61277"/>
    <w:rsid w:val="00E61887"/>
    <w:rsid w:val="00E61CFD"/>
    <w:rsid w:val="00E61EAF"/>
    <w:rsid w:val="00E622CF"/>
    <w:rsid w:val="00E62D78"/>
    <w:rsid w:val="00E650D8"/>
    <w:rsid w:val="00E653E0"/>
    <w:rsid w:val="00E6590E"/>
    <w:rsid w:val="00E6593D"/>
    <w:rsid w:val="00E666E4"/>
    <w:rsid w:val="00E6687E"/>
    <w:rsid w:val="00E6709E"/>
    <w:rsid w:val="00E671E2"/>
    <w:rsid w:val="00E676A7"/>
    <w:rsid w:val="00E702B2"/>
    <w:rsid w:val="00E71E99"/>
    <w:rsid w:val="00E72082"/>
    <w:rsid w:val="00E72610"/>
    <w:rsid w:val="00E72B8D"/>
    <w:rsid w:val="00E7369E"/>
    <w:rsid w:val="00E73931"/>
    <w:rsid w:val="00E7399C"/>
    <w:rsid w:val="00E73EA3"/>
    <w:rsid w:val="00E742F7"/>
    <w:rsid w:val="00E7477D"/>
    <w:rsid w:val="00E74E13"/>
    <w:rsid w:val="00E76D90"/>
    <w:rsid w:val="00E76FEB"/>
    <w:rsid w:val="00E772FB"/>
    <w:rsid w:val="00E8068F"/>
    <w:rsid w:val="00E80EB5"/>
    <w:rsid w:val="00E81C4B"/>
    <w:rsid w:val="00E827F4"/>
    <w:rsid w:val="00E82EC4"/>
    <w:rsid w:val="00E83D1C"/>
    <w:rsid w:val="00E83FE4"/>
    <w:rsid w:val="00E84014"/>
    <w:rsid w:val="00E84052"/>
    <w:rsid w:val="00E842CC"/>
    <w:rsid w:val="00E843E0"/>
    <w:rsid w:val="00E84A61"/>
    <w:rsid w:val="00E853D5"/>
    <w:rsid w:val="00E8548B"/>
    <w:rsid w:val="00E8704D"/>
    <w:rsid w:val="00E87CD8"/>
    <w:rsid w:val="00E90DE2"/>
    <w:rsid w:val="00E91FA2"/>
    <w:rsid w:val="00E94227"/>
    <w:rsid w:val="00E96071"/>
    <w:rsid w:val="00E9646F"/>
    <w:rsid w:val="00E967B4"/>
    <w:rsid w:val="00E96AAD"/>
    <w:rsid w:val="00E97754"/>
    <w:rsid w:val="00EA0090"/>
    <w:rsid w:val="00EA0F4D"/>
    <w:rsid w:val="00EA1E85"/>
    <w:rsid w:val="00EA2BB3"/>
    <w:rsid w:val="00EA348C"/>
    <w:rsid w:val="00EA4620"/>
    <w:rsid w:val="00EA4C68"/>
    <w:rsid w:val="00EA6432"/>
    <w:rsid w:val="00EA64CF"/>
    <w:rsid w:val="00EB0E4B"/>
    <w:rsid w:val="00EB0FCE"/>
    <w:rsid w:val="00EB1B0C"/>
    <w:rsid w:val="00EB3B9C"/>
    <w:rsid w:val="00EB4BE4"/>
    <w:rsid w:val="00EB4E7B"/>
    <w:rsid w:val="00EB4EDA"/>
    <w:rsid w:val="00EB5570"/>
    <w:rsid w:val="00EB6CF2"/>
    <w:rsid w:val="00EB6DC1"/>
    <w:rsid w:val="00EB74B2"/>
    <w:rsid w:val="00EB7950"/>
    <w:rsid w:val="00EC0174"/>
    <w:rsid w:val="00EC1268"/>
    <w:rsid w:val="00EC1B86"/>
    <w:rsid w:val="00EC2647"/>
    <w:rsid w:val="00EC3061"/>
    <w:rsid w:val="00EC43B4"/>
    <w:rsid w:val="00EC4598"/>
    <w:rsid w:val="00EC51FA"/>
    <w:rsid w:val="00EC6AEF"/>
    <w:rsid w:val="00EC6E1C"/>
    <w:rsid w:val="00ED012B"/>
    <w:rsid w:val="00ED05A8"/>
    <w:rsid w:val="00ED0B74"/>
    <w:rsid w:val="00ED0D57"/>
    <w:rsid w:val="00ED12ED"/>
    <w:rsid w:val="00ED2CE5"/>
    <w:rsid w:val="00ED5229"/>
    <w:rsid w:val="00ED5994"/>
    <w:rsid w:val="00ED6A43"/>
    <w:rsid w:val="00ED734B"/>
    <w:rsid w:val="00ED749C"/>
    <w:rsid w:val="00EE07D7"/>
    <w:rsid w:val="00EE0D39"/>
    <w:rsid w:val="00EE1786"/>
    <w:rsid w:val="00EE1B40"/>
    <w:rsid w:val="00EE1DAE"/>
    <w:rsid w:val="00EE214A"/>
    <w:rsid w:val="00EE3395"/>
    <w:rsid w:val="00EE3CD5"/>
    <w:rsid w:val="00EE4336"/>
    <w:rsid w:val="00EE4BE2"/>
    <w:rsid w:val="00EE5076"/>
    <w:rsid w:val="00EE6C09"/>
    <w:rsid w:val="00EE6C6E"/>
    <w:rsid w:val="00EE6FC1"/>
    <w:rsid w:val="00EF1B50"/>
    <w:rsid w:val="00EF28DB"/>
    <w:rsid w:val="00EF3FB6"/>
    <w:rsid w:val="00EF446B"/>
    <w:rsid w:val="00EF673C"/>
    <w:rsid w:val="00EF6984"/>
    <w:rsid w:val="00EF6D8A"/>
    <w:rsid w:val="00EF7541"/>
    <w:rsid w:val="00EF7EA0"/>
    <w:rsid w:val="00F0068E"/>
    <w:rsid w:val="00F01124"/>
    <w:rsid w:val="00F016AA"/>
    <w:rsid w:val="00F0215B"/>
    <w:rsid w:val="00F05905"/>
    <w:rsid w:val="00F06160"/>
    <w:rsid w:val="00F064F2"/>
    <w:rsid w:val="00F06818"/>
    <w:rsid w:val="00F0719D"/>
    <w:rsid w:val="00F0758C"/>
    <w:rsid w:val="00F10E78"/>
    <w:rsid w:val="00F12DBC"/>
    <w:rsid w:val="00F13141"/>
    <w:rsid w:val="00F138C9"/>
    <w:rsid w:val="00F1450C"/>
    <w:rsid w:val="00F1471E"/>
    <w:rsid w:val="00F15277"/>
    <w:rsid w:val="00F15C94"/>
    <w:rsid w:val="00F1607B"/>
    <w:rsid w:val="00F16205"/>
    <w:rsid w:val="00F169C4"/>
    <w:rsid w:val="00F16A2B"/>
    <w:rsid w:val="00F16B36"/>
    <w:rsid w:val="00F1749E"/>
    <w:rsid w:val="00F22C2D"/>
    <w:rsid w:val="00F22D95"/>
    <w:rsid w:val="00F22EDD"/>
    <w:rsid w:val="00F25188"/>
    <w:rsid w:val="00F25B5A"/>
    <w:rsid w:val="00F263F3"/>
    <w:rsid w:val="00F2721E"/>
    <w:rsid w:val="00F27FFD"/>
    <w:rsid w:val="00F30578"/>
    <w:rsid w:val="00F30D95"/>
    <w:rsid w:val="00F31676"/>
    <w:rsid w:val="00F32201"/>
    <w:rsid w:val="00F338AA"/>
    <w:rsid w:val="00F35086"/>
    <w:rsid w:val="00F355A3"/>
    <w:rsid w:val="00F35D39"/>
    <w:rsid w:val="00F3660F"/>
    <w:rsid w:val="00F36811"/>
    <w:rsid w:val="00F404B5"/>
    <w:rsid w:val="00F40543"/>
    <w:rsid w:val="00F40644"/>
    <w:rsid w:val="00F407E8"/>
    <w:rsid w:val="00F40C8A"/>
    <w:rsid w:val="00F40EF5"/>
    <w:rsid w:val="00F41B15"/>
    <w:rsid w:val="00F41D51"/>
    <w:rsid w:val="00F41ED6"/>
    <w:rsid w:val="00F42A9D"/>
    <w:rsid w:val="00F430A1"/>
    <w:rsid w:val="00F4338E"/>
    <w:rsid w:val="00F44077"/>
    <w:rsid w:val="00F45B08"/>
    <w:rsid w:val="00F45FF8"/>
    <w:rsid w:val="00F46561"/>
    <w:rsid w:val="00F478F0"/>
    <w:rsid w:val="00F500B9"/>
    <w:rsid w:val="00F52194"/>
    <w:rsid w:val="00F54DC7"/>
    <w:rsid w:val="00F54FF7"/>
    <w:rsid w:val="00F554C4"/>
    <w:rsid w:val="00F57EFD"/>
    <w:rsid w:val="00F57FBA"/>
    <w:rsid w:val="00F60599"/>
    <w:rsid w:val="00F610F4"/>
    <w:rsid w:val="00F62069"/>
    <w:rsid w:val="00F62523"/>
    <w:rsid w:val="00F629EC"/>
    <w:rsid w:val="00F62F0D"/>
    <w:rsid w:val="00F63365"/>
    <w:rsid w:val="00F640A1"/>
    <w:rsid w:val="00F648FE"/>
    <w:rsid w:val="00F64CC8"/>
    <w:rsid w:val="00F678AC"/>
    <w:rsid w:val="00F67BB6"/>
    <w:rsid w:val="00F67DC5"/>
    <w:rsid w:val="00F7055F"/>
    <w:rsid w:val="00F707F3"/>
    <w:rsid w:val="00F7112F"/>
    <w:rsid w:val="00F7200D"/>
    <w:rsid w:val="00F72211"/>
    <w:rsid w:val="00F725B1"/>
    <w:rsid w:val="00F734CA"/>
    <w:rsid w:val="00F73CD9"/>
    <w:rsid w:val="00F74D93"/>
    <w:rsid w:val="00F76CEE"/>
    <w:rsid w:val="00F7703A"/>
    <w:rsid w:val="00F7705B"/>
    <w:rsid w:val="00F779D1"/>
    <w:rsid w:val="00F806BC"/>
    <w:rsid w:val="00F838D3"/>
    <w:rsid w:val="00F84CCB"/>
    <w:rsid w:val="00F85553"/>
    <w:rsid w:val="00F8566E"/>
    <w:rsid w:val="00F859DC"/>
    <w:rsid w:val="00F86816"/>
    <w:rsid w:val="00F90585"/>
    <w:rsid w:val="00F90D67"/>
    <w:rsid w:val="00F9225E"/>
    <w:rsid w:val="00F924DB"/>
    <w:rsid w:val="00F9443A"/>
    <w:rsid w:val="00F94A1F"/>
    <w:rsid w:val="00F9614E"/>
    <w:rsid w:val="00F96285"/>
    <w:rsid w:val="00F96481"/>
    <w:rsid w:val="00F96C0C"/>
    <w:rsid w:val="00F96E9C"/>
    <w:rsid w:val="00F977BC"/>
    <w:rsid w:val="00F97B69"/>
    <w:rsid w:val="00F97D3D"/>
    <w:rsid w:val="00FA0194"/>
    <w:rsid w:val="00FA0AE8"/>
    <w:rsid w:val="00FA10F6"/>
    <w:rsid w:val="00FA1373"/>
    <w:rsid w:val="00FA1B70"/>
    <w:rsid w:val="00FA2508"/>
    <w:rsid w:val="00FA2515"/>
    <w:rsid w:val="00FA313F"/>
    <w:rsid w:val="00FA44C0"/>
    <w:rsid w:val="00FA583D"/>
    <w:rsid w:val="00FA612F"/>
    <w:rsid w:val="00FA62D5"/>
    <w:rsid w:val="00FA64BD"/>
    <w:rsid w:val="00FA6567"/>
    <w:rsid w:val="00FA6C67"/>
    <w:rsid w:val="00FA7331"/>
    <w:rsid w:val="00FB0964"/>
    <w:rsid w:val="00FB1F02"/>
    <w:rsid w:val="00FB2E08"/>
    <w:rsid w:val="00FB2F36"/>
    <w:rsid w:val="00FB3530"/>
    <w:rsid w:val="00FB4DBB"/>
    <w:rsid w:val="00FB636B"/>
    <w:rsid w:val="00FB6FA7"/>
    <w:rsid w:val="00FB72A4"/>
    <w:rsid w:val="00FB7630"/>
    <w:rsid w:val="00FB7A8A"/>
    <w:rsid w:val="00FC049C"/>
    <w:rsid w:val="00FC0AA8"/>
    <w:rsid w:val="00FC0B41"/>
    <w:rsid w:val="00FC10CD"/>
    <w:rsid w:val="00FC2D70"/>
    <w:rsid w:val="00FC4373"/>
    <w:rsid w:val="00FC4953"/>
    <w:rsid w:val="00FC532A"/>
    <w:rsid w:val="00FC5E6C"/>
    <w:rsid w:val="00FC6171"/>
    <w:rsid w:val="00FC61C2"/>
    <w:rsid w:val="00FC685E"/>
    <w:rsid w:val="00FC6D0A"/>
    <w:rsid w:val="00FC7719"/>
    <w:rsid w:val="00FD023A"/>
    <w:rsid w:val="00FD1293"/>
    <w:rsid w:val="00FD2962"/>
    <w:rsid w:val="00FD305A"/>
    <w:rsid w:val="00FD3B75"/>
    <w:rsid w:val="00FD4AEB"/>
    <w:rsid w:val="00FD7B42"/>
    <w:rsid w:val="00FD7FBF"/>
    <w:rsid w:val="00FE04D0"/>
    <w:rsid w:val="00FE0803"/>
    <w:rsid w:val="00FE12F8"/>
    <w:rsid w:val="00FE2541"/>
    <w:rsid w:val="00FE2FF6"/>
    <w:rsid w:val="00FE3314"/>
    <w:rsid w:val="00FE3D47"/>
    <w:rsid w:val="00FE4261"/>
    <w:rsid w:val="00FE432E"/>
    <w:rsid w:val="00FE56FB"/>
    <w:rsid w:val="00FE5739"/>
    <w:rsid w:val="00FE57A3"/>
    <w:rsid w:val="00FE6562"/>
    <w:rsid w:val="00FF16D9"/>
    <w:rsid w:val="00FF2A48"/>
    <w:rsid w:val="00FF2CB5"/>
    <w:rsid w:val="00FF35ED"/>
    <w:rsid w:val="00FF3FCA"/>
    <w:rsid w:val="00FF4357"/>
    <w:rsid w:val="00FF53D0"/>
    <w:rsid w:val="00FF5C7B"/>
    <w:rsid w:val="00FF7C4B"/>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8ABE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665"/>
  </w:style>
  <w:style w:type="paragraph" w:styleId="Heading1">
    <w:name w:val="heading 1"/>
    <w:basedOn w:val="Normal"/>
    <w:next w:val="Normal"/>
    <w:link w:val="Heading1Char"/>
    <w:uiPriority w:val="9"/>
    <w:qFormat/>
    <w:rsid w:val="00F138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42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42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542E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542E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542E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542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542E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42E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2651"/>
    <w:rPr>
      <w:sz w:val="16"/>
      <w:szCs w:val="16"/>
    </w:rPr>
  </w:style>
  <w:style w:type="paragraph" w:styleId="CommentText">
    <w:name w:val="annotation text"/>
    <w:basedOn w:val="Normal"/>
    <w:link w:val="CommentTextChar"/>
    <w:uiPriority w:val="99"/>
    <w:unhideWhenUsed/>
    <w:rsid w:val="000F2651"/>
    <w:pPr>
      <w:spacing w:line="240" w:lineRule="auto"/>
    </w:pPr>
    <w:rPr>
      <w:sz w:val="20"/>
      <w:szCs w:val="20"/>
    </w:rPr>
  </w:style>
  <w:style w:type="character" w:customStyle="1" w:styleId="CommentTextChar">
    <w:name w:val="Comment Text Char"/>
    <w:basedOn w:val="DefaultParagraphFont"/>
    <w:link w:val="CommentText"/>
    <w:uiPriority w:val="99"/>
    <w:rsid w:val="000F2651"/>
    <w:rPr>
      <w:sz w:val="20"/>
      <w:szCs w:val="20"/>
    </w:rPr>
  </w:style>
  <w:style w:type="paragraph" w:styleId="BalloonText">
    <w:name w:val="Balloon Text"/>
    <w:basedOn w:val="Normal"/>
    <w:link w:val="BalloonTextChar"/>
    <w:uiPriority w:val="99"/>
    <w:semiHidden/>
    <w:unhideWhenUsed/>
    <w:rsid w:val="000F26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651"/>
    <w:rPr>
      <w:rFonts w:ascii="Segoe UI" w:hAnsi="Segoe UI" w:cs="Segoe UI"/>
      <w:sz w:val="18"/>
      <w:szCs w:val="18"/>
    </w:rPr>
  </w:style>
  <w:style w:type="character" w:customStyle="1" w:styleId="Heading1Char">
    <w:name w:val="Heading 1 Char"/>
    <w:basedOn w:val="DefaultParagraphFont"/>
    <w:link w:val="Heading1"/>
    <w:uiPriority w:val="9"/>
    <w:rsid w:val="00F138C9"/>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ED0D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D0D57"/>
    <w:rPr>
      <w:rFonts w:ascii="Calibri" w:hAnsi="Calibri" w:cs="Calibri"/>
      <w:noProof/>
      <w:lang w:val="en-US"/>
    </w:rPr>
  </w:style>
  <w:style w:type="paragraph" w:customStyle="1" w:styleId="EndNoteBibliography">
    <w:name w:val="EndNote Bibliography"/>
    <w:basedOn w:val="Normal"/>
    <w:link w:val="EndNoteBibliographyChar"/>
    <w:rsid w:val="00ED0D5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D0D57"/>
    <w:rPr>
      <w:rFonts w:ascii="Calibri" w:hAnsi="Calibri" w:cs="Calibri"/>
      <w:noProof/>
      <w:lang w:val="en-US"/>
    </w:rPr>
  </w:style>
  <w:style w:type="character" w:customStyle="1" w:styleId="Heading2Char">
    <w:name w:val="Heading 2 Char"/>
    <w:basedOn w:val="DefaultParagraphFont"/>
    <w:link w:val="Heading2"/>
    <w:uiPriority w:val="9"/>
    <w:rsid w:val="003542E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542E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542E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542E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542E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542E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542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542E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3542EE"/>
    <w:pPr>
      <w:spacing w:after="200" w:line="240" w:lineRule="auto"/>
    </w:pPr>
    <w:rPr>
      <w:i/>
      <w:iCs/>
      <w:color w:val="44546A" w:themeColor="text2"/>
      <w:sz w:val="18"/>
      <w:szCs w:val="18"/>
    </w:rPr>
  </w:style>
  <w:style w:type="table" w:styleId="TableGrid">
    <w:name w:val="Table Grid"/>
    <w:basedOn w:val="TableNormal"/>
    <w:uiPriority w:val="39"/>
    <w:rsid w:val="003542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542EE"/>
    <w:pPr>
      <w:ind w:left="720"/>
      <w:contextualSpacing/>
    </w:pPr>
  </w:style>
  <w:style w:type="character" w:customStyle="1" w:styleId="CaptionChar">
    <w:name w:val="Caption Char"/>
    <w:basedOn w:val="DefaultParagraphFont"/>
    <w:link w:val="Caption"/>
    <w:uiPriority w:val="35"/>
    <w:rsid w:val="003542EE"/>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3542EE"/>
    <w:rPr>
      <w:b/>
      <w:bCs/>
    </w:rPr>
  </w:style>
  <w:style w:type="character" w:customStyle="1" w:styleId="CommentSubjectChar">
    <w:name w:val="Comment Subject Char"/>
    <w:basedOn w:val="CommentTextChar"/>
    <w:link w:val="CommentSubject"/>
    <w:uiPriority w:val="99"/>
    <w:semiHidden/>
    <w:rsid w:val="003542EE"/>
    <w:rPr>
      <w:b/>
      <w:bCs/>
      <w:sz w:val="20"/>
      <w:szCs w:val="20"/>
    </w:rPr>
  </w:style>
  <w:style w:type="paragraph" w:styleId="Revision">
    <w:name w:val="Revision"/>
    <w:hidden/>
    <w:uiPriority w:val="99"/>
    <w:semiHidden/>
    <w:rsid w:val="003542EE"/>
    <w:pPr>
      <w:spacing w:after="0" w:line="240" w:lineRule="auto"/>
    </w:pPr>
  </w:style>
  <w:style w:type="character" w:customStyle="1" w:styleId="normaltextrun">
    <w:name w:val="normaltextrun"/>
    <w:basedOn w:val="DefaultParagraphFont"/>
    <w:rsid w:val="003542EE"/>
  </w:style>
  <w:style w:type="character" w:customStyle="1" w:styleId="eop">
    <w:name w:val="eop"/>
    <w:basedOn w:val="DefaultParagraphFont"/>
    <w:rsid w:val="003542EE"/>
  </w:style>
  <w:style w:type="paragraph" w:styleId="Bibliography">
    <w:name w:val="Bibliography"/>
    <w:basedOn w:val="Normal"/>
    <w:next w:val="Normal"/>
    <w:uiPriority w:val="37"/>
    <w:semiHidden/>
    <w:unhideWhenUsed/>
    <w:rsid w:val="003542EE"/>
  </w:style>
  <w:style w:type="paragraph" w:styleId="BlockText">
    <w:name w:val="Block Text"/>
    <w:basedOn w:val="Normal"/>
    <w:uiPriority w:val="99"/>
    <w:semiHidden/>
    <w:unhideWhenUsed/>
    <w:rsid w:val="003542E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3542EE"/>
    <w:pPr>
      <w:spacing w:after="120"/>
    </w:pPr>
  </w:style>
  <w:style w:type="character" w:customStyle="1" w:styleId="BodyTextChar">
    <w:name w:val="Body Text Char"/>
    <w:basedOn w:val="DefaultParagraphFont"/>
    <w:link w:val="BodyText"/>
    <w:uiPriority w:val="99"/>
    <w:semiHidden/>
    <w:rsid w:val="003542EE"/>
  </w:style>
  <w:style w:type="paragraph" w:styleId="BodyText2">
    <w:name w:val="Body Text 2"/>
    <w:basedOn w:val="Normal"/>
    <w:link w:val="BodyText2Char"/>
    <w:uiPriority w:val="99"/>
    <w:semiHidden/>
    <w:unhideWhenUsed/>
    <w:rsid w:val="003542EE"/>
    <w:pPr>
      <w:spacing w:after="120" w:line="480" w:lineRule="auto"/>
    </w:pPr>
  </w:style>
  <w:style w:type="character" w:customStyle="1" w:styleId="BodyText2Char">
    <w:name w:val="Body Text 2 Char"/>
    <w:basedOn w:val="DefaultParagraphFont"/>
    <w:link w:val="BodyText2"/>
    <w:uiPriority w:val="99"/>
    <w:semiHidden/>
    <w:rsid w:val="003542EE"/>
  </w:style>
  <w:style w:type="paragraph" w:styleId="BodyText3">
    <w:name w:val="Body Text 3"/>
    <w:basedOn w:val="Normal"/>
    <w:link w:val="BodyText3Char"/>
    <w:uiPriority w:val="99"/>
    <w:semiHidden/>
    <w:unhideWhenUsed/>
    <w:rsid w:val="003542EE"/>
    <w:pPr>
      <w:spacing w:after="120"/>
    </w:pPr>
    <w:rPr>
      <w:sz w:val="16"/>
      <w:szCs w:val="16"/>
    </w:rPr>
  </w:style>
  <w:style w:type="character" w:customStyle="1" w:styleId="BodyText3Char">
    <w:name w:val="Body Text 3 Char"/>
    <w:basedOn w:val="DefaultParagraphFont"/>
    <w:link w:val="BodyText3"/>
    <w:uiPriority w:val="99"/>
    <w:semiHidden/>
    <w:rsid w:val="003542EE"/>
    <w:rPr>
      <w:sz w:val="16"/>
      <w:szCs w:val="16"/>
    </w:rPr>
  </w:style>
  <w:style w:type="paragraph" w:styleId="BodyTextFirstIndent">
    <w:name w:val="Body Text First Indent"/>
    <w:basedOn w:val="BodyText"/>
    <w:link w:val="BodyTextFirstIndentChar"/>
    <w:uiPriority w:val="99"/>
    <w:semiHidden/>
    <w:unhideWhenUsed/>
    <w:rsid w:val="003542EE"/>
    <w:pPr>
      <w:spacing w:after="160"/>
      <w:ind w:firstLine="360"/>
    </w:pPr>
  </w:style>
  <w:style w:type="character" w:customStyle="1" w:styleId="BodyTextFirstIndentChar">
    <w:name w:val="Body Text First Indent Char"/>
    <w:basedOn w:val="BodyTextChar"/>
    <w:link w:val="BodyTextFirstIndent"/>
    <w:uiPriority w:val="99"/>
    <w:semiHidden/>
    <w:rsid w:val="003542EE"/>
  </w:style>
  <w:style w:type="paragraph" w:styleId="BodyTextIndent">
    <w:name w:val="Body Text Indent"/>
    <w:basedOn w:val="Normal"/>
    <w:link w:val="BodyTextIndentChar"/>
    <w:uiPriority w:val="99"/>
    <w:semiHidden/>
    <w:unhideWhenUsed/>
    <w:rsid w:val="003542EE"/>
    <w:pPr>
      <w:spacing w:after="120"/>
      <w:ind w:left="283"/>
    </w:pPr>
  </w:style>
  <w:style w:type="character" w:customStyle="1" w:styleId="BodyTextIndentChar">
    <w:name w:val="Body Text Indent Char"/>
    <w:basedOn w:val="DefaultParagraphFont"/>
    <w:link w:val="BodyTextIndent"/>
    <w:uiPriority w:val="99"/>
    <w:semiHidden/>
    <w:rsid w:val="003542EE"/>
  </w:style>
  <w:style w:type="paragraph" w:styleId="BodyTextFirstIndent2">
    <w:name w:val="Body Text First Indent 2"/>
    <w:basedOn w:val="BodyTextIndent"/>
    <w:link w:val="BodyTextFirstIndent2Char"/>
    <w:uiPriority w:val="99"/>
    <w:semiHidden/>
    <w:unhideWhenUsed/>
    <w:rsid w:val="003542EE"/>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3542EE"/>
  </w:style>
  <w:style w:type="paragraph" w:styleId="BodyTextIndent2">
    <w:name w:val="Body Text Indent 2"/>
    <w:basedOn w:val="Normal"/>
    <w:link w:val="BodyTextIndent2Char"/>
    <w:uiPriority w:val="99"/>
    <w:semiHidden/>
    <w:unhideWhenUsed/>
    <w:rsid w:val="003542EE"/>
    <w:pPr>
      <w:spacing w:after="120" w:line="480" w:lineRule="auto"/>
      <w:ind w:left="283"/>
    </w:pPr>
  </w:style>
  <w:style w:type="character" w:customStyle="1" w:styleId="BodyTextIndent2Char">
    <w:name w:val="Body Text Indent 2 Char"/>
    <w:basedOn w:val="DefaultParagraphFont"/>
    <w:link w:val="BodyTextIndent2"/>
    <w:uiPriority w:val="99"/>
    <w:semiHidden/>
    <w:rsid w:val="003542EE"/>
  </w:style>
  <w:style w:type="paragraph" w:styleId="BodyTextIndent3">
    <w:name w:val="Body Text Indent 3"/>
    <w:basedOn w:val="Normal"/>
    <w:link w:val="BodyTextIndent3Char"/>
    <w:uiPriority w:val="99"/>
    <w:semiHidden/>
    <w:unhideWhenUsed/>
    <w:rsid w:val="003542E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542EE"/>
    <w:rPr>
      <w:sz w:val="16"/>
      <w:szCs w:val="16"/>
    </w:rPr>
  </w:style>
  <w:style w:type="paragraph" w:styleId="Closing">
    <w:name w:val="Closing"/>
    <w:basedOn w:val="Normal"/>
    <w:link w:val="ClosingChar"/>
    <w:uiPriority w:val="99"/>
    <w:semiHidden/>
    <w:unhideWhenUsed/>
    <w:rsid w:val="003542EE"/>
    <w:pPr>
      <w:spacing w:after="0" w:line="240" w:lineRule="auto"/>
      <w:ind w:left="4252"/>
    </w:pPr>
  </w:style>
  <w:style w:type="character" w:customStyle="1" w:styleId="ClosingChar">
    <w:name w:val="Closing Char"/>
    <w:basedOn w:val="DefaultParagraphFont"/>
    <w:link w:val="Closing"/>
    <w:uiPriority w:val="99"/>
    <w:semiHidden/>
    <w:rsid w:val="003542EE"/>
  </w:style>
  <w:style w:type="paragraph" w:styleId="Date">
    <w:name w:val="Date"/>
    <w:basedOn w:val="Normal"/>
    <w:next w:val="Normal"/>
    <w:link w:val="DateChar"/>
    <w:uiPriority w:val="99"/>
    <w:semiHidden/>
    <w:unhideWhenUsed/>
    <w:rsid w:val="003542EE"/>
  </w:style>
  <w:style w:type="character" w:customStyle="1" w:styleId="DateChar">
    <w:name w:val="Date Char"/>
    <w:basedOn w:val="DefaultParagraphFont"/>
    <w:link w:val="Date"/>
    <w:uiPriority w:val="99"/>
    <w:semiHidden/>
    <w:rsid w:val="003542EE"/>
  </w:style>
  <w:style w:type="paragraph" w:styleId="DocumentMap">
    <w:name w:val="Document Map"/>
    <w:basedOn w:val="Normal"/>
    <w:link w:val="DocumentMapChar"/>
    <w:uiPriority w:val="99"/>
    <w:semiHidden/>
    <w:unhideWhenUsed/>
    <w:rsid w:val="003542E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542EE"/>
    <w:rPr>
      <w:rFonts w:ascii="Segoe UI" w:hAnsi="Segoe UI" w:cs="Segoe UI"/>
      <w:sz w:val="16"/>
      <w:szCs w:val="16"/>
    </w:rPr>
  </w:style>
  <w:style w:type="paragraph" w:styleId="E-mailSignature">
    <w:name w:val="E-mail Signature"/>
    <w:basedOn w:val="Normal"/>
    <w:link w:val="E-mailSignatureChar"/>
    <w:uiPriority w:val="99"/>
    <w:semiHidden/>
    <w:unhideWhenUsed/>
    <w:rsid w:val="003542EE"/>
    <w:pPr>
      <w:spacing w:after="0" w:line="240" w:lineRule="auto"/>
    </w:pPr>
  </w:style>
  <w:style w:type="character" w:customStyle="1" w:styleId="E-mailSignatureChar">
    <w:name w:val="E-mail Signature Char"/>
    <w:basedOn w:val="DefaultParagraphFont"/>
    <w:link w:val="E-mailSignature"/>
    <w:uiPriority w:val="99"/>
    <w:semiHidden/>
    <w:rsid w:val="003542EE"/>
  </w:style>
  <w:style w:type="paragraph" w:styleId="EndnoteText">
    <w:name w:val="endnote text"/>
    <w:basedOn w:val="Normal"/>
    <w:link w:val="EndnoteTextChar"/>
    <w:uiPriority w:val="99"/>
    <w:semiHidden/>
    <w:unhideWhenUsed/>
    <w:rsid w:val="003542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542EE"/>
    <w:rPr>
      <w:sz w:val="20"/>
      <w:szCs w:val="20"/>
    </w:rPr>
  </w:style>
  <w:style w:type="paragraph" w:styleId="EnvelopeAddress">
    <w:name w:val="envelope address"/>
    <w:basedOn w:val="Normal"/>
    <w:uiPriority w:val="99"/>
    <w:semiHidden/>
    <w:unhideWhenUsed/>
    <w:rsid w:val="003542E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542EE"/>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354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42EE"/>
  </w:style>
  <w:style w:type="paragraph" w:styleId="FootnoteText">
    <w:name w:val="footnote text"/>
    <w:basedOn w:val="Normal"/>
    <w:link w:val="FootnoteTextChar"/>
    <w:uiPriority w:val="99"/>
    <w:semiHidden/>
    <w:unhideWhenUsed/>
    <w:rsid w:val="003542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42EE"/>
    <w:rPr>
      <w:sz w:val="20"/>
      <w:szCs w:val="20"/>
    </w:rPr>
  </w:style>
  <w:style w:type="paragraph" w:styleId="Header">
    <w:name w:val="header"/>
    <w:basedOn w:val="Normal"/>
    <w:link w:val="HeaderChar"/>
    <w:uiPriority w:val="99"/>
    <w:unhideWhenUsed/>
    <w:rsid w:val="003542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42EE"/>
  </w:style>
  <w:style w:type="paragraph" w:styleId="HTMLAddress">
    <w:name w:val="HTML Address"/>
    <w:basedOn w:val="Normal"/>
    <w:link w:val="HTMLAddressChar"/>
    <w:uiPriority w:val="99"/>
    <w:semiHidden/>
    <w:unhideWhenUsed/>
    <w:rsid w:val="003542EE"/>
    <w:pPr>
      <w:spacing w:after="0" w:line="240" w:lineRule="auto"/>
    </w:pPr>
    <w:rPr>
      <w:i/>
      <w:iCs/>
    </w:rPr>
  </w:style>
  <w:style w:type="character" w:customStyle="1" w:styleId="HTMLAddressChar">
    <w:name w:val="HTML Address Char"/>
    <w:basedOn w:val="DefaultParagraphFont"/>
    <w:link w:val="HTMLAddress"/>
    <w:uiPriority w:val="99"/>
    <w:semiHidden/>
    <w:rsid w:val="003542EE"/>
    <w:rPr>
      <w:i/>
      <w:iCs/>
    </w:rPr>
  </w:style>
  <w:style w:type="paragraph" w:styleId="HTMLPreformatted">
    <w:name w:val="HTML Preformatted"/>
    <w:basedOn w:val="Normal"/>
    <w:link w:val="HTMLPreformattedChar"/>
    <w:uiPriority w:val="99"/>
    <w:semiHidden/>
    <w:unhideWhenUsed/>
    <w:rsid w:val="003542E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542EE"/>
    <w:rPr>
      <w:rFonts w:ascii="Consolas" w:hAnsi="Consolas"/>
      <w:sz w:val="20"/>
      <w:szCs w:val="20"/>
    </w:rPr>
  </w:style>
  <w:style w:type="paragraph" w:styleId="Index1">
    <w:name w:val="index 1"/>
    <w:basedOn w:val="Normal"/>
    <w:next w:val="Normal"/>
    <w:autoRedefine/>
    <w:uiPriority w:val="99"/>
    <w:semiHidden/>
    <w:unhideWhenUsed/>
    <w:rsid w:val="003542EE"/>
    <w:pPr>
      <w:spacing w:after="0" w:line="240" w:lineRule="auto"/>
      <w:ind w:left="220" w:hanging="220"/>
    </w:pPr>
  </w:style>
  <w:style w:type="paragraph" w:styleId="Index2">
    <w:name w:val="index 2"/>
    <w:basedOn w:val="Normal"/>
    <w:next w:val="Normal"/>
    <w:autoRedefine/>
    <w:uiPriority w:val="99"/>
    <w:semiHidden/>
    <w:unhideWhenUsed/>
    <w:rsid w:val="003542EE"/>
    <w:pPr>
      <w:spacing w:after="0" w:line="240" w:lineRule="auto"/>
      <w:ind w:left="440" w:hanging="220"/>
    </w:pPr>
  </w:style>
  <w:style w:type="paragraph" w:styleId="Index3">
    <w:name w:val="index 3"/>
    <w:basedOn w:val="Normal"/>
    <w:next w:val="Normal"/>
    <w:autoRedefine/>
    <w:uiPriority w:val="99"/>
    <w:semiHidden/>
    <w:unhideWhenUsed/>
    <w:rsid w:val="003542EE"/>
    <w:pPr>
      <w:spacing w:after="0" w:line="240" w:lineRule="auto"/>
      <w:ind w:left="660" w:hanging="220"/>
    </w:pPr>
  </w:style>
  <w:style w:type="paragraph" w:styleId="Index4">
    <w:name w:val="index 4"/>
    <w:basedOn w:val="Normal"/>
    <w:next w:val="Normal"/>
    <w:autoRedefine/>
    <w:uiPriority w:val="99"/>
    <w:semiHidden/>
    <w:unhideWhenUsed/>
    <w:rsid w:val="003542EE"/>
    <w:pPr>
      <w:spacing w:after="0" w:line="240" w:lineRule="auto"/>
      <w:ind w:left="880" w:hanging="220"/>
    </w:pPr>
  </w:style>
  <w:style w:type="paragraph" w:styleId="Index5">
    <w:name w:val="index 5"/>
    <w:basedOn w:val="Normal"/>
    <w:next w:val="Normal"/>
    <w:autoRedefine/>
    <w:uiPriority w:val="99"/>
    <w:semiHidden/>
    <w:unhideWhenUsed/>
    <w:rsid w:val="003542EE"/>
    <w:pPr>
      <w:spacing w:after="0" w:line="240" w:lineRule="auto"/>
      <w:ind w:left="1100" w:hanging="220"/>
    </w:pPr>
  </w:style>
  <w:style w:type="paragraph" w:styleId="Index6">
    <w:name w:val="index 6"/>
    <w:basedOn w:val="Normal"/>
    <w:next w:val="Normal"/>
    <w:autoRedefine/>
    <w:uiPriority w:val="99"/>
    <w:semiHidden/>
    <w:unhideWhenUsed/>
    <w:rsid w:val="003542EE"/>
    <w:pPr>
      <w:spacing w:after="0" w:line="240" w:lineRule="auto"/>
      <w:ind w:left="1320" w:hanging="220"/>
    </w:pPr>
  </w:style>
  <w:style w:type="paragraph" w:styleId="Index7">
    <w:name w:val="index 7"/>
    <w:basedOn w:val="Normal"/>
    <w:next w:val="Normal"/>
    <w:autoRedefine/>
    <w:uiPriority w:val="99"/>
    <w:semiHidden/>
    <w:unhideWhenUsed/>
    <w:rsid w:val="003542EE"/>
    <w:pPr>
      <w:spacing w:after="0" w:line="240" w:lineRule="auto"/>
      <w:ind w:left="1540" w:hanging="220"/>
    </w:pPr>
  </w:style>
  <w:style w:type="paragraph" w:styleId="Index8">
    <w:name w:val="index 8"/>
    <w:basedOn w:val="Normal"/>
    <w:next w:val="Normal"/>
    <w:autoRedefine/>
    <w:uiPriority w:val="99"/>
    <w:semiHidden/>
    <w:unhideWhenUsed/>
    <w:rsid w:val="003542EE"/>
    <w:pPr>
      <w:spacing w:after="0" w:line="240" w:lineRule="auto"/>
      <w:ind w:left="1760" w:hanging="220"/>
    </w:pPr>
  </w:style>
  <w:style w:type="paragraph" w:styleId="Index9">
    <w:name w:val="index 9"/>
    <w:basedOn w:val="Normal"/>
    <w:next w:val="Normal"/>
    <w:autoRedefine/>
    <w:uiPriority w:val="99"/>
    <w:semiHidden/>
    <w:unhideWhenUsed/>
    <w:rsid w:val="003542EE"/>
    <w:pPr>
      <w:spacing w:after="0" w:line="240" w:lineRule="auto"/>
      <w:ind w:left="1980" w:hanging="220"/>
    </w:pPr>
  </w:style>
  <w:style w:type="paragraph" w:styleId="IndexHeading">
    <w:name w:val="index heading"/>
    <w:basedOn w:val="Normal"/>
    <w:next w:val="Index1"/>
    <w:uiPriority w:val="99"/>
    <w:semiHidden/>
    <w:unhideWhenUsed/>
    <w:rsid w:val="003542EE"/>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3542E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542EE"/>
    <w:rPr>
      <w:i/>
      <w:iCs/>
      <w:color w:val="4472C4" w:themeColor="accent1"/>
    </w:rPr>
  </w:style>
  <w:style w:type="paragraph" w:styleId="List">
    <w:name w:val="List"/>
    <w:basedOn w:val="Normal"/>
    <w:uiPriority w:val="99"/>
    <w:semiHidden/>
    <w:unhideWhenUsed/>
    <w:rsid w:val="003542EE"/>
    <w:pPr>
      <w:ind w:left="283" w:hanging="283"/>
      <w:contextualSpacing/>
    </w:pPr>
  </w:style>
  <w:style w:type="paragraph" w:styleId="List2">
    <w:name w:val="List 2"/>
    <w:basedOn w:val="Normal"/>
    <w:uiPriority w:val="99"/>
    <w:semiHidden/>
    <w:unhideWhenUsed/>
    <w:rsid w:val="003542EE"/>
    <w:pPr>
      <w:ind w:left="566" w:hanging="283"/>
      <w:contextualSpacing/>
    </w:pPr>
  </w:style>
  <w:style w:type="paragraph" w:styleId="List3">
    <w:name w:val="List 3"/>
    <w:basedOn w:val="Normal"/>
    <w:uiPriority w:val="99"/>
    <w:semiHidden/>
    <w:unhideWhenUsed/>
    <w:rsid w:val="003542EE"/>
    <w:pPr>
      <w:ind w:left="849" w:hanging="283"/>
      <w:contextualSpacing/>
    </w:pPr>
  </w:style>
  <w:style w:type="paragraph" w:styleId="List4">
    <w:name w:val="List 4"/>
    <w:basedOn w:val="Normal"/>
    <w:uiPriority w:val="99"/>
    <w:semiHidden/>
    <w:unhideWhenUsed/>
    <w:rsid w:val="003542EE"/>
    <w:pPr>
      <w:ind w:left="1132" w:hanging="283"/>
      <w:contextualSpacing/>
    </w:pPr>
  </w:style>
  <w:style w:type="paragraph" w:styleId="List5">
    <w:name w:val="List 5"/>
    <w:basedOn w:val="Normal"/>
    <w:uiPriority w:val="99"/>
    <w:semiHidden/>
    <w:unhideWhenUsed/>
    <w:rsid w:val="003542EE"/>
    <w:pPr>
      <w:ind w:left="1415" w:hanging="283"/>
      <w:contextualSpacing/>
    </w:pPr>
  </w:style>
  <w:style w:type="paragraph" w:styleId="ListBullet">
    <w:name w:val="List Bullet"/>
    <w:basedOn w:val="Normal"/>
    <w:uiPriority w:val="99"/>
    <w:semiHidden/>
    <w:unhideWhenUsed/>
    <w:rsid w:val="003542EE"/>
    <w:pPr>
      <w:numPr>
        <w:numId w:val="7"/>
      </w:numPr>
      <w:contextualSpacing/>
    </w:pPr>
  </w:style>
  <w:style w:type="paragraph" w:styleId="ListBullet2">
    <w:name w:val="List Bullet 2"/>
    <w:basedOn w:val="Normal"/>
    <w:uiPriority w:val="99"/>
    <w:semiHidden/>
    <w:unhideWhenUsed/>
    <w:rsid w:val="003542EE"/>
    <w:pPr>
      <w:numPr>
        <w:numId w:val="8"/>
      </w:numPr>
      <w:contextualSpacing/>
    </w:pPr>
  </w:style>
  <w:style w:type="paragraph" w:styleId="ListBullet3">
    <w:name w:val="List Bullet 3"/>
    <w:basedOn w:val="Normal"/>
    <w:uiPriority w:val="99"/>
    <w:semiHidden/>
    <w:unhideWhenUsed/>
    <w:rsid w:val="003542EE"/>
    <w:pPr>
      <w:numPr>
        <w:numId w:val="9"/>
      </w:numPr>
      <w:contextualSpacing/>
    </w:pPr>
  </w:style>
  <w:style w:type="paragraph" w:styleId="ListBullet4">
    <w:name w:val="List Bullet 4"/>
    <w:basedOn w:val="Normal"/>
    <w:uiPriority w:val="99"/>
    <w:semiHidden/>
    <w:unhideWhenUsed/>
    <w:rsid w:val="003542EE"/>
    <w:pPr>
      <w:numPr>
        <w:numId w:val="10"/>
      </w:numPr>
      <w:contextualSpacing/>
    </w:pPr>
  </w:style>
  <w:style w:type="paragraph" w:styleId="ListBullet5">
    <w:name w:val="List Bullet 5"/>
    <w:basedOn w:val="Normal"/>
    <w:uiPriority w:val="99"/>
    <w:semiHidden/>
    <w:unhideWhenUsed/>
    <w:rsid w:val="003542EE"/>
    <w:pPr>
      <w:numPr>
        <w:numId w:val="11"/>
      </w:numPr>
      <w:contextualSpacing/>
    </w:pPr>
  </w:style>
  <w:style w:type="paragraph" w:styleId="ListContinue">
    <w:name w:val="List Continue"/>
    <w:basedOn w:val="Normal"/>
    <w:uiPriority w:val="99"/>
    <w:semiHidden/>
    <w:unhideWhenUsed/>
    <w:rsid w:val="003542EE"/>
    <w:pPr>
      <w:spacing w:after="120"/>
      <w:ind w:left="283"/>
      <w:contextualSpacing/>
    </w:pPr>
  </w:style>
  <w:style w:type="paragraph" w:styleId="ListContinue2">
    <w:name w:val="List Continue 2"/>
    <w:basedOn w:val="Normal"/>
    <w:uiPriority w:val="99"/>
    <w:semiHidden/>
    <w:unhideWhenUsed/>
    <w:rsid w:val="003542EE"/>
    <w:pPr>
      <w:spacing w:after="120"/>
      <w:ind w:left="566"/>
      <w:contextualSpacing/>
    </w:pPr>
  </w:style>
  <w:style w:type="paragraph" w:styleId="ListContinue3">
    <w:name w:val="List Continue 3"/>
    <w:basedOn w:val="Normal"/>
    <w:uiPriority w:val="99"/>
    <w:semiHidden/>
    <w:unhideWhenUsed/>
    <w:rsid w:val="003542EE"/>
    <w:pPr>
      <w:spacing w:after="120"/>
      <w:ind w:left="849"/>
      <w:contextualSpacing/>
    </w:pPr>
  </w:style>
  <w:style w:type="paragraph" w:styleId="ListContinue4">
    <w:name w:val="List Continue 4"/>
    <w:basedOn w:val="Normal"/>
    <w:uiPriority w:val="99"/>
    <w:semiHidden/>
    <w:unhideWhenUsed/>
    <w:rsid w:val="003542EE"/>
    <w:pPr>
      <w:spacing w:after="120"/>
      <w:ind w:left="1132"/>
      <w:contextualSpacing/>
    </w:pPr>
  </w:style>
  <w:style w:type="paragraph" w:styleId="ListContinue5">
    <w:name w:val="List Continue 5"/>
    <w:basedOn w:val="Normal"/>
    <w:uiPriority w:val="99"/>
    <w:semiHidden/>
    <w:unhideWhenUsed/>
    <w:rsid w:val="003542EE"/>
    <w:pPr>
      <w:spacing w:after="120"/>
      <w:ind w:left="1415"/>
      <w:contextualSpacing/>
    </w:pPr>
  </w:style>
  <w:style w:type="paragraph" w:styleId="ListNumber">
    <w:name w:val="List Number"/>
    <w:basedOn w:val="Normal"/>
    <w:uiPriority w:val="99"/>
    <w:semiHidden/>
    <w:unhideWhenUsed/>
    <w:rsid w:val="003542EE"/>
    <w:pPr>
      <w:numPr>
        <w:numId w:val="12"/>
      </w:numPr>
      <w:contextualSpacing/>
    </w:pPr>
  </w:style>
  <w:style w:type="paragraph" w:styleId="ListNumber2">
    <w:name w:val="List Number 2"/>
    <w:basedOn w:val="Normal"/>
    <w:uiPriority w:val="99"/>
    <w:semiHidden/>
    <w:unhideWhenUsed/>
    <w:rsid w:val="003542EE"/>
    <w:pPr>
      <w:numPr>
        <w:numId w:val="13"/>
      </w:numPr>
      <w:contextualSpacing/>
    </w:pPr>
  </w:style>
  <w:style w:type="paragraph" w:styleId="ListNumber3">
    <w:name w:val="List Number 3"/>
    <w:basedOn w:val="Normal"/>
    <w:uiPriority w:val="99"/>
    <w:semiHidden/>
    <w:unhideWhenUsed/>
    <w:rsid w:val="003542EE"/>
    <w:pPr>
      <w:numPr>
        <w:numId w:val="14"/>
      </w:numPr>
      <w:contextualSpacing/>
    </w:pPr>
  </w:style>
  <w:style w:type="paragraph" w:styleId="ListNumber4">
    <w:name w:val="List Number 4"/>
    <w:basedOn w:val="Normal"/>
    <w:uiPriority w:val="99"/>
    <w:semiHidden/>
    <w:unhideWhenUsed/>
    <w:rsid w:val="003542EE"/>
    <w:pPr>
      <w:numPr>
        <w:numId w:val="15"/>
      </w:numPr>
      <w:contextualSpacing/>
    </w:pPr>
  </w:style>
  <w:style w:type="paragraph" w:styleId="ListNumber5">
    <w:name w:val="List Number 5"/>
    <w:basedOn w:val="Normal"/>
    <w:uiPriority w:val="99"/>
    <w:semiHidden/>
    <w:unhideWhenUsed/>
    <w:rsid w:val="003542EE"/>
    <w:pPr>
      <w:numPr>
        <w:numId w:val="16"/>
      </w:numPr>
      <w:contextualSpacing/>
    </w:pPr>
  </w:style>
  <w:style w:type="paragraph" w:styleId="MacroText">
    <w:name w:val="macro"/>
    <w:link w:val="MacroTextChar"/>
    <w:uiPriority w:val="99"/>
    <w:semiHidden/>
    <w:unhideWhenUsed/>
    <w:rsid w:val="003542E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542EE"/>
    <w:rPr>
      <w:rFonts w:ascii="Consolas" w:hAnsi="Consolas"/>
      <w:sz w:val="20"/>
      <w:szCs w:val="20"/>
    </w:rPr>
  </w:style>
  <w:style w:type="paragraph" w:styleId="MessageHeader">
    <w:name w:val="Message Header"/>
    <w:basedOn w:val="Normal"/>
    <w:link w:val="MessageHeaderChar"/>
    <w:uiPriority w:val="99"/>
    <w:semiHidden/>
    <w:unhideWhenUsed/>
    <w:rsid w:val="003542E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542EE"/>
    <w:rPr>
      <w:rFonts w:asciiTheme="majorHAnsi" w:eastAsiaTheme="majorEastAsia" w:hAnsiTheme="majorHAnsi" w:cstheme="majorBidi"/>
      <w:sz w:val="24"/>
      <w:szCs w:val="24"/>
      <w:shd w:val="pct20" w:color="auto" w:fill="auto"/>
    </w:rPr>
  </w:style>
  <w:style w:type="paragraph" w:styleId="NoSpacing">
    <w:name w:val="No Spacing"/>
    <w:uiPriority w:val="1"/>
    <w:qFormat/>
    <w:rsid w:val="003542EE"/>
    <w:pPr>
      <w:spacing w:after="0" w:line="240" w:lineRule="auto"/>
    </w:pPr>
  </w:style>
  <w:style w:type="paragraph" w:styleId="NormalWeb">
    <w:name w:val="Normal (Web)"/>
    <w:basedOn w:val="Normal"/>
    <w:uiPriority w:val="99"/>
    <w:semiHidden/>
    <w:unhideWhenUsed/>
    <w:rsid w:val="003542EE"/>
    <w:rPr>
      <w:rFonts w:ascii="Times New Roman" w:hAnsi="Times New Roman" w:cs="Times New Roman"/>
      <w:sz w:val="24"/>
      <w:szCs w:val="24"/>
    </w:rPr>
  </w:style>
  <w:style w:type="paragraph" w:styleId="NormalIndent">
    <w:name w:val="Normal Indent"/>
    <w:basedOn w:val="Normal"/>
    <w:uiPriority w:val="99"/>
    <w:semiHidden/>
    <w:unhideWhenUsed/>
    <w:rsid w:val="003542EE"/>
    <w:pPr>
      <w:ind w:left="720"/>
    </w:pPr>
  </w:style>
  <w:style w:type="paragraph" w:styleId="NoteHeading">
    <w:name w:val="Note Heading"/>
    <w:basedOn w:val="Normal"/>
    <w:next w:val="Normal"/>
    <w:link w:val="NoteHeadingChar"/>
    <w:uiPriority w:val="99"/>
    <w:semiHidden/>
    <w:unhideWhenUsed/>
    <w:rsid w:val="003542EE"/>
    <w:pPr>
      <w:spacing w:after="0" w:line="240" w:lineRule="auto"/>
    </w:pPr>
  </w:style>
  <w:style w:type="character" w:customStyle="1" w:styleId="NoteHeadingChar">
    <w:name w:val="Note Heading Char"/>
    <w:basedOn w:val="DefaultParagraphFont"/>
    <w:link w:val="NoteHeading"/>
    <w:uiPriority w:val="99"/>
    <w:semiHidden/>
    <w:rsid w:val="003542EE"/>
  </w:style>
  <w:style w:type="paragraph" w:styleId="PlainText">
    <w:name w:val="Plain Text"/>
    <w:basedOn w:val="Normal"/>
    <w:link w:val="PlainTextChar"/>
    <w:uiPriority w:val="99"/>
    <w:semiHidden/>
    <w:unhideWhenUsed/>
    <w:rsid w:val="003542E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542EE"/>
    <w:rPr>
      <w:rFonts w:ascii="Consolas" w:hAnsi="Consolas"/>
      <w:sz w:val="21"/>
      <w:szCs w:val="21"/>
    </w:rPr>
  </w:style>
  <w:style w:type="paragraph" w:styleId="Quote">
    <w:name w:val="Quote"/>
    <w:basedOn w:val="Normal"/>
    <w:next w:val="Normal"/>
    <w:link w:val="QuoteChar"/>
    <w:uiPriority w:val="29"/>
    <w:qFormat/>
    <w:rsid w:val="003542E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542EE"/>
    <w:rPr>
      <w:i/>
      <w:iCs/>
      <w:color w:val="404040" w:themeColor="text1" w:themeTint="BF"/>
    </w:rPr>
  </w:style>
  <w:style w:type="paragraph" w:styleId="Salutation">
    <w:name w:val="Salutation"/>
    <w:basedOn w:val="Normal"/>
    <w:next w:val="Normal"/>
    <w:link w:val="SalutationChar"/>
    <w:uiPriority w:val="99"/>
    <w:semiHidden/>
    <w:unhideWhenUsed/>
    <w:rsid w:val="003542EE"/>
  </w:style>
  <w:style w:type="character" w:customStyle="1" w:styleId="SalutationChar">
    <w:name w:val="Salutation Char"/>
    <w:basedOn w:val="DefaultParagraphFont"/>
    <w:link w:val="Salutation"/>
    <w:uiPriority w:val="99"/>
    <w:semiHidden/>
    <w:rsid w:val="003542EE"/>
  </w:style>
  <w:style w:type="paragraph" w:styleId="Signature">
    <w:name w:val="Signature"/>
    <w:basedOn w:val="Normal"/>
    <w:link w:val="SignatureChar"/>
    <w:uiPriority w:val="99"/>
    <w:semiHidden/>
    <w:unhideWhenUsed/>
    <w:rsid w:val="003542EE"/>
    <w:pPr>
      <w:spacing w:after="0" w:line="240" w:lineRule="auto"/>
      <w:ind w:left="4252"/>
    </w:pPr>
  </w:style>
  <w:style w:type="character" w:customStyle="1" w:styleId="SignatureChar">
    <w:name w:val="Signature Char"/>
    <w:basedOn w:val="DefaultParagraphFont"/>
    <w:link w:val="Signature"/>
    <w:uiPriority w:val="99"/>
    <w:semiHidden/>
    <w:rsid w:val="003542EE"/>
  </w:style>
  <w:style w:type="paragraph" w:styleId="Subtitle">
    <w:name w:val="Subtitle"/>
    <w:basedOn w:val="Normal"/>
    <w:next w:val="Normal"/>
    <w:link w:val="SubtitleChar"/>
    <w:uiPriority w:val="11"/>
    <w:qFormat/>
    <w:rsid w:val="003542E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542EE"/>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3542EE"/>
    <w:pPr>
      <w:spacing w:after="0"/>
      <w:ind w:left="220" w:hanging="220"/>
    </w:pPr>
  </w:style>
  <w:style w:type="paragraph" w:styleId="TableofFigures">
    <w:name w:val="table of figures"/>
    <w:basedOn w:val="Normal"/>
    <w:next w:val="Normal"/>
    <w:uiPriority w:val="99"/>
    <w:semiHidden/>
    <w:unhideWhenUsed/>
    <w:rsid w:val="003542EE"/>
    <w:pPr>
      <w:spacing w:after="0"/>
    </w:pPr>
  </w:style>
  <w:style w:type="paragraph" w:styleId="Title">
    <w:name w:val="Title"/>
    <w:basedOn w:val="Normal"/>
    <w:next w:val="Normal"/>
    <w:link w:val="TitleChar"/>
    <w:uiPriority w:val="10"/>
    <w:qFormat/>
    <w:rsid w:val="003542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42EE"/>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3542E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3542EE"/>
    <w:pPr>
      <w:spacing w:after="100"/>
    </w:pPr>
  </w:style>
  <w:style w:type="paragraph" w:styleId="TOC2">
    <w:name w:val="toc 2"/>
    <w:basedOn w:val="Normal"/>
    <w:next w:val="Normal"/>
    <w:autoRedefine/>
    <w:uiPriority w:val="39"/>
    <w:semiHidden/>
    <w:unhideWhenUsed/>
    <w:rsid w:val="003542EE"/>
    <w:pPr>
      <w:spacing w:after="100"/>
      <w:ind w:left="220"/>
    </w:pPr>
  </w:style>
  <w:style w:type="paragraph" w:styleId="TOC3">
    <w:name w:val="toc 3"/>
    <w:basedOn w:val="Normal"/>
    <w:next w:val="Normal"/>
    <w:autoRedefine/>
    <w:uiPriority w:val="39"/>
    <w:semiHidden/>
    <w:unhideWhenUsed/>
    <w:rsid w:val="003542EE"/>
    <w:pPr>
      <w:spacing w:after="100"/>
      <w:ind w:left="440"/>
    </w:pPr>
  </w:style>
  <w:style w:type="paragraph" w:styleId="TOC4">
    <w:name w:val="toc 4"/>
    <w:basedOn w:val="Normal"/>
    <w:next w:val="Normal"/>
    <w:autoRedefine/>
    <w:uiPriority w:val="39"/>
    <w:semiHidden/>
    <w:unhideWhenUsed/>
    <w:rsid w:val="003542EE"/>
    <w:pPr>
      <w:spacing w:after="100"/>
      <w:ind w:left="660"/>
    </w:pPr>
  </w:style>
  <w:style w:type="paragraph" w:styleId="TOC5">
    <w:name w:val="toc 5"/>
    <w:basedOn w:val="Normal"/>
    <w:next w:val="Normal"/>
    <w:autoRedefine/>
    <w:uiPriority w:val="39"/>
    <w:semiHidden/>
    <w:unhideWhenUsed/>
    <w:rsid w:val="003542EE"/>
    <w:pPr>
      <w:spacing w:after="100"/>
      <w:ind w:left="880"/>
    </w:pPr>
  </w:style>
  <w:style w:type="paragraph" w:styleId="TOC6">
    <w:name w:val="toc 6"/>
    <w:basedOn w:val="Normal"/>
    <w:next w:val="Normal"/>
    <w:autoRedefine/>
    <w:uiPriority w:val="39"/>
    <w:semiHidden/>
    <w:unhideWhenUsed/>
    <w:rsid w:val="003542EE"/>
    <w:pPr>
      <w:spacing w:after="100"/>
      <w:ind w:left="1100"/>
    </w:pPr>
  </w:style>
  <w:style w:type="paragraph" w:styleId="TOC7">
    <w:name w:val="toc 7"/>
    <w:basedOn w:val="Normal"/>
    <w:next w:val="Normal"/>
    <w:autoRedefine/>
    <w:uiPriority w:val="39"/>
    <w:semiHidden/>
    <w:unhideWhenUsed/>
    <w:rsid w:val="003542EE"/>
    <w:pPr>
      <w:spacing w:after="100"/>
      <w:ind w:left="1320"/>
    </w:pPr>
  </w:style>
  <w:style w:type="paragraph" w:styleId="TOC8">
    <w:name w:val="toc 8"/>
    <w:basedOn w:val="Normal"/>
    <w:next w:val="Normal"/>
    <w:autoRedefine/>
    <w:uiPriority w:val="39"/>
    <w:semiHidden/>
    <w:unhideWhenUsed/>
    <w:rsid w:val="003542EE"/>
    <w:pPr>
      <w:spacing w:after="100"/>
      <w:ind w:left="1540"/>
    </w:pPr>
  </w:style>
  <w:style w:type="paragraph" w:styleId="TOC9">
    <w:name w:val="toc 9"/>
    <w:basedOn w:val="Normal"/>
    <w:next w:val="Normal"/>
    <w:autoRedefine/>
    <w:uiPriority w:val="39"/>
    <w:semiHidden/>
    <w:unhideWhenUsed/>
    <w:rsid w:val="003542EE"/>
    <w:pPr>
      <w:spacing w:after="100"/>
      <w:ind w:left="1760"/>
    </w:pPr>
  </w:style>
  <w:style w:type="paragraph" w:styleId="TOCHeading">
    <w:name w:val="TOC Heading"/>
    <w:basedOn w:val="Heading1"/>
    <w:next w:val="Normal"/>
    <w:uiPriority w:val="39"/>
    <w:semiHidden/>
    <w:unhideWhenUsed/>
    <w:qFormat/>
    <w:rsid w:val="003542EE"/>
    <w:pPr>
      <w:outlineLvl w:val="9"/>
    </w:pPr>
  </w:style>
  <w:style w:type="character" w:styleId="Hyperlink">
    <w:name w:val="Hyperlink"/>
    <w:basedOn w:val="DefaultParagraphFont"/>
    <w:uiPriority w:val="99"/>
    <w:unhideWhenUsed/>
    <w:rsid w:val="00CE587F"/>
    <w:rPr>
      <w:color w:val="0563C1" w:themeColor="hyperlink"/>
      <w:u w:val="single"/>
    </w:rPr>
  </w:style>
  <w:style w:type="character" w:styleId="UnresolvedMention">
    <w:name w:val="Unresolved Mention"/>
    <w:basedOn w:val="DefaultParagraphFont"/>
    <w:uiPriority w:val="99"/>
    <w:semiHidden/>
    <w:unhideWhenUsed/>
    <w:rsid w:val="00CE58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127091">
      <w:bodyDiv w:val="1"/>
      <w:marLeft w:val="0"/>
      <w:marRight w:val="0"/>
      <w:marTop w:val="0"/>
      <w:marBottom w:val="0"/>
      <w:divBdr>
        <w:top w:val="none" w:sz="0" w:space="0" w:color="auto"/>
        <w:left w:val="none" w:sz="0" w:space="0" w:color="auto"/>
        <w:bottom w:val="none" w:sz="0" w:space="0" w:color="auto"/>
        <w:right w:val="none" w:sz="0" w:space="0" w:color="auto"/>
      </w:divBdr>
    </w:div>
    <w:div w:id="2138639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j.indmarman.2016.03.002" TargetMode="External"/><Relationship Id="rId21" Type="http://schemas.openxmlformats.org/officeDocument/2006/relationships/hyperlink" Target="https://doi.org/10.1108/JOSM-07-2014-0170" TargetMode="External"/><Relationship Id="rId42" Type="http://schemas.openxmlformats.org/officeDocument/2006/relationships/hyperlink" Target="https://doi.org/https://doi.org/10.1016/j.jbusres.2017.08.018" TargetMode="External"/><Relationship Id="rId47" Type="http://schemas.openxmlformats.org/officeDocument/2006/relationships/hyperlink" Target="https://doi.org/10.1007/s10796-018-9849-4" TargetMode="External"/><Relationship Id="rId63" Type="http://schemas.openxmlformats.org/officeDocument/2006/relationships/hyperlink" Target="http://digital.casalini.it/2224016" TargetMode="External"/><Relationship Id="rId68" Type="http://schemas.openxmlformats.org/officeDocument/2006/relationships/hyperlink" Target="https://doi.org/10.1037/0022-3514.94.4.718" TargetMode="External"/><Relationship Id="rId16" Type="http://schemas.openxmlformats.org/officeDocument/2006/relationships/hyperlink" Target="https://doi.org/10.1111/0162-895X.00141" TargetMode="External"/><Relationship Id="rId11" Type="http://schemas.openxmlformats.org/officeDocument/2006/relationships/hyperlink" Target="https://doi.org/10.1504/IJSTM.2015.071103" TargetMode="External"/><Relationship Id="rId32" Type="http://schemas.openxmlformats.org/officeDocument/2006/relationships/hyperlink" Target="https://doi.org/10.1108/09564239710185398" TargetMode="External"/><Relationship Id="rId37" Type="http://schemas.openxmlformats.org/officeDocument/2006/relationships/hyperlink" Target="https://doi.org/10.1108/IJCHM-12-2017-0792" TargetMode="External"/><Relationship Id="rId53" Type="http://schemas.openxmlformats.org/officeDocument/2006/relationships/hyperlink" Target="https://doi.org/10.1177/014920638601200408" TargetMode="External"/><Relationship Id="rId58" Type="http://schemas.openxmlformats.org/officeDocument/2006/relationships/hyperlink" Target="https://doi.org/https://doi.org/10.1016/j.jbusres.2015.02.004" TargetMode="External"/><Relationship Id="rId74" Type="http://schemas.openxmlformats.org/officeDocument/2006/relationships/hyperlink" Target="https://doi.org/10.1509/jmkg.68.1.1.24036" TargetMode="External"/><Relationship Id="rId79" Type="http://schemas.openxmlformats.org/officeDocument/2006/relationships/hyperlink" Target="https://doi.org/https://doi.org/10.1016/j.jbusres.2009.12.007" TargetMode="External"/><Relationship Id="rId5" Type="http://schemas.openxmlformats.org/officeDocument/2006/relationships/webSettings" Target="webSettings.xml"/><Relationship Id="rId61" Type="http://schemas.openxmlformats.org/officeDocument/2006/relationships/hyperlink" Target="https://doi.org/10.1108/IJQSS-04-2014-0026" TargetMode="External"/><Relationship Id="rId82" Type="http://schemas.openxmlformats.org/officeDocument/2006/relationships/fontTable" Target="fontTable.xml"/><Relationship Id="rId19" Type="http://schemas.openxmlformats.org/officeDocument/2006/relationships/hyperlink" Target="https://doi.org/10.1111/j.1467-9221.2006.00447.x" TargetMode="External"/><Relationship Id="rId14" Type="http://schemas.openxmlformats.org/officeDocument/2006/relationships/hyperlink" Target="https://doi.org/https://doi.org/10.1002/per.2410080303" TargetMode="External"/><Relationship Id="rId22" Type="http://schemas.openxmlformats.org/officeDocument/2006/relationships/hyperlink" Target="https://doi.org/10.1108/JSMA-07-2018-0075" TargetMode="External"/><Relationship Id="rId27" Type="http://schemas.openxmlformats.org/officeDocument/2006/relationships/hyperlink" Target="https://doi.org/https://doi.org/10.1016/S0148-2963(98)00016-2" TargetMode="External"/><Relationship Id="rId30" Type="http://schemas.openxmlformats.org/officeDocument/2006/relationships/hyperlink" Target="https://doi.org/https://doi.org/10.1016/j.jbusres.2006.01.008" TargetMode="External"/><Relationship Id="rId35" Type="http://schemas.openxmlformats.org/officeDocument/2006/relationships/hyperlink" Target="https://doi.org/10.1108/03090560010311902" TargetMode="External"/><Relationship Id="rId43" Type="http://schemas.openxmlformats.org/officeDocument/2006/relationships/hyperlink" Target="https://doi.org/10.1037/0021-9010.79.4.475" TargetMode="External"/><Relationship Id="rId48" Type="http://schemas.openxmlformats.org/officeDocument/2006/relationships/hyperlink" Target="https://doi.org/10.1177/1088868314538548" TargetMode="External"/><Relationship Id="rId56" Type="http://schemas.openxmlformats.org/officeDocument/2006/relationships/hyperlink" Target="https://doi.org/https://doi.org/10.1002/(SICI)1097-0266(199901)20:1" TargetMode="External"/><Relationship Id="rId64" Type="http://schemas.openxmlformats.org/officeDocument/2006/relationships/hyperlink" Target="https://doi.org/10.1037/a0029393" TargetMode="External"/><Relationship Id="rId69" Type="http://schemas.openxmlformats.org/officeDocument/2006/relationships/hyperlink" Target="https://doi.org/10.1037/a0021717" TargetMode="External"/><Relationship Id="rId77" Type="http://schemas.openxmlformats.org/officeDocument/2006/relationships/hyperlink" Target="https://doi.org/10.1080/14719037.2015.1111660" TargetMode="External"/><Relationship Id="rId8" Type="http://schemas.openxmlformats.org/officeDocument/2006/relationships/hyperlink" Target="https://doi.org/10.1108/EJM-12-2016-0780" TargetMode="External"/><Relationship Id="rId51" Type="http://schemas.openxmlformats.org/officeDocument/2006/relationships/hyperlink" Target="https://doi.org/10.1108/JSM-02-2015-0065" TargetMode="External"/><Relationship Id="rId72" Type="http://schemas.openxmlformats.org/officeDocument/2006/relationships/hyperlink" Target="https://doi.org/10.1080/16184742.2013.865249" TargetMode="External"/><Relationship Id="rId80" Type="http://schemas.openxmlformats.org/officeDocument/2006/relationships/hyperlink" Target="https://doi.org/10.1177/002224298805200302" TargetMode="External"/><Relationship Id="rId3" Type="http://schemas.openxmlformats.org/officeDocument/2006/relationships/styles" Target="styles.xml"/><Relationship Id="rId12" Type="http://schemas.openxmlformats.org/officeDocument/2006/relationships/hyperlink" Target="https://doi.org/10.1037/0022-3514.75.3.729" TargetMode="External"/><Relationship Id="rId17" Type="http://schemas.openxmlformats.org/officeDocument/2006/relationships/hyperlink" Target="https://doi.org/https://doi.org/10.1111/0162-895X.00141" TargetMode="External"/><Relationship Id="rId25" Type="http://schemas.openxmlformats.org/officeDocument/2006/relationships/hyperlink" Target="https://doi.org/10.1177/1470593111408181" TargetMode="External"/><Relationship Id="rId33" Type="http://schemas.openxmlformats.org/officeDocument/2006/relationships/hyperlink" Target="https://doi.org/10.1108/09564239710185406" TargetMode="External"/><Relationship Id="rId38" Type="http://schemas.openxmlformats.org/officeDocument/2006/relationships/hyperlink" Target="https://doi.org/10.1108/EJM-08-2011-0420" TargetMode="External"/><Relationship Id="rId46" Type="http://schemas.openxmlformats.org/officeDocument/2006/relationships/hyperlink" Target="https://doi.org/10.5964/ejop.v8i4.523" TargetMode="External"/><Relationship Id="rId59" Type="http://schemas.openxmlformats.org/officeDocument/2006/relationships/hyperlink" Target="https://doi.org/10.1108/EJM-12-2010-0637" TargetMode="External"/><Relationship Id="rId67" Type="http://schemas.openxmlformats.org/officeDocument/2006/relationships/hyperlink" Target="https://doi.org/10.1108/EJM-08-2013-0409" TargetMode="External"/><Relationship Id="rId20" Type="http://schemas.openxmlformats.org/officeDocument/2006/relationships/hyperlink" Target="https://doi.org/https://doi.org/10.1111/j.1467-9221.2006.00447.x" TargetMode="External"/><Relationship Id="rId41" Type="http://schemas.openxmlformats.org/officeDocument/2006/relationships/hyperlink" Target="https://doi.org/https://doi.org/10.1111/j.1467-6494.1992.tb00970.x" TargetMode="External"/><Relationship Id="rId54" Type="http://schemas.openxmlformats.org/officeDocument/2006/relationships/hyperlink" Target="https://doi.org/10.1108/10878570410699249" TargetMode="External"/><Relationship Id="rId62" Type="http://schemas.openxmlformats.org/officeDocument/2006/relationships/hyperlink" Target="https://doi.org/https://doi.org/10.1016/S0065-2601(08)60281-6" TargetMode="External"/><Relationship Id="rId70" Type="http://schemas.openxmlformats.org/officeDocument/2006/relationships/hyperlink" Target="https://doi.org/10.1080/13683500.2018.1520821" TargetMode="External"/><Relationship Id="rId75" Type="http://schemas.openxmlformats.org/officeDocument/2006/relationships/hyperlink" Target="https://doi.org/https://doi.org/10.1016/j.indmarman.2007.07.004"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8/IJCHM-09-2016-0492" TargetMode="External"/><Relationship Id="rId23" Type="http://schemas.openxmlformats.org/officeDocument/2006/relationships/hyperlink" Target="https://doi.org/https://doi.org/10.1006/jrpe.1996.0002" TargetMode="External"/><Relationship Id="rId28" Type="http://schemas.openxmlformats.org/officeDocument/2006/relationships/hyperlink" Target="https://doi.org/https://doi.org/10.1016/j.jbusres.2015.02.001" TargetMode="External"/><Relationship Id="rId36" Type="http://schemas.openxmlformats.org/officeDocument/2006/relationships/hyperlink" Target="https://doi.org/10.1207/s15327752jpa8502_09" TargetMode="External"/><Relationship Id="rId49" Type="http://schemas.openxmlformats.org/officeDocument/2006/relationships/hyperlink" Target="https://doi.org/https://doi.org/10.1016/j.paid.2009.06.002" TargetMode="External"/><Relationship Id="rId57" Type="http://schemas.openxmlformats.org/officeDocument/2006/relationships/hyperlink" Target="https://doi.org/10.1007/s11747-014-0397-2" TargetMode="External"/><Relationship Id="rId10" Type="http://schemas.openxmlformats.org/officeDocument/2006/relationships/hyperlink" Target="https://doi.org/https://doi.org/10.1016/j.paid.2012.01.029" TargetMode="External"/><Relationship Id="rId31" Type="http://schemas.openxmlformats.org/officeDocument/2006/relationships/hyperlink" Target="https://doi.org/https://doi.org/10.1016/j.jretconser.2019.101980" TargetMode="External"/><Relationship Id="rId44" Type="http://schemas.openxmlformats.org/officeDocument/2006/relationships/hyperlink" Target="https://doi.org/10.1108/MSQ-03-2013-0046" TargetMode="External"/><Relationship Id="rId52" Type="http://schemas.openxmlformats.org/officeDocument/2006/relationships/hyperlink" Target="https://doi.org/10.1108/08876041011072546" TargetMode="External"/><Relationship Id="rId60" Type="http://schemas.openxmlformats.org/officeDocument/2006/relationships/hyperlink" Target="https://doi.org/10.1177/0146167202289008" TargetMode="External"/><Relationship Id="rId65" Type="http://schemas.openxmlformats.org/officeDocument/2006/relationships/hyperlink" Target="https://doi.org/10.1002/smj.365" TargetMode="External"/><Relationship Id="rId73" Type="http://schemas.openxmlformats.org/officeDocument/2006/relationships/hyperlink" Target="https://doi.org/10.1177/1470593116652005" TargetMode="External"/><Relationship Id="rId78" Type="http://schemas.openxmlformats.org/officeDocument/2006/relationships/hyperlink" Target="https://doi.org/https://doi.org/10.1016/j.jbusres.2012.02.026" TargetMode="External"/><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177/0146167203254602" TargetMode="External"/><Relationship Id="rId13" Type="http://schemas.openxmlformats.org/officeDocument/2006/relationships/hyperlink" Target="https://doi.org/10.1002/per.2410080303" TargetMode="External"/><Relationship Id="rId18" Type="http://schemas.openxmlformats.org/officeDocument/2006/relationships/hyperlink" Target="https://doi.org/10.1037/a0025626" TargetMode="External"/><Relationship Id="rId39" Type="http://schemas.openxmlformats.org/officeDocument/2006/relationships/hyperlink" Target="https://doi.org/10.1177/1470593117699661" TargetMode="External"/><Relationship Id="rId34" Type="http://schemas.openxmlformats.org/officeDocument/2006/relationships/hyperlink" Target="https://doi.org/https://doi.org/10.1016/j.paid.2017.11.024" TargetMode="External"/><Relationship Id="rId50" Type="http://schemas.openxmlformats.org/officeDocument/2006/relationships/hyperlink" Target="https://doi.org/10.1108/EJM-06-2017-0417" TargetMode="External"/><Relationship Id="rId55" Type="http://schemas.openxmlformats.org/officeDocument/2006/relationships/hyperlink" Target="https://doi.org/10.1002/(SICI)1097-0266(199901)20:1" TargetMode="External"/><Relationship Id="rId76" Type="http://schemas.openxmlformats.org/officeDocument/2006/relationships/hyperlink" Target="https://doi.org/https://doi.org/10.1016/j.emj.2008.04.003" TargetMode="External"/><Relationship Id="rId7" Type="http://schemas.openxmlformats.org/officeDocument/2006/relationships/endnotes" Target="endnotes.xml"/><Relationship Id="rId71" Type="http://schemas.openxmlformats.org/officeDocument/2006/relationships/hyperlink" Target="https://doi.org/10.1080/13683500.2018.1475469" TargetMode="External"/><Relationship Id="rId2" Type="http://schemas.openxmlformats.org/officeDocument/2006/relationships/numbering" Target="numbering.xml"/><Relationship Id="rId29" Type="http://schemas.openxmlformats.org/officeDocument/2006/relationships/hyperlink" Target="https://doi.org/10.1177/1470593111408177" TargetMode="External"/><Relationship Id="rId24" Type="http://schemas.openxmlformats.org/officeDocument/2006/relationships/hyperlink" Target="https://doi.org/10.1016/j.jretconser.2017.01.007" TargetMode="External"/><Relationship Id="rId40" Type="http://schemas.openxmlformats.org/officeDocument/2006/relationships/hyperlink" Target="https://doi.org/10.1111/j.1467-6494.1992.tb00970.x" TargetMode="External"/><Relationship Id="rId45" Type="http://schemas.openxmlformats.org/officeDocument/2006/relationships/hyperlink" Target="https://doi.org/10.1108/JOSM-01-2015-0014" TargetMode="External"/><Relationship Id="rId66" Type="http://schemas.openxmlformats.org/officeDocument/2006/relationships/hyperlink" Target="https://doi.org/https://doi.org/10.1002/smj.3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FC663-F564-43DD-9C27-44708D1BA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0820</Words>
  <Characters>175680</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4T23:05:00Z</dcterms:created>
  <dcterms:modified xsi:type="dcterms:W3CDTF">2021-10-19T11:58:00Z</dcterms:modified>
</cp:coreProperties>
</file>